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E38199" w14:textId="77777777" w:rsidR="00377429" w:rsidRDefault="00377429" w:rsidP="00377429">
      <w:pPr>
        <w:pStyle w:val="Heading3"/>
        <w:bidi w:val="0"/>
      </w:pPr>
      <w:r>
        <w:t>Schedule</w:t>
      </w:r>
    </w:p>
    <w:p w14:paraId="39EFAB9D" w14:textId="77777777" w:rsidR="00377429" w:rsidRDefault="00377429" w:rsidP="00377429">
      <w:pPr>
        <w:pStyle w:val="NoSpacing"/>
        <w:numPr>
          <w:ilvl w:val="0"/>
          <w:numId w:val="10"/>
        </w:numPr>
      </w:pPr>
      <w:r>
        <w:rPr>
          <w:rFonts w:hint="cs"/>
          <w:rtl/>
        </w:rPr>
        <w:t xml:space="preserve">לשלוח לרותי </w:t>
      </w:r>
      <w:r>
        <w:t>abstract</w:t>
      </w:r>
      <w:r>
        <w:rPr>
          <w:rFonts w:hint="cs"/>
          <w:rtl/>
        </w:rPr>
        <w:t xml:space="preserve"> ורשימה של 2-3 בוחנים </w:t>
      </w:r>
      <w:r w:rsidRPr="00A75EC8">
        <w:rPr>
          <w:rFonts w:hint="cs"/>
          <w:b/>
          <w:bCs/>
          <w:rtl/>
        </w:rPr>
        <w:t>עד ה30.8.22</w:t>
      </w:r>
      <w:r>
        <w:rPr>
          <w:rFonts w:hint="cs"/>
          <w:rtl/>
        </w:rPr>
        <w:t>.</w:t>
      </w:r>
    </w:p>
    <w:p w14:paraId="3A97887E" w14:textId="77777777" w:rsidR="00377429" w:rsidRDefault="00377429" w:rsidP="00377429">
      <w:pPr>
        <w:pStyle w:val="NoSpacing"/>
        <w:ind w:left="720"/>
      </w:pPr>
      <w:r>
        <w:rPr>
          <w:rFonts w:hint="cs"/>
          <w:rtl/>
        </w:rPr>
        <w:t>לכל בוחן לרשום שורה שמסבירה מדוע התחום בו הוא עוסק רלוונטי לתזה שלי.</w:t>
      </w:r>
    </w:p>
    <w:p w14:paraId="625C172C" w14:textId="77777777" w:rsidR="00377429" w:rsidRDefault="00377429" w:rsidP="00377429">
      <w:pPr>
        <w:pStyle w:val="NoSpacing"/>
        <w:numPr>
          <w:ilvl w:val="0"/>
          <w:numId w:val="10"/>
        </w:numPr>
      </w:pPr>
      <w:r>
        <w:rPr>
          <w:rFonts w:hint="cs"/>
          <w:rtl/>
        </w:rPr>
        <w:t>לאחר קבלת אישור לגבי הבוחנים לעדכן את רותי לגבי הבוחנים והתאריך בו קבענו (פירוט לגבי התאריך בסעיף הבא).</w:t>
      </w:r>
    </w:p>
    <w:p w14:paraId="01F1E52E" w14:textId="77777777" w:rsidR="00377429" w:rsidRDefault="00377429" w:rsidP="00377429">
      <w:pPr>
        <w:pStyle w:val="NoSpacing"/>
        <w:numPr>
          <w:ilvl w:val="0"/>
          <w:numId w:val="10"/>
        </w:numPr>
      </w:pPr>
      <w:r>
        <w:rPr>
          <w:rFonts w:hint="cs"/>
          <w:rtl/>
        </w:rPr>
        <w:t>הבחונים צריכים לקרוא את העבודה ולתת לה ציון לפני המבחן תזה.</w:t>
      </w:r>
    </w:p>
    <w:p w14:paraId="37F1C24B" w14:textId="77777777" w:rsidR="00377429" w:rsidRDefault="00377429" w:rsidP="00377429">
      <w:pPr>
        <w:pStyle w:val="NoSpacing"/>
        <w:ind w:left="720"/>
        <w:rPr>
          <w:rtl/>
        </w:rPr>
      </w:pPr>
      <w:r>
        <w:rPr>
          <w:rFonts w:hint="cs"/>
          <w:rtl/>
        </w:rPr>
        <w:t xml:space="preserve">צריך לתאם מועד בחינה על תזה עם הבוחנים כדי שיספיקו לקרוא אותה לפני ולשלוח את הפרטים על המועד לרותי  </w:t>
      </w:r>
      <w:r w:rsidRPr="000D1CC0">
        <w:rPr>
          <w:rFonts w:hint="cs"/>
          <w:b/>
          <w:bCs/>
          <w:rtl/>
        </w:rPr>
        <w:t>עד ה15.9</w:t>
      </w:r>
      <w:r>
        <w:rPr>
          <w:rFonts w:hint="cs"/>
          <w:b/>
          <w:bCs/>
          <w:rtl/>
        </w:rPr>
        <w:t xml:space="preserve"> </w:t>
      </w:r>
      <w:r>
        <w:rPr>
          <w:rFonts w:hint="cs"/>
          <w:rtl/>
        </w:rPr>
        <w:t>(אחרי זה מתחילים החגים ורותי לא זמינה).</w:t>
      </w:r>
    </w:p>
    <w:p w14:paraId="50B79402" w14:textId="77777777" w:rsidR="00377429" w:rsidRDefault="00377429" w:rsidP="00377429">
      <w:pPr>
        <w:pStyle w:val="NoSpacing"/>
        <w:ind w:left="720"/>
      </w:pPr>
      <w:r>
        <w:rPr>
          <w:rFonts w:hint="cs"/>
          <w:rtl/>
        </w:rPr>
        <w:t>המועד לבחינה עד חודש אחרי הגשת העבודה למזכירות במייל.</w:t>
      </w:r>
    </w:p>
    <w:p w14:paraId="2DB5FCA0" w14:textId="77777777" w:rsidR="00377429" w:rsidRDefault="00377429" w:rsidP="00377429">
      <w:pPr>
        <w:pStyle w:val="NoSpacing"/>
        <w:numPr>
          <w:ilvl w:val="0"/>
          <w:numId w:val="10"/>
        </w:numPr>
      </w:pPr>
      <w:r>
        <w:rPr>
          <w:rFonts w:hint="cs"/>
          <w:rtl/>
        </w:rPr>
        <w:t xml:space="preserve">מבחן תזה (הגנת תזה) יכול להיערך </w:t>
      </w:r>
      <w:r w:rsidRPr="00A75EC8">
        <w:rPr>
          <w:rFonts w:hint="cs"/>
          <w:b/>
          <w:bCs/>
          <w:rtl/>
        </w:rPr>
        <w:t>עד ה18.10.</w:t>
      </w:r>
    </w:p>
    <w:p w14:paraId="39A94F2E" w14:textId="77777777" w:rsidR="00377429" w:rsidRDefault="00377429" w:rsidP="00377429">
      <w:pPr>
        <w:pStyle w:val="NoSpacing"/>
        <w:numPr>
          <w:ilvl w:val="0"/>
          <w:numId w:val="10"/>
        </w:numPr>
      </w:pPr>
      <w:r>
        <w:rPr>
          <w:rFonts w:hint="cs"/>
          <w:rtl/>
        </w:rPr>
        <w:t xml:space="preserve">להסדיר במזכירות את כל ההליכים לקראת סיום לימודים </w:t>
      </w:r>
      <w:r w:rsidRPr="003843E0">
        <w:rPr>
          <w:rFonts w:hint="cs"/>
          <w:b/>
          <w:bCs/>
          <w:rtl/>
        </w:rPr>
        <w:t>לפני מבחן התזה</w:t>
      </w:r>
      <w:r>
        <w:rPr>
          <w:rFonts w:hint="cs"/>
          <w:rtl/>
        </w:rPr>
        <w:t>.</w:t>
      </w:r>
    </w:p>
    <w:p w14:paraId="2F4F755F" w14:textId="77777777" w:rsidR="00377429" w:rsidRDefault="00377429" w:rsidP="00377429">
      <w:pPr>
        <w:pStyle w:val="NoSpacing"/>
        <w:numPr>
          <w:ilvl w:val="1"/>
          <w:numId w:val="10"/>
        </w:numPr>
      </w:pPr>
      <w:r>
        <w:rPr>
          <w:rFonts w:hint="cs"/>
          <w:rtl/>
        </w:rPr>
        <w:t>מילוי חובות לימודים</w:t>
      </w:r>
    </w:p>
    <w:p w14:paraId="1656994D" w14:textId="77777777" w:rsidR="00377429" w:rsidRDefault="00377429" w:rsidP="00377429">
      <w:pPr>
        <w:pStyle w:val="NoSpacing"/>
        <w:numPr>
          <w:ilvl w:val="1"/>
          <w:numId w:val="10"/>
        </w:numPr>
      </w:pPr>
      <w:r>
        <w:rPr>
          <w:rFonts w:hint="cs"/>
          <w:rtl/>
        </w:rPr>
        <w:t xml:space="preserve">הגשת עותק של עבודת הגמר חתומה ע"י המנחה (במייל). הבחינה תתקיים </w:t>
      </w:r>
      <w:r w:rsidRPr="002C4159">
        <w:rPr>
          <w:rFonts w:hint="cs"/>
          <w:b/>
          <w:bCs/>
          <w:rtl/>
        </w:rPr>
        <w:t>עד חודש אחרי הגשת העבודה</w:t>
      </w:r>
      <w:r>
        <w:rPr>
          <w:rFonts w:hint="cs"/>
          <w:rtl/>
        </w:rPr>
        <w:t>.</w:t>
      </w:r>
    </w:p>
    <w:p w14:paraId="1343E602" w14:textId="77777777" w:rsidR="00377429" w:rsidRDefault="00377429" w:rsidP="00377429">
      <w:pPr>
        <w:pStyle w:val="NoSpacing"/>
        <w:numPr>
          <w:ilvl w:val="0"/>
          <w:numId w:val="10"/>
        </w:numPr>
      </w:pPr>
      <w:r>
        <w:rPr>
          <w:rFonts w:hint="cs"/>
          <w:rtl/>
        </w:rPr>
        <w:t xml:space="preserve">צריך למלא טופס העלאת התזה לספריה: </w:t>
      </w:r>
      <w:hyperlink r:id="rId8" w:history="1">
        <w:r w:rsidRPr="00B83018">
          <w:rPr>
            <w:rStyle w:val="Hyperlink"/>
            <w:rFonts w:hint="cs"/>
            <w:rtl/>
          </w:rPr>
          <w:t>טופס הפקדה של עבודת הגמר לתואר שני</w:t>
        </w:r>
      </w:hyperlink>
      <w:r>
        <w:rPr>
          <w:rFonts w:hint="cs"/>
          <w:rtl/>
        </w:rPr>
        <w:t>.</w:t>
      </w:r>
    </w:p>
    <w:p w14:paraId="2EDB95B2" w14:textId="77777777" w:rsidR="00377429" w:rsidRDefault="00377429" w:rsidP="00377429">
      <w:pPr>
        <w:pStyle w:val="NoSpacing"/>
        <w:numPr>
          <w:ilvl w:val="0"/>
          <w:numId w:val="10"/>
        </w:numPr>
      </w:pPr>
      <w:r>
        <w:rPr>
          <w:rFonts w:hint="cs"/>
          <w:rtl/>
        </w:rPr>
        <w:t xml:space="preserve">למלא </w:t>
      </w:r>
      <w:hyperlink r:id="rId9" w:history="1">
        <w:r w:rsidRPr="00674E9B">
          <w:rPr>
            <w:rStyle w:val="Hyperlink"/>
            <w:rFonts w:hint="cs"/>
            <w:rtl/>
          </w:rPr>
          <w:t>טופס הצהרת הסטודנט על מקוריות העבודה</w:t>
        </w:r>
      </w:hyperlink>
      <w:r>
        <w:rPr>
          <w:rFonts w:hint="cs"/>
          <w:rtl/>
        </w:rPr>
        <w:t>.</w:t>
      </w:r>
    </w:p>
    <w:p w14:paraId="390AA5A1" w14:textId="77777777" w:rsidR="00377429" w:rsidRDefault="00377429" w:rsidP="00377429">
      <w:pPr>
        <w:pStyle w:val="NoSpacing"/>
        <w:numPr>
          <w:ilvl w:val="0"/>
          <w:numId w:val="10"/>
        </w:numPr>
      </w:pPr>
      <w:r>
        <w:rPr>
          <w:rFonts w:hint="cs"/>
          <w:rtl/>
        </w:rPr>
        <w:t xml:space="preserve">לאחר הבחינה וביצוע התיקונים בעבודה, להגיש למזכירות עותק מוגמר של העבודה בדיסק און קי או </w:t>
      </w:r>
      <w:r>
        <w:rPr>
          <w:rFonts w:hint="cs"/>
        </w:rPr>
        <w:t>CD</w:t>
      </w:r>
      <w:r>
        <w:rPr>
          <w:rFonts w:hint="cs"/>
          <w:rtl/>
        </w:rPr>
        <w:t xml:space="preserve"> יחד עם טופס אישור העלאה למאגר הדיגיטלי.</w:t>
      </w:r>
    </w:p>
    <w:p w14:paraId="6880F4C4" w14:textId="77777777" w:rsidR="00377429" w:rsidRDefault="00377429" w:rsidP="00377429">
      <w:pPr>
        <w:pStyle w:val="NoSpacing"/>
        <w:numPr>
          <w:ilvl w:val="0"/>
          <w:numId w:val="10"/>
        </w:numPr>
      </w:pPr>
      <w:r>
        <w:rPr>
          <w:rFonts w:hint="cs"/>
          <w:rtl/>
        </w:rPr>
        <w:t>לאחר מכן יש להזמין טופס טיולים דיגיטלי במערכת מידע אישי לתלמיד.</w:t>
      </w:r>
    </w:p>
    <w:p w14:paraId="363AF6E5" w14:textId="77777777" w:rsidR="00377429" w:rsidRDefault="00377429" w:rsidP="00377429">
      <w:pPr>
        <w:pStyle w:val="NoSpacing"/>
        <w:ind w:left="360"/>
      </w:pPr>
    </w:p>
    <w:p w14:paraId="0F1E740E" w14:textId="77777777" w:rsidR="00377429" w:rsidRDefault="00377429" w:rsidP="00377429">
      <w:pPr>
        <w:pStyle w:val="Heading3"/>
        <w:bidi w:val="0"/>
        <w:rPr>
          <w:rtl/>
        </w:rPr>
      </w:pPr>
      <w:r>
        <w:t>Structure</w:t>
      </w:r>
    </w:p>
    <w:p w14:paraId="1E56EDCB" w14:textId="77777777" w:rsidR="00377429" w:rsidRDefault="00377429" w:rsidP="00377429">
      <w:pPr>
        <w:pStyle w:val="NoSpacing"/>
      </w:pPr>
      <w:r>
        <w:rPr>
          <w:rFonts w:hint="cs"/>
          <w:rtl/>
        </w:rPr>
        <w:t>תבנית לעמוד השער של התזה מופיע במייל "</w:t>
      </w:r>
      <w:r w:rsidRPr="000F24FF">
        <w:rPr>
          <w:rtl/>
        </w:rPr>
        <w:t>הנחיות לקראת סיום התואר, הגשת התיזה והבחינה עליה</w:t>
      </w:r>
      <w:r>
        <w:rPr>
          <w:rFonts w:hint="cs"/>
          <w:rtl/>
        </w:rPr>
        <w:t>".</w:t>
      </w:r>
    </w:p>
    <w:p w14:paraId="07ED3AC6" w14:textId="77777777" w:rsidR="00377429" w:rsidRDefault="00377429" w:rsidP="00377429">
      <w:pPr>
        <w:pStyle w:val="NoSpacing"/>
      </w:pPr>
      <w:r>
        <w:rPr>
          <w:rFonts w:hint="cs"/>
          <w:rtl/>
        </w:rPr>
        <w:t>הנחיות כתיבה:</w:t>
      </w:r>
    </w:p>
    <w:p w14:paraId="32F46FFC" w14:textId="77777777" w:rsidR="00377429" w:rsidRDefault="00377429" w:rsidP="00377429">
      <w:pPr>
        <w:pStyle w:val="NoSpacing"/>
        <w:numPr>
          <w:ilvl w:val="0"/>
          <w:numId w:val="11"/>
        </w:numPr>
      </w:pPr>
      <w:r>
        <w:rPr>
          <w:rFonts w:hint="cs"/>
          <w:rtl/>
        </w:rPr>
        <w:t>לא יותר מ-100 עמודים</w:t>
      </w:r>
    </w:p>
    <w:p w14:paraId="6678D6E9" w14:textId="77777777" w:rsidR="00377429" w:rsidRDefault="00377429" w:rsidP="00377429">
      <w:pPr>
        <w:pStyle w:val="NoSpacing"/>
        <w:numPr>
          <w:ilvl w:val="0"/>
          <w:numId w:val="11"/>
        </w:numPr>
      </w:pPr>
      <w:r>
        <w:rPr>
          <w:rFonts w:hint="cs"/>
          <w:rtl/>
        </w:rPr>
        <w:t>רווח 1.5 פונט 12</w:t>
      </w:r>
    </w:p>
    <w:p w14:paraId="44D9839C" w14:textId="77777777" w:rsidR="00377429" w:rsidRDefault="00377429" w:rsidP="00377429">
      <w:pPr>
        <w:pStyle w:val="NoSpacing"/>
        <w:numPr>
          <w:ilvl w:val="0"/>
          <w:numId w:val="11"/>
        </w:numPr>
      </w:pPr>
      <w:r>
        <w:rPr>
          <w:rFonts w:hint="cs"/>
          <w:rtl/>
        </w:rPr>
        <w:t>מבנה:</w:t>
      </w:r>
    </w:p>
    <w:p w14:paraId="679ABEC7" w14:textId="77777777" w:rsidR="00377429" w:rsidRDefault="00377429" w:rsidP="00377429">
      <w:pPr>
        <w:pStyle w:val="NoSpacing"/>
        <w:numPr>
          <w:ilvl w:val="1"/>
          <w:numId w:val="11"/>
        </w:numPr>
      </w:pPr>
      <w:r>
        <w:rPr>
          <w:rtl/>
        </w:rPr>
        <w:t xml:space="preserve">דף שער - בעברית ובאנגלית בשני צידי העבודה בהתאם לשפה (דוגמאות בסוף המסמך) </w:t>
      </w:r>
    </w:p>
    <w:p w14:paraId="3695C098" w14:textId="77777777" w:rsidR="00377429" w:rsidRDefault="00377429" w:rsidP="00377429">
      <w:pPr>
        <w:pStyle w:val="NoSpacing"/>
        <w:numPr>
          <w:ilvl w:val="1"/>
          <w:numId w:val="11"/>
        </w:numPr>
      </w:pPr>
      <w:r>
        <w:rPr>
          <w:rtl/>
        </w:rPr>
        <w:t>תקציר - בעברית ובאנגלית בהיקף של 1-2 עמודים בשני צידי העבודה בהתאם</w:t>
      </w:r>
    </w:p>
    <w:p w14:paraId="2A0A5B11" w14:textId="77777777" w:rsidR="00377429" w:rsidRDefault="00377429" w:rsidP="00377429">
      <w:pPr>
        <w:pStyle w:val="NoSpacing"/>
        <w:numPr>
          <w:ilvl w:val="1"/>
          <w:numId w:val="11"/>
        </w:numPr>
      </w:pPr>
      <w:r>
        <w:rPr>
          <w:rtl/>
        </w:rPr>
        <w:t>תוכן העניינים</w:t>
      </w:r>
    </w:p>
    <w:p w14:paraId="6A545877" w14:textId="77777777" w:rsidR="00377429" w:rsidRDefault="00377429" w:rsidP="00377429">
      <w:pPr>
        <w:pStyle w:val="NoSpacing"/>
        <w:numPr>
          <w:ilvl w:val="1"/>
          <w:numId w:val="11"/>
        </w:numPr>
      </w:pPr>
      <w:r>
        <w:rPr>
          <w:rtl/>
        </w:rPr>
        <w:t>מבוא -  תיאור מלא של מקורות המידע עליהם מסתמך המחקר, הצגת הבעיה הנחקרת ומהי ההצדקה לחקור אותה</w:t>
      </w:r>
    </w:p>
    <w:p w14:paraId="40D2BD66" w14:textId="77777777" w:rsidR="00377429" w:rsidRDefault="00377429" w:rsidP="00377429">
      <w:pPr>
        <w:pStyle w:val="NoSpacing"/>
        <w:numPr>
          <w:ilvl w:val="1"/>
          <w:numId w:val="11"/>
        </w:numPr>
      </w:pPr>
      <w:r>
        <w:rPr>
          <w:rtl/>
        </w:rPr>
        <w:t>היפותזה ומטרות המחקר</w:t>
      </w:r>
    </w:p>
    <w:p w14:paraId="6FB8C8AB" w14:textId="77777777" w:rsidR="00377429" w:rsidRDefault="00377429" w:rsidP="00377429">
      <w:pPr>
        <w:pStyle w:val="NoSpacing"/>
        <w:numPr>
          <w:ilvl w:val="1"/>
          <w:numId w:val="11"/>
        </w:numPr>
      </w:pPr>
      <w:r>
        <w:rPr>
          <w:rtl/>
        </w:rPr>
        <w:t>שיטות וחומרים - פירוט החומרים ושיטות העבודה שננקטו במהלך המחקר</w:t>
      </w:r>
    </w:p>
    <w:p w14:paraId="1EF7476D" w14:textId="77777777" w:rsidR="00377429" w:rsidRDefault="00377429" w:rsidP="00377429">
      <w:pPr>
        <w:pStyle w:val="NoSpacing"/>
        <w:numPr>
          <w:ilvl w:val="1"/>
          <w:numId w:val="11"/>
        </w:numPr>
      </w:pPr>
      <w:r>
        <w:rPr>
          <w:rtl/>
        </w:rPr>
        <w:t>תוצאות - פירוט תוצאות הניסויים שנערכו ועיבוד התוצאות לצורך הסקת המסקנות</w:t>
      </w:r>
    </w:p>
    <w:p w14:paraId="0F7BEB74" w14:textId="77777777" w:rsidR="00377429" w:rsidRDefault="00377429" w:rsidP="00377429">
      <w:pPr>
        <w:pStyle w:val="NoSpacing"/>
        <w:numPr>
          <w:ilvl w:val="1"/>
          <w:numId w:val="11"/>
        </w:numPr>
      </w:pPr>
      <w:r>
        <w:rPr>
          <w:rtl/>
        </w:rPr>
        <w:t>דיון -  דיון ממצה ומקיף המציין את המסקנות ואת הסימוכין המדעיים המצדיקים את הסקתן</w:t>
      </w:r>
    </w:p>
    <w:p w14:paraId="2004863A" w14:textId="77777777" w:rsidR="00377429" w:rsidRDefault="00377429" w:rsidP="00377429">
      <w:pPr>
        <w:pStyle w:val="NoSpacing"/>
        <w:numPr>
          <w:ilvl w:val="1"/>
          <w:numId w:val="11"/>
        </w:numPr>
      </w:pPr>
      <w:r>
        <w:rPr>
          <w:rtl/>
        </w:rPr>
        <w:t xml:space="preserve">סיכום </w:t>
      </w:r>
    </w:p>
    <w:p w14:paraId="789144DD" w14:textId="77777777" w:rsidR="00377429" w:rsidRDefault="00377429" w:rsidP="00377429">
      <w:pPr>
        <w:pStyle w:val="NoSpacing"/>
        <w:numPr>
          <w:ilvl w:val="1"/>
          <w:numId w:val="11"/>
        </w:numPr>
      </w:pPr>
      <w:r>
        <w:rPr>
          <w:rtl/>
        </w:rPr>
        <w:t>נספחים (איורים וטבלאות) - אם הם אינם בגוף החיבור</w:t>
      </w:r>
    </w:p>
    <w:p w14:paraId="61A172E2" w14:textId="2BF8884A" w:rsidR="00377429" w:rsidRDefault="00377429" w:rsidP="00377429">
      <w:pPr>
        <w:pStyle w:val="NoSpacing"/>
        <w:numPr>
          <w:ilvl w:val="1"/>
          <w:numId w:val="11"/>
        </w:numPr>
      </w:pPr>
      <w:r>
        <w:rPr>
          <w:rtl/>
        </w:rPr>
        <w:t xml:space="preserve">רשימת מקורות המצוטטים בחיבור. </w:t>
      </w:r>
      <w:r w:rsidRPr="00377429">
        <w:rPr>
          <w:rtl/>
        </w:rPr>
        <w:t>הרשימה</w:t>
      </w:r>
      <w:r>
        <w:rPr>
          <w:rtl/>
        </w:rPr>
        <w:t xml:space="preserve"> תכלול את הפרטים הבאים: שמות המחברים, שם כתב העת, כרך ועמודים.</w:t>
      </w:r>
    </w:p>
    <w:p w14:paraId="720D1DE0" w14:textId="20225EF4" w:rsidR="00976673" w:rsidRDefault="00976673" w:rsidP="00377429">
      <w:pPr>
        <w:pStyle w:val="Heading3"/>
        <w:bidi w:val="0"/>
      </w:pPr>
      <w:r>
        <w:t>Introduction</w:t>
      </w:r>
    </w:p>
    <w:p w14:paraId="1B8485B7" w14:textId="77777777" w:rsidR="00976673" w:rsidRDefault="00976673" w:rsidP="00976673">
      <w:pPr>
        <w:pStyle w:val="Heading4"/>
        <w:bidi w:val="0"/>
      </w:pPr>
      <w:r>
        <w:t>What is unconscious processing</w:t>
      </w:r>
    </w:p>
    <w:p w14:paraId="0C093F9C" w14:textId="1FE52A16" w:rsidR="004F240A" w:rsidRDefault="004F240A" w:rsidP="004F240A">
      <w:pPr>
        <w:pStyle w:val="NoSpacing"/>
        <w:bidi w:val="0"/>
      </w:pPr>
      <w:r>
        <w:t xml:space="preserve">Our brain continuously processes information. It receives inputs via our senses and processes it in various ways, for a variety of stimuli and using different modalities </w:t>
      </w:r>
      <w:commentRangeStart w:id="1"/>
      <w:r w:rsidR="00321DDE">
        <w:t>[ref]</w:t>
      </w:r>
      <w:commentRangeEnd w:id="1"/>
      <w:r w:rsidR="00321DDE">
        <w:rPr>
          <w:rStyle w:val="CommentReference"/>
        </w:rPr>
        <w:commentReference w:id="1"/>
      </w:r>
      <w:r>
        <w:t xml:space="preserve">. For example, upon seeing a ball flying our direction, we process its </w:t>
      </w:r>
      <w:r>
        <w:lastRenderedPageBreak/>
        <w:t xml:space="preserve">trajectory and the likelihood of it hitting us. The produced results can lead to a change in behavior – like ducking the ball in this case </w:t>
      </w:r>
      <w:commentRangeStart w:id="2"/>
      <w:r w:rsidR="00AE0B16">
        <w:t>[ref]</w:t>
      </w:r>
      <w:commentRangeEnd w:id="2"/>
      <w:r w:rsidR="00AE0B16">
        <w:rPr>
          <w:rStyle w:val="CommentReference"/>
        </w:rPr>
        <w:commentReference w:id="2"/>
      </w:r>
      <w:r>
        <w:t xml:space="preserve"> – and/or to internal changes, like the induction of fear</w:t>
      </w:r>
      <w:r w:rsidR="00D31A9B">
        <w:t xml:space="preserve"> </w:t>
      </w:r>
      <w:commentRangeStart w:id="3"/>
      <w:r w:rsidR="00D31A9B">
        <w:t>[ref]</w:t>
      </w:r>
      <w:commentRangeEnd w:id="3"/>
      <w:r w:rsidR="00ED0205">
        <w:rPr>
          <w:rStyle w:val="CommentReference"/>
        </w:rPr>
        <w:commentReference w:id="3"/>
      </w:r>
      <w:r>
        <w:t>. Some of these processes are also accompanied by conscious experiences</w:t>
      </w:r>
      <w:r w:rsidR="002A75DD">
        <w:t xml:space="preserve"> </w:t>
      </w:r>
      <w:commentRangeStart w:id="4"/>
      <w:r w:rsidR="002A75DD">
        <w:t>[ref]</w:t>
      </w:r>
      <w:commentRangeEnd w:id="4"/>
      <w:r w:rsidR="00650981">
        <w:rPr>
          <w:rStyle w:val="CommentReference"/>
        </w:rPr>
        <w:commentReference w:id="4"/>
      </w:r>
      <w:r>
        <w:t xml:space="preserve">: I perceive the flying ball, and I experience the sense of fear. But </w:t>
      </w:r>
      <w:r w:rsidR="0033114B">
        <w:t>this is not always the case:</w:t>
      </w:r>
      <w:r>
        <w:t xml:space="preserve"> I might miss the ball altogether</w:t>
      </w:r>
      <w:r w:rsidR="0033114B">
        <w:t>, for example</w:t>
      </w:r>
      <w:r>
        <w:t xml:space="preserve"> if I am extremely occupied by a </w:t>
      </w:r>
      <w:r w:rsidR="0099451E">
        <w:t xml:space="preserve">different </w:t>
      </w:r>
      <w:r>
        <w:t xml:space="preserve">engaging </w:t>
      </w:r>
      <w:r w:rsidR="0099451E">
        <w:t xml:space="preserve">task </w:t>
      </w:r>
      <w:commentRangeStart w:id="5"/>
      <w:r w:rsidR="00650981">
        <w:t>[ref]</w:t>
      </w:r>
      <w:r w:rsidR="002A5026">
        <w:t>. Importantly however</w:t>
      </w:r>
      <w:r>
        <w:t xml:space="preserve"> </w:t>
      </w:r>
      <w:commentRangeEnd w:id="5"/>
      <w:r w:rsidR="00FF52AF">
        <w:rPr>
          <w:rStyle w:val="CommentReference"/>
        </w:rPr>
        <w:commentReference w:id="5"/>
      </w:r>
      <w:r>
        <w:t>, I might still duck the ball following some automated response triggered by unconscious processing</w:t>
      </w:r>
      <w:r w:rsidR="00E819AE">
        <w:t xml:space="preserve"> </w:t>
      </w:r>
      <w:commentRangeStart w:id="6"/>
      <w:r w:rsidR="00E819AE">
        <w:t>[ref]</w:t>
      </w:r>
      <w:commentRangeEnd w:id="6"/>
      <w:r w:rsidR="00381020">
        <w:rPr>
          <w:rStyle w:val="CommentReference"/>
        </w:rPr>
        <w:commentReference w:id="6"/>
      </w:r>
      <w:r>
        <w:t>. What differentiates between such conscious and unconscious processing?</w:t>
      </w:r>
    </w:p>
    <w:p w14:paraId="7C5A19A4" w14:textId="77777777" w:rsidR="003B6230" w:rsidRDefault="003B6230" w:rsidP="003B6230">
      <w:pPr>
        <w:pStyle w:val="NoSpacing"/>
        <w:bidi w:val="0"/>
      </w:pPr>
    </w:p>
    <w:p w14:paraId="13B45041" w14:textId="5CCE76DB" w:rsidR="00835178" w:rsidRDefault="004F240A" w:rsidP="00A44BFB">
      <w:pPr>
        <w:pStyle w:val="NoSpacing"/>
        <w:bidi w:val="0"/>
      </w:pPr>
      <w:r>
        <w:t>In the lab, studies trying to answer this question have used different methods to render the stimulus invisible (for review, see</w:t>
      </w:r>
      <w:r w:rsidR="00ED3BE7">
        <w:t xml:space="preserve"> </w:t>
      </w:r>
      <w:commentRangeStart w:id="7"/>
      <w:r w:rsidR="00ED3BE7">
        <w:t>[ref]</w:t>
      </w:r>
      <w:commentRangeEnd w:id="7"/>
      <w:r w:rsidR="00ED3BE7">
        <w:rPr>
          <w:rStyle w:val="CommentReference"/>
        </w:rPr>
        <w:commentReference w:id="7"/>
      </w:r>
      <w:r>
        <w:t xml:space="preserve"> ). </w:t>
      </w:r>
      <w:r w:rsidR="004737F1">
        <w:t xml:space="preserve">One possibility is to degrade </w:t>
      </w:r>
      <w:r>
        <w:t xml:space="preserve">the physical properties of the stimulus </w:t>
      </w:r>
      <w:r w:rsidR="002219BE">
        <w:t>(e.g., contrast, resolution, volume, duration)</w:t>
      </w:r>
      <w:r w:rsidR="00921740">
        <w:t xml:space="preserve"> </w:t>
      </w:r>
      <w:commentRangeStart w:id="8"/>
      <w:r w:rsidR="00921740">
        <w:t>[ref]</w:t>
      </w:r>
      <w:commentRangeEnd w:id="8"/>
      <w:r w:rsidR="00921740">
        <w:rPr>
          <w:rStyle w:val="CommentReference"/>
        </w:rPr>
        <w:commentReference w:id="8"/>
      </w:r>
      <w:r w:rsidR="00D33BF7">
        <w:t>. Another is to</w:t>
      </w:r>
      <w:r>
        <w:t xml:space="preserve"> suppress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921740">
        <w:t xml:space="preserve"> </w:t>
      </w:r>
      <w:commentRangeStart w:id="9"/>
      <w:r w:rsidR="00921740">
        <w:t>[ref]</w:t>
      </w:r>
      <w:commentRangeEnd w:id="9"/>
      <w:r w:rsidR="00921740">
        <w:rPr>
          <w:rStyle w:val="CommentReference"/>
        </w:rPr>
        <w:commentReference w:id="9"/>
      </w:r>
      <w:r w:rsidR="000E6BB5">
        <w:t>.</w:t>
      </w:r>
      <w:r w:rsidR="00043EEA">
        <w:t xml:space="preserve"> Invisibility can also be achieved by diverting attention away from the stimulus</w:t>
      </w:r>
      <w:r w:rsidR="00921740">
        <w:t xml:space="preserve"> </w:t>
      </w:r>
      <w:commentRangeStart w:id="10"/>
      <w:r w:rsidR="00921740">
        <w:t>[ref]</w:t>
      </w:r>
      <w:commentRangeEnd w:id="10"/>
      <w:r w:rsidR="00231BF7">
        <w:rPr>
          <w:rStyle w:val="CommentReference"/>
        </w:rPr>
        <w:commentReference w:id="10"/>
      </w:r>
      <w:r w:rsidR="00043EEA">
        <w:t>.</w:t>
      </w:r>
    </w:p>
    <w:p w14:paraId="5156871E" w14:textId="75F08B5E" w:rsidR="004F240A" w:rsidRDefault="004F240A" w:rsidP="00F66FE7">
      <w:pPr>
        <w:pStyle w:val="NoSpacing"/>
        <w:bidi w:val="0"/>
      </w:pPr>
      <w:r>
        <w:t xml:space="preserve">All three </w:t>
      </w:r>
      <w:r w:rsidR="00A44BFB">
        <w:t>methods</w:t>
      </w:r>
      <w:r w:rsidR="001C015A">
        <w:t xml:space="preserve">, and others (for reviews, see </w:t>
      </w:r>
      <w:commentRangeStart w:id="11"/>
      <w:r w:rsidR="001C015A">
        <w:t>REF</w:t>
      </w:r>
      <w:commentRangeEnd w:id="11"/>
      <w:r w:rsidR="001C015A">
        <w:rPr>
          <w:rStyle w:val="CommentReference"/>
        </w:rPr>
        <w:commentReference w:id="11"/>
      </w:r>
      <w:r w:rsidR="001C015A">
        <w:t>)</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8A7E8F">
        <w:t xml:space="preserve"> </w:t>
      </w:r>
      <w:commentRangeStart w:id="12"/>
      <w:r w:rsidR="008A7E8F">
        <w:t>[ref]</w:t>
      </w:r>
      <w:commentRangeEnd w:id="12"/>
      <w:r w:rsidR="00177DA9">
        <w:rPr>
          <w:rStyle w:val="CommentReference"/>
        </w:rPr>
        <w:commentReference w:id="12"/>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9A1BF7">
        <w:t xml:space="preserve"> </w:t>
      </w:r>
      <w:commentRangeStart w:id="13"/>
      <w:r w:rsidR="00177DA9">
        <w:t>[ref]</w:t>
      </w:r>
      <w:commentRangeEnd w:id="13"/>
      <w:r w:rsidR="00F66FE7">
        <w:rPr>
          <w:rStyle w:val="CommentReference"/>
        </w:rPr>
        <w:commentReference w:id="13"/>
      </w:r>
      <w:r>
        <w:t xml:space="preserve">. </w:t>
      </w:r>
      <w:r w:rsidR="00E55B8C">
        <w:t xml:space="preserve">As a result, </w:t>
      </w:r>
      <w:r w:rsidR="00927E3C">
        <w:t xml:space="preserve">the </w:t>
      </w:r>
      <w:r w:rsidR="00AB3845">
        <w:t xml:space="preserve">field abounds with </w:t>
      </w:r>
      <w:r w:rsidR="00927E3C">
        <w:t xml:space="preserve">contradicting findings </w:t>
      </w:r>
      <w:r w:rsidR="00017EEB">
        <w:t>[ref]</w:t>
      </w:r>
      <w:r w:rsidR="00AB3845">
        <w:t>, which in turn evoke an ongoing controversy about the scope of unconscious processing (ref)</w:t>
      </w:r>
      <w:r w:rsidR="00017EEB">
        <w:t>.</w:t>
      </w:r>
    </w:p>
    <w:p w14:paraId="3D51D018" w14:textId="2464A587" w:rsidR="00976673" w:rsidRDefault="00976673" w:rsidP="00017EEB">
      <w:pPr>
        <w:pStyle w:val="Heading4"/>
        <w:bidi w:val="0"/>
      </w:pPr>
      <w:r>
        <w:t>Contradicting findings</w:t>
      </w:r>
    </w:p>
    <w:p w14:paraId="38C885BB" w14:textId="5419CCEC" w:rsidR="00992077" w:rsidRDefault="00992077" w:rsidP="00E04EF4">
      <w:pPr>
        <w:pStyle w:val="NoSpacing"/>
        <w:bidi w:val="0"/>
      </w:pPr>
      <w:r>
        <w:t xml:space="preserve">One point of disagreement concerns the extent of semantic processing without awareness </w:t>
      </w:r>
      <w:r w:rsidR="00535D8D">
        <w:t>[</w:t>
      </w:r>
      <w:commentRangeStart w:id="14"/>
      <w:commentRangeStart w:id="15"/>
      <w:r w:rsidR="00535D8D">
        <w:t>ref</w:t>
      </w:r>
      <w:commentRangeEnd w:id="14"/>
      <w:r w:rsidR="00535D8D">
        <w:rPr>
          <w:rStyle w:val="CommentReference"/>
        </w:rPr>
        <w:commentReference w:id="14"/>
      </w:r>
      <w:commentRangeEnd w:id="15"/>
      <w:r w:rsidR="00535D8D">
        <w:rPr>
          <w:rStyle w:val="CommentReference"/>
        </w:rPr>
        <w:commentReference w:id="15"/>
      </w:r>
      <w:r>
        <w:t xml:space="preserve">. Among other paradigms, this has often been studied </w:t>
      </w:r>
      <w:r w:rsidR="004F5838">
        <w:t xml:space="preserve">using </w:t>
      </w:r>
      <w:r w:rsidR="00440DBF">
        <w:t>priming</w:t>
      </w:r>
      <w:r w:rsidR="00A71002">
        <w:t>,</w:t>
      </w:r>
      <w:r w:rsidR="00440DBF">
        <w:t xml:space="preserve"> </w:t>
      </w:r>
      <w:commentRangeStart w:id="16"/>
      <w:r w:rsidR="004F5838">
        <w:t>[ref]</w:t>
      </w:r>
      <w:commentRangeEnd w:id="16"/>
      <w:r w:rsidR="004F5838">
        <w:rPr>
          <w:rStyle w:val="CommentReference"/>
        </w:rPr>
        <w:commentReference w:id="16"/>
      </w:r>
      <w:r w:rsidR="004F5838">
        <w:t xml:space="preserve"> where </w:t>
      </w:r>
      <w:r w:rsidR="00C05794">
        <w:t xml:space="preserve">a participant is </w:t>
      </w:r>
      <w:r w:rsidR="00EE5CFF">
        <w:t xml:space="preserve">asked </w:t>
      </w:r>
      <w:r w:rsidR="00C05794">
        <w:t>to perform a certain task on a target stimulus</w:t>
      </w:r>
      <w:r w:rsidR="00303325">
        <w:t xml:space="preserve"> (e.g., classify as word/non-word)</w:t>
      </w:r>
      <w:r w:rsidR="00C05794">
        <w:t xml:space="preserve">. </w:t>
      </w:r>
      <w:r w:rsidR="001E631C">
        <w:t>Prec</w:t>
      </w:r>
      <w:r w:rsidR="00FD55C9">
        <w:t>e</w:t>
      </w:r>
      <w:r w:rsidR="001E631C">
        <w:t>ding this target, a related</w:t>
      </w:r>
      <w:r w:rsidR="00EE5CFF">
        <w:t>/unrelated invisible</w:t>
      </w:r>
      <w:r w:rsidR="001E631C">
        <w:t xml:space="preserve"> prime stimulus is presented. </w:t>
      </w:r>
      <w:r w:rsidR="001B4150">
        <w:t>T</w:t>
      </w:r>
      <w:r w:rsidR="00EE5CFF">
        <w:t>ypically, t</w:t>
      </w:r>
      <w:r w:rsidR="001B4150">
        <w:t xml:space="preserve">he subject'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commentRangeStart w:id="17"/>
      <w:commentRangeStart w:id="18"/>
      <w:r w:rsidR="00EE5CFF">
        <w:t>ref</w:t>
      </w:r>
      <w:commentRangeEnd w:id="17"/>
      <w:r w:rsidR="00EE5CFF">
        <w:rPr>
          <w:rStyle w:val="CommentReference"/>
        </w:rPr>
        <w:commentReference w:id="17"/>
      </w:r>
      <w:commentRangeEnd w:id="18"/>
      <w:r w:rsidR="00645173">
        <w:rPr>
          <w:rStyle w:val="CommentReference"/>
        </w:rPr>
        <w:commentReference w:id="18"/>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 / or </w:t>
      </w:r>
      <w:r w:rsidR="00303325">
        <w:t xml:space="preserve">objective </w:t>
      </w:r>
      <w:r w:rsidR="00692575">
        <w:t>measure of prime awareness is</w:t>
      </w:r>
      <w:r w:rsidR="00CE3CE8">
        <w:t xml:space="preserve"> typically administered</w:t>
      </w:r>
      <w:r w:rsidR="00692575">
        <w:t xml:space="preserve"> </w:t>
      </w:r>
      <w:commentRangeStart w:id="19"/>
      <w:r w:rsidR="00AE02F9">
        <w:t>[ref]</w:t>
      </w:r>
      <w:commentRangeEnd w:id="19"/>
      <w:r w:rsidR="00570DC8">
        <w:rPr>
          <w:rStyle w:val="CommentReference"/>
        </w:rPr>
        <w:commentReference w:id="19"/>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on the other</w:t>
      </w:r>
      <w:r w:rsidR="00411A03">
        <w:t xml:space="preserve"> (the Perceptual Awareness Scale; PAS; </w:t>
      </w:r>
      <w:commentRangeStart w:id="20"/>
      <w:r w:rsidR="00411A03">
        <w:t>REF</w:t>
      </w:r>
      <w:commentRangeEnd w:id="20"/>
      <w:r w:rsidR="00CB06D2">
        <w:rPr>
          <w:rStyle w:val="CommentReference"/>
        </w:rPr>
        <w:commentReference w:id="20"/>
      </w:r>
      <w:r w:rsidR="00411A03">
        <w:t>)</w:t>
      </w:r>
      <w:r w:rsidR="00BD64AE">
        <w:t>. Using a subjective measure allows to detect awareness on a trial-by-trial basis</w:t>
      </w:r>
      <w:r w:rsidR="00411A03">
        <w:t xml:space="preserve">, yet it is subjected to the criterion problem, where subjects’ ratings might be highly affected by their response criterion </w:t>
      </w:r>
      <w:commentRangeStart w:id="21"/>
      <w:r w:rsidR="00411A03">
        <w:t>(ref)</w:t>
      </w:r>
      <w:commentRangeEnd w:id="21"/>
      <w:r w:rsidR="00C84C32">
        <w:rPr>
          <w:rStyle w:val="CommentReference"/>
        </w:rPr>
        <w:commentReference w:id="21"/>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commentRangeStart w:id="22"/>
      <w:r w:rsidR="00411A03">
        <w:t>ref</w:t>
      </w:r>
      <w:commentRangeEnd w:id="22"/>
      <w:r w:rsidR="00D92FDA">
        <w:rPr>
          <w:rStyle w:val="CommentReference"/>
        </w:rPr>
        <w:commentReference w:id="22"/>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D77A57">
        <w:t xml:space="preserve"> </w:t>
      </w:r>
      <w:commentRangeStart w:id="23"/>
      <w:r w:rsidR="00EE1564">
        <w:t>[ref]</w:t>
      </w:r>
      <w:commentRangeEnd w:id="23"/>
      <w:r w:rsidR="00D77A57">
        <w:rPr>
          <w:rStyle w:val="CommentReference"/>
        </w:rPr>
        <w:commentReference w:id="23"/>
      </w:r>
      <w:r w:rsidR="00692575">
        <w:t>.</w:t>
      </w:r>
    </w:p>
    <w:p w14:paraId="15C05C5C" w14:textId="0B9EE204" w:rsidR="00DF3E0F" w:rsidRDefault="00211536" w:rsidP="00E04EF4">
      <w:pPr>
        <w:pStyle w:val="NoSpacing"/>
        <w:bidi w:val="0"/>
      </w:pPr>
      <w:r>
        <w:t xml:space="preserve">While some semantic priming found </w:t>
      </w:r>
      <w:r w:rsidR="00692575">
        <w:t xml:space="preserve">that </w:t>
      </w:r>
      <w:r>
        <w:t xml:space="preserve">invisible </w:t>
      </w:r>
      <w:r w:rsidR="005A1B06">
        <w:t xml:space="preserve">words can be processed up to the semantic </w:t>
      </w:r>
      <w:r w:rsidR="00B41E5A">
        <w:t>level</w:t>
      </w:r>
      <w:r w:rsidR="00B21ABD">
        <w:t xml:space="preserve"> [ref]</w:t>
      </w:r>
      <w:r w:rsidR="00B41E5A">
        <w:t>,</w:t>
      </w:r>
      <w:r w:rsidR="005A1B06">
        <w:t xml:space="preserve"> </w:t>
      </w:r>
      <w:r>
        <w:t xml:space="preserve">other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587830">
        <w:t>[</w:t>
      </w:r>
      <w:commentRangeStart w:id="24"/>
      <w:r w:rsidR="00587830">
        <w:t>ref</w:t>
      </w:r>
      <w:commentRangeEnd w:id="24"/>
      <w:r w:rsidR="000517AB">
        <w:rPr>
          <w:rStyle w:val="CommentReference"/>
        </w:rPr>
        <w:commentReference w:id="24"/>
      </w:r>
      <w:r w:rsidR="00587830">
        <w:t>]</w:t>
      </w:r>
      <w:r w:rsidR="005362FF">
        <w:t xml:space="preserve">. </w:t>
      </w:r>
      <w:r w:rsidR="006C111E">
        <w:t>Moreover</w:t>
      </w:r>
      <w:r w:rsidR="000D1936">
        <w:t>,</w:t>
      </w:r>
      <w:r w:rsidR="006C111E">
        <w:t xml:space="preserve"> </w:t>
      </w:r>
      <w:r w:rsidR="000D1936">
        <w:t xml:space="preserve">other </w:t>
      </w:r>
      <w:r w:rsidR="005362FF">
        <w:t>studies have</w:t>
      </w:r>
      <w:r w:rsidR="006C111E">
        <w:t xml:space="preserve"> </w:t>
      </w:r>
      <w:r w:rsidR="005362FF">
        <w:t>n</w:t>
      </w:r>
      <w:r w:rsidR="006C111E">
        <w:t>o</w:t>
      </w:r>
      <w:r w:rsidR="005362FF">
        <w:t>t found any congruency effect</w:t>
      </w:r>
      <w:r w:rsidR="006C111E">
        <w:t>s</w:t>
      </w:r>
      <w:r w:rsidR="005362FF">
        <w:t xml:space="preserve"> </w:t>
      </w:r>
      <w:r w:rsidR="00587830">
        <w:t>[ref]</w:t>
      </w:r>
      <w:r w:rsidR="005362FF">
        <w:t xml:space="preserve">. </w:t>
      </w:r>
      <w:r w:rsidR="00EB1594">
        <w:t>Similar controversies involve other types of processing: claims for</w:t>
      </w:r>
      <w:r w:rsidR="007768A2">
        <w:t xml:space="preserve"> </w:t>
      </w:r>
      <w:r w:rsidR="007768A2">
        <w:lastRenderedPageBreak/>
        <w:t xml:space="preserve">arithmetic computations </w:t>
      </w:r>
      <w:r w:rsidR="00EB1594">
        <w:t>being performed without awareness</w:t>
      </w:r>
      <w:r w:rsidR="00587830">
        <w:t xml:space="preserve"> [</w:t>
      </w:r>
      <w:commentRangeStart w:id="25"/>
      <w:r w:rsidR="00587830">
        <w:t>ref</w:t>
      </w:r>
      <w:commentRangeEnd w:id="25"/>
      <w:r w:rsidR="009172C7">
        <w:rPr>
          <w:rStyle w:val="CommentReference"/>
        </w:rPr>
        <w:commentReference w:id="25"/>
      </w:r>
      <w:r w:rsidR="00587830">
        <w:t>]</w:t>
      </w:r>
      <w:r w:rsidR="00EB1594">
        <w:t xml:space="preserve"> were challenged by failures to replicate </w:t>
      </w:r>
      <w:r w:rsidR="00587830">
        <w:t>[</w:t>
      </w:r>
      <w:commentRangeStart w:id="26"/>
      <w:r w:rsidR="00587830">
        <w:t>ref</w:t>
      </w:r>
      <w:commentRangeEnd w:id="26"/>
      <w:r w:rsidR="003817F2">
        <w:rPr>
          <w:rStyle w:val="CommentReference"/>
        </w:rPr>
        <w:commentReference w:id="26"/>
      </w:r>
      <w:r w:rsidR="00587830">
        <w:t>]</w:t>
      </w:r>
      <w:r w:rsidR="00EB1594">
        <w:t>, and a similar mixed picture emerged also for studies of processes like</w:t>
      </w:r>
      <w:r w:rsidR="000F6069">
        <w:t xml:space="preserve"> integration [</w:t>
      </w:r>
      <w:commentRangeStart w:id="27"/>
      <w:r w:rsidR="000F6069">
        <w:t>ref</w:t>
      </w:r>
      <w:commentRangeEnd w:id="27"/>
      <w:r w:rsidR="000F6069">
        <w:rPr>
          <w:rStyle w:val="CommentReference"/>
        </w:rPr>
        <w:commentReference w:id="27"/>
      </w:r>
      <w:r w:rsidR="00B31CCE">
        <w:t>]</w:t>
      </w:r>
      <w:r w:rsidR="001F3C9B">
        <w:t>.</w:t>
      </w:r>
    </w:p>
    <w:p w14:paraId="4FD66016" w14:textId="77777777" w:rsidR="00976673" w:rsidRDefault="00976673" w:rsidP="00976673">
      <w:pPr>
        <w:pStyle w:val="Heading4"/>
        <w:bidi w:val="0"/>
      </w:pPr>
      <w:r>
        <w:t>Explaining The discrepancy between findings</w:t>
      </w:r>
    </w:p>
    <w:p w14:paraId="0CB98709" w14:textId="162F1B4D" w:rsidR="006F73D7" w:rsidRDefault="002411D5" w:rsidP="00E4565F">
      <w:pPr>
        <w:pStyle w:val="NoSpacing"/>
        <w:bidi w:val="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w:t>
      </w:r>
      <w:commentRangeStart w:id="28"/>
      <w:r>
        <w:t xml:space="preserve">: </w:t>
      </w:r>
      <w:r w:rsidR="00AF07A0">
        <w:t>i</w:t>
      </w:r>
      <w:commentRangeEnd w:id="28"/>
      <w:r w:rsidR="00DD2D3F">
        <w:rPr>
          <w:rStyle w:val="CommentReference"/>
        </w:rPr>
        <w:commentReference w:id="28"/>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del w:id="29" w:author="Chen Heller" w:date="2022-09-05T14:39:00Z">
        <w:r w:rsidR="00E4565F" w:rsidDel="00B11DFE">
          <w:delText xml:space="preserve">ascribe </w:delText>
        </w:r>
      </w:del>
      <w:ins w:id="30" w:author="Chen Heller" w:date="2022-09-05T14:39:00Z">
        <w:r w:rsidR="00B11DFE">
          <w:t>attribute</w:t>
        </w:r>
        <w:r w:rsidR="00B11DFE">
          <w:t xml:space="preserve"> </w:t>
        </w:r>
      </w:ins>
      <w:r w:rsidR="00E4565F">
        <w:t xml:space="preserve">conscious processes to unconscious processing </w:t>
      </w:r>
      <w:r w:rsidR="001D15C6">
        <w:t>[</w:t>
      </w:r>
      <w:commentRangeStart w:id="31"/>
      <w:r w:rsidR="001D15C6">
        <w:t>ref</w:t>
      </w:r>
      <w:commentRangeEnd w:id="31"/>
      <w:r w:rsidR="00DD2D3F">
        <w:rPr>
          <w:rStyle w:val="CommentReference"/>
        </w:rPr>
        <w:commentReference w:id="31"/>
      </w:r>
      <w:r w:rsidR="001D15C6">
        <w:t>].</w:t>
      </w:r>
      <w:r w:rsidR="00E4565F">
        <w:t xml:space="preserve"> Such insensitivity can stem from several factors: the objective task might probe features of the stimulus that are irrelevant to the tested feature</w:t>
      </w:r>
      <w:r w:rsidR="007449E8">
        <w:t xml:space="preserve"> (note that this could also lead to overestimation of awareness; </w:t>
      </w:r>
      <w:commentRangeStart w:id="32"/>
      <w:r w:rsidR="007449E8">
        <w:t>REF</w:t>
      </w:r>
      <w:commentRangeEnd w:id="32"/>
      <w:r w:rsidR="007449E8">
        <w:rPr>
          <w:rStyle w:val="CommentReference"/>
        </w:rPr>
        <w:commentReference w:id="32"/>
      </w:r>
      <w:r w:rsidR="007449E8">
        <w:t>)</w:t>
      </w:r>
      <w:r w:rsidR="00E4565F">
        <w:t xml:space="preserve"> </w:t>
      </w:r>
      <w:r w:rsidR="00F33E25">
        <w:t>[ref]</w:t>
      </w:r>
      <w:r w:rsidR="004F2ED5">
        <w:t xml:space="preserve">. </w:t>
      </w:r>
      <w:r w:rsidR="005333D3">
        <w:t xml:space="preserve">In addition, </w:t>
      </w:r>
      <w:r w:rsidR="00E4565F">
        <w:t xml:space="preserve">introducing </w:t>
      </w:r>
      <w:r w:rsidR="00081961">
        <w:t xml:space="preserve">a long delay between the </w:t>
      </w:r>
      <w:r w:rsidR="00E82C6C">
        <w:t xml:space="preserve">presentation </w:t>
      </w:r>
      <w:r w:rsidR="002D4AE1">
        <w:t xml:space="preserve">of </w:t>
      </w:r>
      <w:r w:rsidR="00081961">
        <w:t xml:space="preserve">the stimulus and </w:t>
      </w:r>
      <w:r w:rsidR="00E4565F">
        <w:t xml:space="preserve">the </w:t>
      </w:r>
      <w:r w:rsidR="007449E8">
        <w:t>awareness measure</w:t>
      </w:r>
      <w:r w:rsidR="00E4565F">
        <w:t xml:space="preserve"> </w:t>
      </w:r>
      <w:r w:rsidR="00081961">
        <w:t xml:space="preserve">might </w:t>
      </w:r>
      <w:r w:rsidR="00F33E25">
        <w:t xml:space="preserve">cause subjects to forget that they had some experience of it [ref]. </w:t>
      </w:r>
      <w:r w:rsidR="002D6956">
        <w:t xml:space="preserve">Underestimation </w:t>
      </w:r>
      <w:r w:rsidR="007449E8">
        <w:t xml:space="preserve">of awareness </w:t>
      </w:r>
      <w:r w:rsidR="002D6956">
        <w:t xml:space="preserve">can also occur if the subject uses a </w:t>
      </w:r>
      <w:r w:rsidR="002D4AE1">
        <w:t xml:space="preserve">very </w:t>
      </w:r>
      <w:r w:rsidR="002D6956">
        <w:t>strict criterion when judging whether she saw the prime</w:t>
      </w:r>
      <w:r w:rsidR="00D27C09">
        <w:t xml:space="preserve"> [ref]</w:t>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7449E8">
        <w:t>subjects can be at chance even if they do see the stimulus, or parts of it, and their</w:t>
      </w:r>
      <w:r w:rsidR="00C53B7E">
        <w:t xml:space="preserve"> </w:t>
      </w:r>
      <w:r w:rsidR="002D6956">
        <w:t xml:space="preserve">motivation to perform </w:t>
      </w:r>
      <w:r w:rsidR="007449E8">
        <w:t xml:space="preserve">the task on invisible stimuli can also be hindered, leading to worse performance </w:t>
      </w:r>
      <w:r w:rsidR="00D27C09">
        <w:t>[ref].</w:t>
      </w:r>
    </w:p>
    <w:p w14:paraId="6BE3AD11" w14:textId="460833A1" w:rsidR="00531AAE" w:rsidRDefault="00D03D49" w:rsidP="001727BA">
      <w:pPr>
        <w:pStyle w:val="NoSpacing"/>
        <w:bidi w:val="0"/>
      </w:pPr>
      <w:r>
        <w:t>The above issues might lead to overestimating unconscious processing, due to contamination by conscious effects. On the other hand, one might 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EC1FED">
        <w:t>are reaction times (RTs), as measured using</w:t>
      </w:r>
      <w:r w:rsidR="00AE2150">
        <w:t xml:space="preserve"> keyboard </w:t>
      </w:r>
      <w:r w:rsidR="00EC1FED">
        <w:t>presses</w:t>
      </w:r>
      <w:r w:rsidR="008D0840">
        <w:t xml:space="preserve"> (e.g., comparing RTs in the congruent vs. incongruent condition)</w:t>
      </w:r>
      <w:r w:rsidR="005B1B51">
        <w:t xml:space="preserve"> </w:t>
      </w:r>
      <w:r w:rsidR="00531AAE">
        <w:t>[</w:t>
      </w:r>
      <w:commentRangeStart w:id="33"/>
      <w:r w:rsidR="00531AAE">
        <w:t>ref</w:t>
      </w:r>
      <w:commentRangeEnd w:id="33"/>
      <w:r w:rsidR="00AD6FB1">
        <w:rPr>
          <w:rStyle w:val="CommentReference"/>
        </w:rPr>
        <w:commentReference w:id="33"/>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effect is usually very small [</w:t>
      </w:r>
      <w:commentRangeStart w:id="34"/>
      <w:r w:rsidR="00CD009A">
        <w:t>ref</w:t>
      </w:r>
      <w:commentRangeEnd w:id="34"/>
      <w:r w:rsidR="007D164B">
        <w:rPr>
          <w:rStyle w:val="CommentReference"/>
        </w:rPr>
        <w:commentReference w:id="34"/>
      </w:r>
      <w:r w:rsidR="00CD009A">
        <w:t>]</w:t>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as it unfolds over time [</w:t>
      </w:r>
      <w:commentRangeStart w:id="35"/>
      <w:r w:rsidR="000E1037">
        <w:t>ref</w:t>
      </w:r>
      <w:commentRangeEnd w:id="35"/>
      <w:r w:rsidR="0029428F">
        <w:rPr>
          <w:rStyle w:val="CommentReference"/>
        </w:rPr>
        <w:commentReference w:id="35"/>
      </w:r>
      <w:r w:rsidR="000E1037">
        <w:t>]</w:t>
      </w:r>
      <w:r w:rsidR="002A2A03">
        <w:t>.</w:t>
      </w:r>
    </w:p>
    <w:p w14:paraId="2601E82D" w14:textId="18E78E4A" w:rsidR="002C1CE0" w:rsidRDefault="006E4F8B">
      <w:pPr>
        <w:pStyle w:val="Heading4"/>
        <w:bidi w:val="0"/>
      </w:pPr>
      <w:r>
        <w:t>Motion tracking vs keyboard</w:t>
      </w:r>
    </w:p>
    <w:p w14:paraId="36583870" w14:textId="2645EBEA" w:rsidR="002C1CE0" w:rsidRDefault="00B66392" w:rsidP="00493304">
      <w:pPr>
        <w:pStyle w:val="NoSpacing"/>
        <w:bidi w:val="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commentRangeStart w:id="36"/>
      <w:r w:rsidR="004F4999">
        <w:t>ref</w:t>
      </w:r>
      <w:commentRangeEnd w:id="36"/>
      <w:r w:rsidR="004F4999">
        <w:rPr>
          <w:rStyle w:val="CommentReference"/>
        </w:rPr>
        <w:commentReference w:id="36"/>
      </w:r>
      <w:r w:rsidR="004F4999">
        <w:t>]</w:t>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06D63">
        <w:t xml:space="preserve"> [</w:t>
      </w:r>
      <w:commentRangeStart w:id="37"/>
      <w:r w:rsidR="00306D63">
        <w:t>ref</w:t>
      </w:r>
      <w:commentRangeEnd w:id="37"/>
      <w:r w:rsidR="00306D63">
        <w:rPr>
          <w:rStyle w:val="CommentReference"/>
        </w:rPr>
        <w:commentReference w:id="37"/>
      </w:r>
      <w:r w:rsidR="00306D63">
        <w:t>]</w:t>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commentRangeStart w:id="38"/>
      <w:r w:rsidR="00FF2207">
        <w:t>ref</w:t>
      </w:r>
      <w:commentRangeEnd w:id="38"/>
      <w:r w:rsidR="00FF2207">
        <w:rPr>
          <w:rStyle w:val="CommentReference"/>
          <w:rtl/>
        </w:rPr>
        <w:commentReference w:id="38"/>
      </w:r>
      <w:r w:rsidR="00FF2207">
        <w:t>]</w:t>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 </w:t>
      </w:r>
      <w:r w:rsidR="00FF2207">
        <w:t>[</w:t>
      </w:r>
      <w:commentRangeStart w:id="39"/>
      <w:r w:rsidR="00FF2207">
        <w:t>ref</w:t>
      </w:r>
      <w:commentRangeEnd w:id="39"/>
      <w:r w:rsidR="00FF2207">
        <w:rPr>
          <w:rStyle w:val="CommentReference"/>
        </w:rPr>
        <w:commentReference w:id="39"/>
      </w:r>
      <w:r w:rsidR="00FF2207">
        <w:t>]</w:t>
      </w:r>
      <w:r w:rsidR="00BE252D">
        <w:t>.</w:t>
      </w:r>
      <w:r w:rsidR="00493304">
        <w:t xml:space="preserve"> Finally, </w:t>
      </w:r>
      <w:del w:id="40" w:author="Chen Heller" w:date="2022-08-29T10:56:00Z">
        <w:r w:rsidR="00493304" w:rsidDel="00EF639C">
          <w:delText xml:space="preserve">of </w:delText>
        </w:r>
      </w:del>
      <w:r w:rsidR="00493304">
        <w:t>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D5319F">
        <w:t>s</w:t>
      </w:r>
      <w:r w:rsidR="00435BFC">
        <w:t>ubjects</w:t>
      </w:r>
      <w:r w:rsidR="00D5319F">
        <w:t>'</w:t>
      </w:r>
      <w:r w:rsidR="00435BFC">
        <w:t xml:space="preserve"> confidence in </w:t>
      </w:r>
      <w:r w:rsidR="00D5319F">
        <w:t xml:space="preserve">their </w:t>
      </w:r>
      <w:r w:rsidR="00435BFC">
        <w:t>answer</w:t>
      </w:r>
      <w:r w:rsidR="00D5319F">
        <w:t>s</w:t>
      </w:r>
      <w:r w:rsidR="00D012CA">
        <w:t xml:space="preserve"> [</w:t>
      </w:r>
      <w:commentRangeStart w:id="41"/>
      <w:r w:rsidR="00D012CA">
        <w:t>ref</w:t>
      </w:r>
      <w:commentRangeEnd w:id="41"/>
      <w:r w:rsidR="00D012CA">
        <w:rPr>
          <w:rStyle w:val="CommentReference"/>
        </w:rPr>
        <w:commentReference w:id="41"/>
      </w:r>
      <w:r w:rsidR="00D012CA">
        <w:t>]</w:t>
      </w:r>
      <w:r w:rsidR="00E9684E">
        <w:t xml:space="preserve">. Another </w:t>
      </w:r>
      <w:r w:rsidR="005A4B8A">
        <w:t xml:space="preserve">parameter </w:t>
      </w:r>
      <w:r w:rsidR="00485A14">
        <w:t xml:space="preserve">is </w:t>
      </w:r>
      <w:r w:rsidR="001E0A80">
        <w:t>C</w:t>
      </w:r>
      <w:r w:rsidR="00CD75B6">
        <w:t xml:space="preserve">hanges </w:t>
      </w:r>
      <w:r w:rsidR="001E0A80">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to detect</w:t>
      </w:r>
      <w:r w:rsidR="00032C67">
        <w:t xml:space="preserve"> 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commentRangeStart w:id="42"/>
      <w:r w:rsidR="00C34142">
        <w:t>ref</w:t>
      </w:r>
      <w:commentRangeEnd w:id="42"/>
      <w:r w:rsidR="005A4B8A">
        <w:rPr>
          <w:rStyle w:val="CommentReference"/>
        </w:rPr>
        <w:commentReference w:id="42"/>
      </w:r>
      <w:r w:rsidR="00C34142">
        <w:t>]</w:t>
      </w:r>
      <w:r w:rsidR="00485A14">
        <w:t>.</w:t>
      </w:r>
    </w:p>
    <w:p w14:paraId="4ADE2CAC" w14:textId="1C638167" w:rsidR="00976673" w:rsidRDefault="00976673" w:rsidP="00976673">
      <w:pPr>
        <w:pStyle w:val="Heading4"/>
        <w:bidi w:val="0"/>
      </w:pPr>
      <w:commentRangeStart w:id="43"/>
      <w:commentRangeStart w:id="44"/>
      <w:r>
        <w:lastRenderedPageBreak/>
        <w:t>Prev</w:t>
      </w:r>
      <w:ins w:id="45" w:author="Chen Heller" w:date="2022-08-26T10:23:00Z">
        <w:r w:rsidR="00C71547">
          <w:t>ious</w:t>
        </w:r>
      </w:ins>
      <w:r>
        <w:t xml:space="preserve"> papers with motion tracking</w:t>
      </w:r>
      <w:commentRangeEnd w:id="43"/>
      <w:r w:rsidR="00C422EB">
        <w:rPr>
          <w:rStyle w:val="CommentReference"/>
          <w:rFonts w:eastAsia="David" w:cs="David"/>
          <w:i w:val="0"/>
          <w:iCs w:val="0"/>
          <w:color w:val="auto"/>
        </w:rPr>
        <w:commentReference w:id="43"/>
      </w:r>
      <w:commentRangeEnd w:id="44"/>
      <w:r w:rsidR="00C71547">
        <w:rPr>
          <w:rStyle w:val="CommentReference"/>
          <w:rFonts w:eastAsia="David" w:cs="David"/>
          <w:i w:val="0"/>
          <w:iCs w:val="0"/>
          <w:color w:val="auto"/>
        </w:rPr>
        <w:commentReference w:id="44"/>
      </w:r>
    </w:p>
    <w:p w14:paraId="74FFDFA6" w14:textId="0EA6AFCB" w:rsidR="00252575" w:rsidRDefault="00FD1495" w:rsidP="002B390A">
      <w:pPr>
        <w:pStyle w:val="NoSpacing"/>
        <w:bidi w:val="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4E0C6C">
        <w:t xml:space="preserve">subjects to classify a target image </w:t>
      </w:r>
      <w:r w:rsidR="00C02C68">
        <w:t xml:space="preserve">preceded by an invisible prime </w:t>
      </w:r>
      <w:r w:rsidR="004E0C6C">
        <w:t xml:space="preserve">as a person / animal </w:t>
      </w:r>
      <w:r w:rsidR="00C02C68">
        <w:t xml:space="preserve">in 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commentRangeStart w:id="46"/>
      <w:r w:rsidR="00F6282F">
        <w:t>ref</w:t>
      </w:r>
      <w:commentRangeEnd w:id="46"/>
      <w:r w:rsidR="00F6282F">
        <w:rPr>
          <w:rStyle w:val="CommentReference"/>
        </w:rPr>
        <w:commentReference w:id="46"/>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commentRangeStart w:id="47"/>
      <w:r w:rsidR="008E0CE3">
        <w:t>ref</w:t>
      </w:r>
      <w:commentRangeEnd w:id="47"/>
      <w:r w:rsidR="00F6282F">
        <w:rPr>
          <w:rStyle w:val="CommentReference"/>
        </w:rPr>
        <w:commentReference w:id="47"/>
      </w:r>
      <w:r w:rsidR="008E0CE3">
        <w:t>]</w:t>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commentRangeStart w:id="48"/>
      <w:r w:rsidR="008E0CE3">
        <w:t>ref</w:t>
      </w:r>
      <w:commentRangeEnd w:id="48"/>
      <w:r w:rsidR="005B2A6E">
        <w:rPr>
          <w:rStyle w:val="CommentReference"/>
        </w:rPr>
        <w:commentReference w:id="48"/>
      </w:r>
      <w:r w:rsidR="008E0CE3">
        <w:t>]</w:t>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3F043B">
        <w:t xml:space="preserve"> [</w:t>
      </w:r>
      <w:commentRangeStart w:id="49"/>
      <w:r w:rsidR="003F043B">
        <w:t>ref</w:t>
      </w:r>
      <w:commentRangeEnd w:id="49"/>
      <w:r w:rsidR="00DB43B1">
        <w:rPr>
          <w:rStyle w:val="CommentReference"/>
        </w:rPr>
        <w:commentReference w:id="49"/>
      </w:r>
      <w:r w:rsidR="003F043B">
        <w:t>]</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subjects</w:t>
      </w:r>
      <w:r w:rsidR="00247A2B">
        <w:t xml:space="preserve"> attended to the </w:t>
      </w:r>
      <w:r w:rsidR="002B2300">
        <w:t>prime</w:t>
      </w:r>
      <w:r w:rsidR="00DB43B1">
        <w:t xml:space="preserve"> [</w:t>
      </w:r>
      <w:commentRangeStart w:id="50"/>
      <w:r w:rsidR="00DB43B1">
        <w:t>ref</w:t>
      </w:r>
      <w:commentRangeEnd w:id="50"/>
      <w:r w:rsidR="0073604D">
        <w:rPr>
          <w:rStyle w:val="CommentReference"/>
        </w:rPr>
        <w:commentReference w:id="50"/>
      </w:r>
      <w:r w:rsidR="00DB43B1">
        <w:t>]</w:t>
      </w:r>
      <w:r w:rsidR="00226FFE">
        <w:t>.</w:t>
      </w:r>
      <w:r w:rsidR="00351B74">
        <w:t xml:space="preserve"> </w:t>
      </w:r>
    </w:p>
    <w:p w14:paraId="279EF9CC" w14:textId="7BD5B255" w:rsidR="004D00B9" w:rsidRPr="00CA4069" w:rsidRDefault="00976673" w:rsidP="00EE2E47">
      <w:pPr>
        <w:pStyle w:val="Heading4"/>
        <w:bidi w:val="0"/>
      </w:pPr>
      <w:r>
        <w:t>Prev papers with motion tracking and keyboard</w:t>
      </w:r>
    </w:p>
    <w:p w14:paraId="507A6536" w14:textId="1B3D0FE1" w:rsidR="0007249B" w:rsidRDefault="00794090" w:rsidP="00B61C47">
      <w:pPr>
        <w:pStyle w:val="NoSpacing"/>
        <w:bidi w:val="0"/>
        <w:rPr>
          <w:rtl/>
        </w:rPr>
      </w:pPr>
      <w:r>
        <w:t xml:space="preserve">Thus, motion tracking can be used to unravel unconscious processing as it unfolds. B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del w:id="51" w:author="Chen Heller" w:date="2022-08-26T10:25:00Z">
        <w:r w:rsidR="006C164D" w:rsidDel="00B6032F">
          <w:delText>flight</w:delText>
        </w:r>
      </w:del>
      <w:ins w:id="52" w:author="Chen Heller" w:date="2022-08-26T10:25:00Z">
        <w:r w:rsidR="00B6032F">
          <w:t>way</w:t>
        </w:r>
      </w:ins>
      <w:r w:rsidR="006C164D">
        <w:t>. The correcting movement's onset, length and velocity were influenced by the prime-target congruency which gave rise to the conclusion that subliminal stimuli can influence the ongoing execution of an already-prepared target-directed movement</w:t>
      </w:r>
      <w:r w:rsidR="006C164D" w:rsidDel="006C164D">
        <w:t xml:space="preserve"> </w:t>
      </w:r>
      <w:r w:rsidR="009E013B">
        <w:t>[</w:t>
      </w:r>
      <w:commentRangeStart w:id="53"/>
      <w:r w:rsidR="009E013B">
        <w:t>ref</w:t>
      </w:r>
      <w:commentRangeEnd w:id="53"/>
      <w:r w:rsidR="00A21C84">
        <w:rPr>
          <w:rStyle w:val="CommentReference"/>
        </w:rPr>
        <w:commentReference w:id="53"/>
      </w:r>
      <w:r w:rsidR="009E013B">
        <w:t>]</w:t>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54" w:name="_Hlk110934244"/>
      <w:r w:rsidR="006C164D">
        <w:t xml:space="preserve">When responses were given via a keyboard, </w:t>
      </w:r>
      <w:bookmarkEnd w:id="54"/>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0A70AF">
        <w:t xml:space="preserve"> [</w:t>
      </w:r>
      <w:commentRangeStart w:id="55"/>
      <w:r w:rsidR="000A70AF">
        <w:t>ref</w:t>
      </w:r>
      <w:commentRangeEnd w:id="55"/>
      <w:r w:rsidR="00716570">
        <w:rPr>
          <w:rStyle w:val="CommentReference"/>
        </w:rPr>
        <w:commentReference w:id="55"/>
      </w:r>
      <w:r w:rsidR="000A70AF">
        <w:t>]</w:t>
      </w:r>
      <w:r w:rsidR="00B61C47">
        <w:t>.</w:t>
      </w:r>
    </w:p>
    <w:p w14:paraId="1CA689B9" w14:textId="77777777" w:rsidR="00976673" w:rsidRDefault="00976673" w:rsidP="00976673">
      <w:pPr>
        <w:pStyle w:val="Heading4"/>
        <w:bidi w:val="0"/>
      </w:pPr>
      <w:r>
        <w:t>Xiao + reaching vs mouse</w:t>
      </w:r>
    </w:p>
    <w:p w14:paraId="6EF1AF94" w14:textId="29AB2CF1" w:rsidR="00DF649A" w:rsidRDefault="00347120" w:rsidP="00B420F1">
      <w:pPr>
        <w:pStyle w:val="NoSpacing"/>
        <w:bidi w:val="0"/>
      </w:pPr>
      <w:r>
        <w:t xml:space="preserve">To date, </w:t>
      </w:r>
      <w:r w:rsidR="005B7C15">
        <w:t xml:space="preserve">only one study </w:t>
      </w:r>
      <w:r>
        <w:t xml:space="preserve">directly compared the strength of the effects revealed by keyboard presses and motion tracking </w:t>
      </w:r>
      <w:r w:rsidR="00A923D1">
        <w:t>[</w:t>
      </w:r>
      <w:commentRangeStart w:id="56"/>
      <w:r w:rsidR="00A923D1">
        <w:t>ref</w:t>
      </w:r>
      <w:commentRangeEnd w:id="56"/>
      <w:r w:rsidR="005859F9">
        <w:rPr>
          <w:rStyle w:val="CommentReference"/>
        </w:rPr>
        <w:commentReference w:id="56"/>
      </w:r>
      <w:r w:rsidR="00A923D1">
        <w:t>]</w:t>
      </w:r>
      <w:r>
        <w:t xml:space="preserve">. </w:t>
      </w:r>
      <w:r w:rsidR="00147F56">
        <w:t xml:space="preserve">In this study, participants classified two digits as identical/different by either pointing to the correct answer with the mouse or choosing it with the keyboard. The target digits were preceded by a positive/negative subliminal image </w:t>
      </w:r>
      <w:r w:rsidR="00147F56">
        <w:lastRenderedPageBreak/>
        <w:t>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instead shown not to correlate with the congruency effect – a method that has been widely criticized </w:t>
      </w:r>
      <w:r w:rsidR="000D172B">
        <w:t>[</w:t>
      </w:r>
      <w:commentRangeStart w:id="57"/>
      <w:r w:rsidR="000D172B">
        <w:t>ref</w:t>
      </w:r>
      <w:commentRangeEnd w:id="57"/>
      <w:r w:rsidR="00116C56">
        <w:rPr>
          <w:rStyle w:val="CommentReference"/>
        </w:rPr>
        <w:commentReference w:id="57"/>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6711BF">
        <w:t>[ref</w:t>
      </w:r>
      <w:r w:rsidR="00FA7190">
        <w:t>]</w:t>
      </w:r>
      <w:r w:rsidR="00F42D58">
        <w:t>.</w:t>
      </w:r>
    </w:p>
    <w:p w14:paraId="017CF663" w14:textId="01CB6A5D" w:rsidR="008673AD" w:rsidRDefault="00D06351" w:rsidP="003C7FCB">
      <w:pPr>
        <w:pStyle w:val="NoSpacing"/>
        <w:bidi w:val="0"/>
      </w:pPr>
      <w:r>
        <w:t>Notably, this study used mouse tracking, which might be less sensitive</w:t>
      </w:r>
      <w:r w:rsidR="007C576F">
        <w:t xml:space="preserve"> than reaching movements</w:t>
      </w:r>
      <w:r w:rsidR="00F72E27">
        <w:t>.</w:t>
      </w:r>
      <w:r w:rsidR="00007C6C">
        <w:t xml:space="preserve"> Using a mouse requires subjects 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4163F8">
        <w:t>[</w:t>
      </w:r>
      <w:commentRangeStart w:id="58"/>
      <w:r w:rsidR="004163F8">
        <w:t>ref</w:t>
      </w:r>
      <w:commentRangeEnd w:id="58"/>
      <w:r w:rsidR="000152A6">
        <w:rPr>
          <w:rStyle w:val="CommentReference"/>
        </w:rPr>
        <w:commentReference w:id="58"/>
      </w:r>
      <w:r w:rsidR="004163F8">
        <w:t>]</w:t>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1E73BA">
        <w:t>[</w:t>
      </w:r>
      <w:commentRangeStart w:id="59"/>
      <w:r w:rsidR="001E73BA">
        <w:t>ref</w:t>
      </w:r>
      <w:commentRangeEnd w:id="59"/>
      <w:r w:rsidR="001E73BA">
        <w:rPr>
          <w:rStyle w:val="CommentReference"/>
        </w:rPr>
        <w:commentReference w:id="59"/>
      </w:r>
      <w:r w:rsidR="001E73BA">
        <w:t>]</w:t>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commentRangeStart w:id="60"/>
      <w:r w:rsidR="00D06152">
        <w:t>ref</w:t>
      </w:r>
      <w:commentRangeEnd w:id="60"/>
      <w:r w:rsidR="00293C44">
        <w:rPr>
          <w:rStyle w:val="CommentReference"/>
        </w:rPr>
        <w:commentReference w:id="60"/>
      </w:r>
      <w:r w:rsidR="00D06152">
        <w:t>]</w:t>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commentRangeStart w:id="61"/>
      <w:r w:rsidR="003C7FCB">
        <w:t>ref</w:t>
      </w:r>
      <w:commentRangeEnd w:id="61"/>
      <w:r w:rsidR="003C7FCB">
        <w:rPr>
          <w:rStyle w:val="CommentReference"/>
        </w:rPr>
        <w:commentReference w:id="61"/>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commentRangeStart w:id="62"/>
      <w:r w:rsidR="003C7FCB">
        <w:t>ref</w:t>
      </w:r>
      <w:commentRangeEnd w:id="62"/>
      <w:r w:rsidR="003C7FCB">
        <w:rPr>
          <w:rStyle w:val="CommentReference"/>
        </w:rPr>
        <w:commentReference w:id="62"/>
      </w:r>
      <w:r w:rsidR="003C7FCB">
        <w:t>]</w:t>
      </w:r>
      <w:r w:rsidR="002C1CE0">
        <w:t xml:space="preserve">. </w:t>
      </w:r>
    </w:p>
    <w:p w14:paraId="597877D6" w14:textId="4C484779" w:rsidR="002C1CE0" w:rsidRDefault="002C1CE0" w:rsidP="003C7FCB">
      <w:pPr>
        <w:pStyle w:val="NoSpacing"/>
        <w:bidi w:val="0"/>
        <w:rPr>
          <w:rtl/>
        </w:rPr>
      </w:pPr>
    </w:p>
    <w:p w14:paraId="21EFF64F" w14:textId="77777777" w:rsidR="00976673" w:rsidRDefault="00976673" w:rsidP="00976673">
      <w:pPr>
        <w:pStyle w:val="Heading4"/>
        <w:bidi w:val="0"/>
      </w:pPr>
      <w:r>
        <w:t>Current Research</w:t>
      </w:r>
    </w:p>
    <w:p w14:paraId="1B63E398" w14:textId="3344163A" w:rsidR="00586A32" w:rsidRDefault="00B0131F" w:rsidP="00495453">
      <w:pPr>
        <w:pStyle w:val="NoSpacing"/>
        <w:bidi w:val="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in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r w:rsidR="00C77AFC">
        <w:t>as a means to</w:t>
      </w:r>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r w:rsidR="00AA2BC2">
        <w:t>Deh</w:t>
      </w:r>
      <w:del w:id="63" w:author="Chen Heller" w:date="2022-08-30T13:13:00Z">
        <w:r w:rsidR="00AA2BC2" w:rsidDel="001F29A9">
          <w:delText>e</w:delText>
        </w:r>
      </w:del>
      <w:r w:rsidR="00AA2BC2">
        <w:t>a</w:t>
      </w:r>
      <w:ins w:id="64" w:author="Chen Heller" w:date="2022-08-30T13:13:00Z">
        <w:r w:rsidR="001F29A9">
          <w:t>e</w:t>
        </w:r>
      </w:ins>
      <w:r w:rsidR="00AA2BC2">
        <w:t>ne</w:t>
      </w:r>
      <w:r w:rsidR="00D21058">
        <w:t xml:space="preserve"> and colleagues</w:t>
      </w:r>
      <w:r w:rsidR="00AA2BC2">
        <w:t xml:space="preserve"> [ref]</w:t>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 and determine if </w:t>
      </w:r>
      <w:r w:rsidR="0007317A">
        <w:t>it describe</w:t>
      </w:r>
      <w:r w:rsidR="004F4E89">
        <w:t>s</w:t>
      </w:r>
      <w:r w:rsidR="0007317A">
        <w:t xml:space="preserve"> a natural or artificial item. </w:t>
      </w:r>
      <w:r w:rsidR="00620379">
        <w:t>In the first three 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258B6588" w:rsidR="00BA41CF" w:rsidRDefault="008E682E" w:rsidP="00E22EFB">
      <w:pPr>
        <w:pStyle w:val="Heading3"/>
        <w:bidi w:val="0"/>
      </w:pPr>
      <w:r>
        <w:lastRenderedPageBreak/>
        <w:t>Pilot Experiment</w:t>
      </w:r>
      <w:r w:rsidR="00ED60E1">
        <w:t xml:space="preserve"> 1</w:t>
      </w:r>
    </w:p>
    <w:p w14:paraId="4F322CBE" w14:textId="7103592D" w:rsidR="00C3013B" w:rsidRPr="00C32066" w:rsidRDefault="003F5172" w:rsidP="008C0FF6">
      <w:pPr>
        <w:pStyle w:val="NoSpacing"/>
        <w:bidi w:val="0"/>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0879D1A3" w:rsidR="00BA41CF" w:rsidRPr="00BA41CF" w:rsidRDefault="00BA41CF" w:rsidP="005D2BB7">
      <w:pPr>
        <w:pStyle w:val="Heading4"/>
        <w:bidi w:val="0"/>
      </w:pPr>
      <w:r>
        <w:t>Methods</w:t>
      </w:r>
    </w:p>
    <w:p w14:paraId="0D1ADB73" w14:textId="0498850D" w:rsidR="002057FC" w:rsidRDefault="002057FC" w:rsidP="002F5F3E">
      <w:pPr>
        <w:pStyle w:val="Heading5"/>
        <w:bidi w:val="0"/>
      </w:pPr>
      <w:r>
        <w:t>Participants</w:t>
      </w:r>
    </w:p>
    <w:p w14:paraId="6A35019C" w14:textId="7E10AC26" w:rsidR="00422E34" w:rsidRPr="00422E34" w:rsidRDefault="00853F45" w:rsidP="00A7614E">
      <w:pPr>
        <w:pStyle w:val="NoSpacing"/>
        <w:bidi w:val="0"/>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ins w:id="65" w:author="Chen Heller" w:date="2022-08-26T10:48:00Z">
        <w:r w:rsidR="00903CA4">
          <w:t xml:space="preserve">age: </w:t>
        </w:r>
      </w:ins>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can stop the experiment at every point if they wished to do so. They </w:t>
      </w:r>
      <w:r w:rsidR="00B1507B">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2F5F3E">
      <w:pPr>
        <w:pStyle w:val="Heading5"/>
        <w:bidi w:val="0"/>
      </w:pPr>
      <w:r>
        <w:t>Stimuli</w:t>
      </w:r>
    </w:p>
    <w:p w14:paraId="3CEDC9CA" w14:textId="52B3AC62" w:rsidR="00647384" w:rsidRDefault="00C3440C" w:rsidP="00C3440C">
      <w:pPr>
        <w:pStyle w:val="NoSpacing"/>
        <w:bidi w:val="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t>[</w:t>
      </w:r>
      <w:commentRangeStart w:id="66"/>
      <w:r>
        <w:t>ref</w:t>
      </w:r>
      <w:commentRangeEnd w:id="66"/>
      <w:r w:rsidR="0071391D">
        <w:rPr>
          <w:rStyle w:val="CommentReference"/>
        </w:rPr>
        <w:commentReference w:id="66"/>
      </w:r>
      <w:r>
        <w:t>]</w:t>
      </w:r>
      <w:r w:rsidRPr="00C3440C">
        <w:fldChar w:fldCharType="begin"/>
      </w:r>
      <w:r w:rsidRPr="00C3440C">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00000000">
        <w:fldChar w:fldCharType="separate"/>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2F5F3E">
      <w:pPr>
        <w:pStyle w:val="Heading5"/>
        <w:bidi w:val="0"/>
      </w:pPr>
      <w:r>
        <w:t>Apparatus</w:t>
      </w:r>
    </w:p>
    <w:p w14:paraId="7405EC60" w14:textId="7D2D861B" w:rsidR="007846C7" w:rsidRPr="007846C7" w:rsidRDefault="007846C7" w:rsidP="00A7614E">
      <w:pPr>
        <w:pStyle w:val="NoSpacing"/>
        <w:bidi w:val="0"/>
      </w:pPr>
      <w:r w:rsidRPr="007846C7">
        <w:t xml:space="preserve">The stimulus </w:t>
      </w:r>
      <w:r w:rsidR="00984883">
        <w:t>was</w:t>
      </w:r>
      <w:r w:rsidRPr="007846C7">
        <w:t xml:space="preserve"> displayed on a VPIXX monitor (VIEWPixx /3D Lite LCD display and data acquisition system, version 3.7.6287) using Matlab R2020b </w:t>
      </w:r>
      <w:r w:rsidR="001B1EA8">
        <w:t xml:space="preserve">[ref] </w:t>
      </w:r>
      <w:r w:rsidRPr="007846C7">
        <w:t xml:space="preserve">and Psychtoolbox 3.0.18 </w:t>
      </w:r>
      <w:r w:rsidR="000F7554">
        <w:t>[ref]</w:t>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Pr="007846C7">
        <w:fldChar w:fldCharType="begin"/>
      </w:r>
      <w:r w:rsidRPr="007846C7">
        <w:instrText xml:space="preserve"> REF _Ref106198654 \h </w:instrText>
      </w:r>
      <w:r w:rsidRPr="007846C7">
        <w:fldChar w:fldCharType="separate"/>
      </w:r>
      <w:r w:rsidRPr="007846C7">
        <w:t>Figure 6</w:t>
      </w:r>
      <w:r w:rsidRPr="007846C7">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away from the screen or closer. A system of 6 OptiTrack Flex 13 cameras by NaturalPoint, Inc. track</w:t>
      </w:r>
      <w:r w:rsidR="001B6994">
        <w:t>ed</w:t>
      </w:r>
      <w:r w:rsidRPr="007846C7">
        <w:t xml:space="preserve"> the marker's location using Motive 2.3.0 software </w:t>
      </w:r>
      <w:r w:rsidR="00E04868">
        <w:t>[ref]</w:t>
      </w:r>
      <w:r w:rsidRPr="007846C7">
        <w:t xml:space="preserve"> at a sampling rate of 120Hz. The coordinates </w:t>
      </w:r>
      <w:r w:rsidR="001B6994">
        <w:t xml:space="preserve">were </w:t>
      </w:r>
      <w:r w:rsidRPr="007846C7">
        <w:t xml:space="preserve">broadcasted online to a NatNet client </w:t>
      </w:r>
      <w:r w:rsidR="00E04868">
        <w:t>[ref]</w:t>
      </w:r>
      <w:r w:rsidRPr="007846C7">
        <w:t xml:space="preserve"> and recorded with Matlab.</w:t>
      </w:r>
    </w:p>
    <w:p w14:paraId="224A07DA" w14:textId="638C5A70" w:rsidR="007846C7" w:rsidRPr="007846C7" w:rsidRDefault="00127BFA" w:rsidP="00A7614E">
      <w:pPr>
        <w:pStyle w:val="NoSpacing"/>
        <w:bidi w:val="0"/>
      </w:pPr>
      <w:r w:rsidRPr="00127BFA">
        <w:rPr>
          <w:noProof/>
        </w:rPr>
        <w:lastRenderedPageBreak/>
        <w:drawing>
          <wp:inline distT="0" distB="0" distL="0" distR="0" wp14:anchorId="1A7674D3" wp14:editId="012E4D53">
            <wp:extent cx="2484208" cy="2098203"/>
            <wp:effectExtent l="0" t="0" r="0"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4"/>
                    <a:stretch>
                      <a:fillRect/>
                    </a:stretch>
                  </pic:blipFill>
                  <pic:spPr>
                    <a:xfrm>
                      <a:off x="0" y="0"/>
                      <a:ext cx="2508230" cy="2118493"/>
                    </a:xfrm>
                    <a:prstGeom prst="rect">
                      <a:avLst/>
                    </a:prstGeom>
                  </pic:spPr>
                </pic:pic>
              </a:graphicData>
            </a:graphic>
          </wp:inline>
        </w:drawing>
      </w:r>
    </w:p>
    <w:p w14:paraId="4E401CC1" w14:textId="71EF2313" w:rsidR="007846C7" w:rsidRPr="007846C7" w:rsidRDefault="007846C7" w:rsidP="00C65950">
      <w:pPr>
        <w:pStyle w:val="NoSpacing"/>
        <w:bidi w:val="0"/>
        <w:ind w:left="709" w:right="843"/>
      </w:pPr>
      <w:bookmarkStart w:id="67" w:name="_Ref106198654"/>
      <w:r w:rsidRPr="007846C7">
        <w:t xml:space="preserve">Figure </w:t>
      </w:r>
      <w:bookmarkEnd w:id="67"/>
      <w:r w:rsidR="002435D8">
        <w:t>1</w:t>
      </w:r>
      <w:r w:rsidRPr="007846C7">
        <w:t xml:space="preserve">. Setup. A participant placing his finger on the starting point which is located </w:t>
      </w:r>
      <w:r w:rsidR="00127BFA">
        <w:t>40</w:t>
      </w:r>
      <w:r w:rsidRPr="007846C7">
        <w:t>cm away from the screen. The target is positioned 24cm above the starting point and the answers are placed on each of its sides, 20cm apart. Z axis maps the path to and from the screen. X axis maps the left and right directions. Y axis maps the up and down directions.</w:t>
      </w:r>
    </w:p>
    <w:p w14:paraId="108D0C20" w14:textId="6315B299" w:rsidR="00566B9F" w:rsidRDefault="00566B9F" w:rsidP="002F5F3E">
      <w:pPr>
        <w:pStyle w:val="Heading5"/>
        <w:bidi w:val="0"/>
      </w:pPr>
      <w:r>
        <w:t>Procedure</w:t>
      </w:r>
    </w:p>
    <w:p w14:paraId="006ADC8A" w14:textId="27A4C65C" w:rsidR="00400416" w:rsidRPr="00400416" w:rsidRDefault="00400416" w:rsidP="00A7614E">
      <w:pPr>
        <w:pStyle w:val="NoSpacing"/>
        <w:bidi w:val="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CB5253">
        <w:t xml:space="preserve">c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0440552A" w:rsidR="00400416" w:rsidRDefault="00400416" w:rsidP="00253BED">
      <w:pPr>
        <w:pStyle w:val="NoSpacing"/>
        <w:bidi w:val="0"/>
      </w:pPr>
      <w:r w:rsidRPr="00400416">
        <w:t>The procedure closely follow</w:t>
      </w:r>
      <w:r w:rsidR="00D1564D">
        <w:t>ed</w:t>
      </w:r>
      <w:r w:rsidRPr="00400416">
        <w:t xml:space="preserve"> the one used in Dehaene et al.</w:t>
      </w:r>
      <w:r w:rsidR="004124F4">
        <w:t xml:space="preserve"> [ref]</w:t>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Pr="00400416">
        <w:fldChar w:fldCharType="begin"/>
      </w:r>
      <w:r w:rsidRPr="00400416">
        <w:instrText xml:space="preserve"> REF _Ref106198697 \h </w:instrText>
      </w:r>
      <w:r w:rsidRPr="00400416">
        <w:fldChar w:fldCharType="separate"/>
      </w:r>
      <w:r w:rsidRPr="00400416">
        <w:t>Figure 7</w:t>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Responses slower than 1500ms were followed by a "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w:t>
      </w:r>
      <w:r w:rsidRPr="00400416">
        <w:lastRenderedPageBreak/>
        <w:t xml:space="preserve">task, within a </w:t>
      </w:r>
      <w:r w:rsidR="001F1A45">
        <w:t xml:space="preserve">5 </w:t>
      </w:r>
      <w:r w:rsidRPr="00400416">
        <w:t xml:space="preserve">seconds response window. Finally, a subjective measure of prime awareness </w:t>
      </w:r>
      <w:r w:rsidR="00E31408">
        <w:t xml:space="preserve">was </w:t>
      </w:r>
      <w:r w:rsidRPr="00400416">
        <w:t>taken, using the Perceptual Awareness Scale (PAS)</w:t>
      </w:r>
      <w:r w:rsidR="00BB389B">
        <w:t xml:space="preserve"> [</w:t>
      </w:r>
      <w:commentRangeStart w:id="68"/>
      <w:r w:rsidR="00BB389B">
        <w:t>ref</w:t>
      </w:r>
      <w:commentRangeEnd w:id="68"/>
      <w:r w:rsidR="00B52414">
        <w:rPr>
          <w:rStyle w:val="CommentReference"/>
          <w:rtl/>
        </w:rPr>
        <w:commentReference w:id="68"/>
      </w:r>
      <w:r w:rsidR="00BB389B">
        <w:t>]</w:t>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4730E904" w14:textId="5D8603C2" w:rsidR="00400416" w:rsidRPr="00400416" w:rsidRDefault="004058A7" w:rsidP="00A7614E">
      <w:pPr>
        <w:pStyle w:val="NoSpacing"/>
        <w:bidi w:val="0"/>
      </w:pPr>
      <w:r w:rsidRPr="004058A7">
        <w:rPr>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5"/>
                    <a:stretch>
                      <a:fillRect/>
                    </a:stretch>
                  </pic:blipFill>
                  <pic:spPr>
                    <a:xfrm>
                      <a:off x="0" y="0"/>
                      <a:ext cx="6566026" cy="3934143"/>
                    </a:xfrm>
                    <a:prstGeom prst="rect">
                      <a:avLst/>
                    </a:prstGeom>
                  </pic:spPr>
                </pic:pic>
              </a:graphicData>
            </a:graphic>
          </wp:inline>
        </w:drawing>
      </w:r>
    </w:p>
    <w:p w14:paraId="527194B6" w14:textId="042B7F8B" w:rsidR="00400416" w:rsidRPr="00400416" w:rsidRDefault="00400416" w:rsidP="00E47FE9">
      <w:pPr>
        <w:pStyle w:val="NoSpacing"/>
        <w:bidi w:val="0"/>
        <w:ind w:left="851" w:right="985"/>
      </w:pPr>
      <w:bookmarkStart w:id="69" w:name="_Ref106198697"/>
      <w:r w:rsidRPr="00400416">
        <w:t xml:space="preserve">Figure </w:t>
      </w:r>
      <w:bookmarkEnd w:id="69"/>
      <w:r w:rsidR="009C3535">
        <w:t>2</w:t>
      </w:r>
      <w:r w:rsidRPr="00400416">
        <w:t>. Stimuli presentation order</w:t>
      </w:r>
      <w:r w:rsidR="00AA03E9">
        <w:t xml:space="preserve"> </w:t>
      </w:r>
      <w:r w:rsidR="008C0FF6">
        <w:t xml:space="preserve">in </w:t>
      </w:r>
      <w:r w:rsidR="00AA03E9">
        <w:t xml:space="preserve">experiment </w:t>
      </w:r>
      <w:r w:rsidR="008C0FF6">
        <w:t>1</w:t>
      </w:r>
      <w:r w:rsidRPr="00400416">
        <w:t xml:space="preserve">. Each trial </w:t>
      </w:r>
      <w:r w:rsidR="001A2B81">
        <w:t>was</w:t>
      </w:r>
      <w:r w:rsidRPr="00400416">
        <w:t xml:space="preserve"> composed of a fixation cross (1000ms), a first mask (270ms), a second mask (30ms), a prime word (30ms), a third mask (30ms), a classification task (</w:t>
      </w:r>
      <w:r w:rsidR="006E2077">
        <w:t>0-1500</w:t>
      </w:r>
      <w:r w:rsidRPr="00400416">
        <w:t xml:space="preserve">ms, out of which the target </w:t>
      </w:r>
      <w:r w:rsidR="0068691D">
        <w:t xml:space="preserve">was </w:t>
      </w:r>
      <w:r w:rsidRPr="00400416">
        <w:t>displayed for 500ms), a recognition task (</w:t>
      </w:r>
      <w:r w:rsidR="001E1DCA">
        <w:t>0</w:t>
      </w:r>
      <w:r w:rsidRPr="00400416">
        <w:t>-</w:t>
      </w:r>
      <w:r w:rsidR="001E1DCA">
        <w:t>5</w:t>
      </w:r>
      <w:r w:rsidR="006E2077">
        <w:t>,</w:t>
      </w:r>
      <w:r w:rsidRPr="00400416">
        <w:t>000ms) and a PAS task (no time limit). The blue circles appearing on the screen are presented as markers for the subjects to know where they should touch in order to make their response.</w:t>
      </w:r>
    </w:p>
    <w:p w14:paraId="22934D29" w14:textId="1F95A38A" w:rsidR="00B33642" w:rsidRDefault="00A17855" w:rsidP="008C0FF6">
      <w:pPr>
        <w:pStyle w:val="Heading5"/>
        <w:bidi w:val="0"/>
      </w:pPr>
      <w:r>
        <w:t>Trajectory p</w:t>
      </w:r>
      <w:r w:rsidR="00B33642">
        <w:t>reprocessing</w:t>
      </w:r>
    </w:p>
    <w:p w14:paraId="597DB305" w14:textId="41C99A0B" w:rsidR="00B33642" w:rsidRPr="00B33642" w:rsidRDefault="001E0823" w:rsidP="008C0FF6">
      <w:pPr>
        <w:pStyle w:val="NoSpacing"/>
        <w:bidi w:val="0"/>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commentRangeStart w:id="70"/>
      <w:r w:rsidRPr="00C65950">
        <w:t>[ref]</w:t>
      </w:r>
      <w:commentRangeEnd w:id="70"/>
      <w:r w:rsidR="00113B55" w:rsidRPr="00C65950">
        <w:commentReference w:id="70"/>
      </w:r>
      <w:r w:rsidRPr="00C65950">
        <w:t xml:space="preserve">. </w:t>
      </w:r>
      <w:r>
        <w:t xml:space="preserve">Missing values </w:t>
      </w:r>
      <w:r w:rsidR="00492414">
        <w:t xml:space="preserve">were </w:t>
      </w:r>
      <w:r>
        <w:t>interpolated with the inpaint_nans</w:t>
      </w:r>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t>
      </w:r>
      <w:r w:rsidR="00492414">
        <w:t xml:space="preserve">was </w:t>
      </w:r>
      <w:r>
        <w:t xml:space="preserve">then filtered with a </w:t>
      </w:r>
      <w:r w:rsidRPr="002B6CA5">
        <w:t xml:space="preserve">low pass butterworth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a low pass butterworth filter (2</w:t>
      </w:r>
      <w:r w:rsidRPr="00BD4213">
        <w:rPr>
          <w:vertAlign w:val="superscript"/>
        </w:rPr>
        <w:t>nd</w:t>
      </w:r>
      <w:r>
        <w:t xml:space="preserve"> order with a 10Hz cutoff) </w:t>
      </w:r>
      <w:r w:rsidR="00492414">
        <w:rPr>
          <w:u w:val="words"/>
        </w:rPr>
        <w:t xml:space="preserve">was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w:t>
      </w:r>
      <w:r>
        <w:lastRenderedPageBreak/>
        <w:t xml:space="preserve">(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8C0FF6">
      <w:pPr>
        <w:pStyle w:val="Heading5"/>
        <w:bidi w:val="0"/>
      </w:pPr>
      <w:commentRangeStart w:id="71"/>
      <w:commentRangeStart w:id="72"/>
      <w:r>
        <w:t>Variables extraction</w:t>
      </w:r>
    </w:p>
    <w:p w14:paraId="3FD2B015" w14:textId="63CB70A9" w:rsidR="001E0823" w:rsidRDefault="00AA1B21" w:rsidP="00DA350E">
      <w:pPr>
        <w:pStyle w:val="NoSpacing"/>
        <w:bidi w:val="0"/>
      </w:pPr>
      <w:r>
        <w:t xml:space="preserve">The congruency effect was estimated </w:t>
      </w:r>
      <w:r w:rsidR="00D542A7">
        <w:t>with</w:t>
      </w:r>
      <w:r>
        <w:t xml:space="preserve"> eight </w:t>
      </w:r>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Movement offset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d) deviation from center</w:t>
      </w:r>
      <w:r w:rsidR="00B55D74">
        <w:t xml:space="preserve">, </w:t>
      </w:r>
      <w:r w:rsidR="008704D6">
        <w:t xml:space="preserve">defined as the distance of every point along the average trajectory from the center line, which </w:t>
      </w:r>
      <w:r w:rsidR="00E321D9">
        <w:t>was</w:t>
      </w:r>
      <w:r w:rsidR="008704D6">
        <w:t xml:space="preserve"> </w:t>
      </w:r>
      <w:r w:rsidR="008D52E2">
        <w:t xml:space="preserve">a line </w:t>
      </w:r>
      <w:r w:rsidR="008704D6">
        <w:t>drawn between the starting point and the middle of the screen</w:t>
      </w:r>
      <w:r w:rsidR="00180F21">
        <w:t xml:space="preserve">; </w:t>
      </w:r>
      <w:r w:rsidR="008D52E2">
        <w:t>(e) movement variation</w:t>
      </w:r>
      <w:r w:rsidR="00B55D74">
        <w:t xml:space="preserve">, defined as </w:t>
      </w:r>
      <w:r w:rsidR="008D52E2">
        <w:t xml:space="preserve">the standard deviation of the "Deviation from center" measure. The standard deviation was computed over the trials; (f) </w:t>
      </w:r>
      <w:r w:rsidR="001E4D2E">
        <w:t>h</w:t>
      </w:r>
      <w:r w:rsidR="007D180D">
        <w:t>eading angle</w:t>
      </w:r>
      <w:r w:rsidR="00B55D74">
        <w:t xml:space="preserve">, defined as the angle </w:t>
      </w:r>
      <w:r w:rsidR="007D180D">
        <w:t xml:space="preserve">confined between a </w:t>
      </w:r>
      <w:r w:rsidR="00ED05EE">
        <w:t>tangent</w:t>
      </w:r>
      <w:r w:rsidR="007D180D">
        <w:t xml:space="preserve"> at every point along the trajectory and a line perpendicular to the screen. </w:t>
      </w:r>
      <w:r w:rsidR="004F5D4B">
        <w:t>An angle was considered negative if the extension of the tangent met the screen on the side opposite to the chosen answer</w:t>
      </w:r>
      <w:r w:rsidR="00DA350E">
        <w:t>; (g) changes of mind</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h)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commentRangeEnd w:id="71"/>
      <w:r w:rsidR="00640799">
        <w:rPr>
          <w:rStyle w:val="CommentReference"/>
        </w:rPr>
        <w:commentReference w:id="71"/>
      </w:r>
      <w:commentRangeEnd w:id="72"/>
      <w:r w:rsidR="00F50E45">
        <w:rPr>
          <w:rStyle w:val="CommentReference"/>
        </w:rPr>
        <w:commentReference w:id="72"/>
      </w:r>
    </w:p>
    <w:p w14:paraId="2833F9BE" w14:textId="528757D1" w:rsidR="003F77CF" w:rsidRDefault="003F77CF" w:rsidP="003F77CF">
      <w:pPr>
        <w:pStyle w:val="Heading5"/>
        <w:bidi w:val="0"/>
      </w:pPr>
      <w:r>
        <w:t>Exclusion criteria</w:t>
      </w:r>
    </w:p>
    <w:p w14:paraId="278BD072" w14:textId="294F0660" w:rsidR="00823CFE" w:rsidRDefault="00F70C75" w:rsidP="007B59BB">
      <w:pPr>
        <w:pStyle w:val="NoSpacing"/>
        <w:bidi w:val="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r w:rsidR="00AC73D8">
        <w:t>SD</w:t>
      </w:r>
      <w:r w:rsidR="0041233D">
        <w:t xml:space="preserve"> 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5309012A" w:rsidR="000E1974" w:rsidRDefault="002057FC" w:rsidP="001E0823">
      <w:pPr>
        <w:pStyle w:val="Heading4"/>
        <w:bidi w:val="0"/>
      </w:pPr>
      <w:r>
        <w:t>Results</w:t>
      </w:r>
    </w:p>
    <w:p w14:paraId="7ECA8D04" w14:textId="3A0D607E" w:rsidR="00587CF1" w:rsidRDefault="00F50E45" w:rsidP="008C0FF6">
      <w:pPr>
        <w:pStyle w:val="NoSpacing"/>
        <w:bidi w:val="0"/>
        <w:rPr>
          <w:rtl/>
        </w:rPr>
      </w:pPr>
      <w:r>
        <w:t xml:space="preserve">Prime visibility: </w:t>
      </w:r>
      <w:r w:rsidR="00587CF1">
        <w:t xml:space="preserve">overall, </w:t>
      </w:r>
      <w:del w:id="73" w:author="Chen Heller" w:date="2022-08-30T16:38:00Z">
        <w:r w:rsidR="00587CF1" w:rsidDel="00CB5E6E">
          <w:delText>XX</w:delText>
        </w:r>
      </w:del>
      <w:ins w:id="74" w:author="Chen Heller" w:date="2022-08-31T12:30:00Z">
        <w:r w:rsidR="00AE68FF">
          <w:t>71.68</w:t>
        </w:r>
      </w:ins>
      <w:r w:rsidR="00587CF1">
        <w:t xml:space="preserve">% of the trials were rated as visibility 1, </w:t>
      </w:r>
      <w:del w:id="75" w:author="Chen Heller" w:date="2022-08-30T16:38:00Z">
        <w:r w:rsidR="00587CF1" w:rsidDel="00CB5E6E">
          <w:delText>XX</w:delText>
        </w:r>
      </w:del>
      <w:ins w:id="76" w:author="Chen Heller" w:date="2022-08-30T16:38:00Z">
        <w:r w:rsidR="00CB5E6E">
          <w:t>2</w:t>
        </w:r>
      </w:ins>
      <w:ins w:id="77" w:author="Chen Heller" w:date="2022-08-31T12:30:00Z">
        <w:r w:rsidR="00AE68FF">
          <w:t>3</w:t>
        </w:r>
      </w:ins>
      <w:ins w:id="78" w:author="Chen Heller" w:date="2022-08-30T16:38:00Z">
        <w:r w:rsidR="00CB5E6E">
          <w:t>.</w:t>
        </w:r>
      </w:ins>
      <w:ins w:id="79" w:author="Chen Heller" w:date="2022-08-31T12:30:00Z">
        <w:r w:rsidR="00AE68FF">
          <w:t>8</w:t>
        </w:r>
      </w:ins>
      <w:ins w:id="80" w:author="Chen Heller" w:date="2022-08-30T16:38:00Z">
        <w:r w:rsidR="00CB5E6E">
          <w:t>2</w:t>
        </w:r>
      </w:ins>
      <w:r w:rsidR="00587CF1">
        <w:t xml:space="preserve">% as visibility 2, </w:t>
      </w:r>
      <w:del w:id="81" w:author="Chen Heller" w:date="2022-08-30T16:38:00Z">
        <w:r w:rsidR="00587CF1" w:rsidDel="00CB5E6E">
          <w:delText>XX</w:delText>
        </w:r>
      </w:del>
      <w:ins w:id="82" w:author="Chen Heller" w:date="2022-08-30T16:38:00Z">
        <w:r w:rsidR="00CB5E6E">
          <w:t>3.</w:t>
        </w:r>
      </w:ins>
      <w:ins w:id="83" w:author="Chen Heller" w:date="2022-08-31T12:30:00Z">
        <w:r w:rsidR="00AE68FF">
          <w:t>64</w:t>
        </w:r>
      </w:ins>
      <w:r w:rsidR="00587CF1">
        <w:t xml:space="preserve">% as visibility 3 and </w:t>
      </w:r>
      <w:del w:id="84" w:author="Chen Heller" w:date="2022-08-30T16:38:00Z">
        <w:r w:rsidR="00587CF1" w:rsidDel="00CB5E6E">
          <w:delText>XX</w:delText>
        </w:r>
      </w:del>
      <w:ins w:id="85" w:author="Chen Heller" w:date="2022-08-30T16:38:00Z">
        <w:r w:rsidR="00CB5E6E">
          <w:t>0.</w:t>
        </w:r>
      </w:ins>
      <w:ins w:id="86" w:author="Chen Heller" w:date="2022-08-31T12:30:00Z">
        <w:r w:rsidR="00AE68FF">
          <w:t>84</w:t>
        </w:r>
      </w:ins>
      <w:r w:rsidR="00587CF1">
        <w:t>% as visibility 4. S</w:t>
      </w:r>
      <w:r>
        <w:t>ince in the congruent condition the prime and target words are identical, responses in this condition are highly biased towards the target</w:t>
      </w:r>
      <w:r w:rsidR="00F77DA2">
        <w:t xml:space="preserve"> </w:t>
      </w:r>
      <w:r w:rsidR="00382918">
        <w:t>t</w:t>
      </w:r>
      <w:r w:rsidR="00F77DA2">
        <w:t>herefore</w:t>
      </w:r>
      <w:r w:rsidR="009C243C">
        <w:t>,</w:t>
      </w:r>
      <w:r w:rsidR="00F77DA2">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6C3D2D">
        <w:t xml:space="preserve"> </w:t>
      </w:r>
      <w:r w:rsidR="00AC73D8">
        <w:t>SD</w:t>
      </w:r>
      <w:r w:rsidR="006C3D2D">
        <w:t xml:space="preserve"> = </w:t>
      </w:r>
      <w:r w:rsidR="00F21387">
        <w:t>3.4</w:t>
      </w:r>
      <w:r w:rsidR="00587CF1">
        <w:t>0</w:t>
      </w:r>
      <w:r w:rsidR="006C3D2D">
        <w:t>,</w:t>
      </w:r>
      <w:r w:rsidR="00F77DA2">
        <w:t xml:space="preserve"> t</w:t>
      </w:r>
      <w:r w:rsidR="00FE0063" w:rsidRPr="00E516F7">
        <w:t>(9)</w:t>
      </w:r>
      <w:r w:rsidR="00F77DA2">
        <w:t xml:space="preserve"> = 0.59, </w:t>
      </w:r>
      <w:commentRangeStart w:id="87"/>
      <w:r w:rsidR="00FE0063">
        <w:t>p = 0.56</w:t>
      </w:r>
      <w:commentRangeEnd w:id="87"/>
      <w:r w:rsidR="00587CF1">
        <w:rPr>
          <w:rStyle w:val="CommentReference"/>
        </w:rPr>
        <w:commentReference w:id="87"/>
      </w:r>
      <w:r w:rsidR="00FE0063">
        <w:t>,</w:t>
      </w:r>
      <w:r w:rsidR="006C3D2D">
        <w:t xml:space="preserve"> 95%</w:t>
      </w:r>
      <w:r w:rsidR="00FE0063">
        <w:t xml:space="preserve"> </w:t>
      </w:r>
      <w:r w:rsidR="00F77DA2">
        <w:t>CI = [</w:t>
      </w:r>
      <w:r w:rsidR="00F21387">
        <w:t>48.2</w:t>
      </w:r>
      <w:r w:rsidR="00F77DA2">
        <w:t xml:space="preserve">, </w:t>
      </w:r>
      <w:r w:rsidR="00F21387">
        <w:t>53</w:t>
      </w:r>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4C5F1B89" w14:textId="58CEDA90" w:rsidR="001E64D4" w:rsidRPr="00016678" w:rsidRDefault="00EE27A0" w:rsidP="00587CF1">
      <w:pPr>
        <w:pStyle w:val="NoSpacing"/>
        <w:bidi w:val="0"/>
      </w:pPr>
      <w:r>
        <w:lastRenderedPageBreak/>
        <w:t>Congruency effect</w:t>
      </w:r>
      <w:r w:rsidR="00AF0D06">
        <w:t>:</w:t>
      </w:r>
      <w:r>
        <w:t xml:space="preserve"> </w:t>
      </w:r>
      <w:ins w:id="88" w:author="Chen Heller" w:date="2022-08-31T17:55:00Z">
        <w:r w:rsidR="00C005C2">
          <w:t xml:space="preserve">Since </w:t>
        </w:r>
      </w:ins>
      <w:ins w:id="89" w:author="Chen Heller" w:date="2022-08-31T17:56:00Z">
        <w:r w:rsidR="00C005C2">
          <w:t xml:space="preserve">multiple dependent variables were used, the </w:t>
        </w:r>
        <w:r w:rsidR="00256119">
          <w:t xml:space="preserve">extracted p-values were corrected </w:t>
        </w:r>
      </w:ins>
      <w:ins w:id="90" w:author="Chen Heller" w:date="2022-08-31T17:57:00Z">
        <w:r w:rsidR="008A048D">
          <w:t xml:space="preserve">using the </w:t>
        </w:r>
      </w:ins>
      <w:ins w:id="91" w:author="Chen Heller" w:date="2022-08-31T17:56:00Z">
        <w:r w:rsidR="00256119">
          <w:t xml:space="preserve">Tree-BH method </w:t>
        </w:r>
      </w:ins>
      <w:ins w:id="92" w:author="Chen Heller" w:date="2022-08-31T17:57:00Z">
        <w:r w:rsidR="008A048D">
          <w:t>suggested in Bo</w:t>
        </w:r>
      </w:ins>
      <w:ins w:id="93" w:author="Chen Heller" w:date="2022-08-31T17:58:00Z">
        <w:r w:rsidR="008A048D">
          <w:t>gomolov et al. (2021)</w:t>
        </w:r>
      </w:ins>
      <w:ins w:id="94" w:author="Chen Heller" w:date="2022-08-31T17:56:00Z">
        <w:r w:rsidR="00256119">
          <w:t>[</w:t>
        </w:r>
        <w:commentRangeStart w:id="95"/>
        <w:r w:rsidR="00256119">
          <w:t>ref</w:t>
        </w:r>
      </w:ins>
      <w:commentRangeEnd w:id="95"/>
      <w:ins w:id="96" w:author="Chen Heller" w:date="2022-08-31T17:57:00Z">
        <w:r w:rsidR="00256119">
          <w:rPr>
            <w:rStyle w:val="CommentReference"/>
          </w:rPr>
          <w:commentReference w:id="95"/>
        </w:r>
      </w:ins>
      <w:ins w:id="97" w:author="Chen Heller" w:date="2022-08-31T17:56:00Z">
        <w:r w:rsidR="00256119">
          <w:t>]</w:t>
        </w:r>
      </w:ins>
      <w:ins w:id="98" w:author="Chen Heller" w:date="2022-08-31T17:57:00Z">
        <w:r w:rsidR="00256119">
          <w:t xml:space="preserve">. </w:t>
        </w:r>
      </w:ins>
      <w:ins w:id="99" w:author="Chen Heller" w:date="2022-09-05T11:25:00Z">
        <w:r w:rsidR="00A27819">
          <w:t>The traveled distance as well as the movement duration variables violated the normality assumption and were there for evaluated with a permutation test</w:t>
        </w:r>
      </w:ins>
      <w:ins w:id="100" w:author="Chen Heller" w:date="2022-09-05T11:26:00Z">
        <w:r w:rsidR="00A27819">
          <w:t xml:space="preserve">. </w:t>
        </w:r>
      </w:ins>
      <w:r w:rsidR="00800ED7">
        <w:t>T</w:t>
      </w:r>
      <w:r w:rsidR="00037672">
        <w:t xml:space="preserve">he </w:t>
      </w:r>
      <w:r w:rsidR="00666006">
        <w:t xml:space="preserve">distance traveled </w:t>
      </w:r>
      <w:r w:rsidR="00640A55">
        <w:t>o</w:t>
      </w:r>
      <w:r w:rsidR="00666006">
        <w:t xml:space="preserve">n the congruent </w:t>
      </w:r>
      <w:r w:rsidR="001601EF">
        <w:t xml:space="preserve">(M = 1.01, </w:t>
      </w:r>
      <w:r w:rsidR="00AC73D8">
        <w:t>SD</w:t>
      </w:r>
      <w:r w:rsidR="001601EF">
        <w:t xml:space="preserve"> = 0.006) </w:t>
      </w:r>
      <w:r w:rsidR="00666006">
        <w:t xml:space="preserve">and incongruent </w:t>
      </w:r>
      <w:r w:rsidR="001601EF">
        <w:t xml:space="preserve">(M = 1.01, </w:t>
      </w:r>
      <w:r w:rsidR="00AC73D8">
        <w:t>SD</w:t>
      </w:r>
      <w:r w:rsidR="001601EF">
        <w:t xml:space="preserve"> = </w:t>
      </w:r>
      <w:r w:rsidR="00B0099D">
        <w:t xml:space="preserve">0.007) </w:t>
      </w:r>
      <w:r w:rsidR="00640A55">
        <w:t xml:space="preserve">conditions </w:t>
      </w:r>
      <w:r w:rsidR="00666006">
        <w:t>did not differ</w:t>
      </w:r>
      <w:r w:rsidR="00562AD9">
        <w:t xml:space="preserve"> (</w:t>
      </w:r>
      <w:r w:rsidR="00B0099D">
        <w:t>t</w:t>
      </w:r>
      <w:ins w:id="101" w:author="Chen Heller" w:date="2022-08-30T13:46:00Z">
        <w:r w:rsidR="00D90FD7" w:rsidRPr="00E516F7">
          <w:t>(9)</w:t>
        </w:r>
      </w:ins>
      <w:del w:id="102" w:author="Chen Heller" w:date="2022-08-30T13:46:00Z">
        <w:r w:rsidR="00B0099D" w:rsidRPr="008C0FF6" w:rsidDel="00D90FD7">
          <w:rPr>
            <w:vertAlign w:val="subscript"/>
          </w:rPr>
          <w:delText>(9)</w:delText>
        </w:r>
      </w:del>
      <w:r w:rsidR="00B0099D">
        <w:t xml:space="preserve"> = </w:t>
      </w:r>
      <w:r w:rsidR="00234B6D">
        <w:t>-0.94</w:t>
      </w:r>
      <w:r w:rsidR="00B0099D">
        <w:t>, p = 0.</w:t>
      </w:r>
      <w:del w:id="103" w:author="Chen Heller" w:date="2022-09-05T11:27:00Z">
        <w:r w:rsidR="00B0099D" w:rsidDel="0017292F">
          <w:delText>3</w:delText>
        </w:r>
        <w:r w:rsidR="00234B6D" w:rsidDel="0017292F">
          <w:delText>6</w:delText>
        </w:r>
      </w:del>
      <w:ins w:id="104" w:author="Chen Heller" w:date="2022-09-05T11:27:00Z">
        <w:r w:rsidR="0017292F">
          <w:t>3</w:t>
        </w:r>
        <w:r w:rsidR="0017292F">
          <w:t>84</w:t>
        </w:r>
      </w:ins>
      <w:r w:rsidR="00B0099D">
        <w:t>, 95% CI [-0.</w:t>
      </w:r>
      <w:del w:id="105" w:author="Chen Heller" w:date="2022-09-05T11:27:00Z">
        <w:r w:rsidR="00B0099D" w:rsidDel="00275555">
          <w:delText>00</w:delText>
        </w:r>
        <w:r w:rsidR="00234B6D" w:rsidDel="00275555">
          <w:delText>3</w:delText>
        </w:r>
      </w:del>
      <w:ins w:id="106" w:author="Chen Heller" w:date="2022-09-05T11:27:00Z">
        <w:r w:rsidR="00275555">
          <w:t>00</w:t>
        </w:r>
        <w:r w:rsidR="00275555">
          <w:t>2</w:t>
        </w:r>
      </w:ins>
      <w:r w:rsidR="00234B6D">
        <w:t>,</w:t>
      </w:r>
      <w:r w:rsidR="00B0099D">
        <w:t xml:space="preserve"> 0.001]</w:t>
      </w:r>
      <w:del w:id="107" w:author="Chen Heller" w:date="2022-09-05T11:27:00Z">
        <w:r w:rsidR="00B0099D" w:rsidDel="00275555">
          <w:delText>, Cohen's d</w:delText>
        </w:r>
        <w:r w:rsidR="00B0099D" w:rsidDel="00275555">
          <w:rPr>
            <w:vertAlign w:val="subscript"/>
          </w:rPr>
          <w:delText>z</w:delText>
        </w:r>
        <w:r w:rsidR="00B0099D" w:rsidDel="00275555">
          <w:delText xml:space="preserve"> = </w:delText>
        </w:r>
        <w:r w:rsidR="00234B6D" w:rsidDel="00275555">
          <w:delText>-0.29</w:delText>
        </w:r>
      </w:del>
      <w:r w:rsidR="00562AD9">
        <w:t>)</w:t>
      </w:r>
      <w:r w:rsidR="005D66C8">
        <w:t xml:space="preserve"> </w:t>
      </w:r>
      <w:r w:rsidR="000575A4">
        <w:t>and neither did the</w:t>
      </w:r>
      <w:r w:rsidR="009B63EB">
        <w:t xml:space="preserve"> COM</w:t>
      </w:r>
      <w:r w:rsidR="000575A4">
        <w:t xml:space="preserve"> frequency </w:t>
      </w:r>
      <w:r w:rsidR="00EC601F">
        <w:t>(M</w:t>
      </w:r>
      <w:r w:rsidR="000575A4">
        <w:rPr>
          <w:vertAlign w:val="subscript"/>
        </w:rPr>
        <w:t>con</w:t>
      </w:r>
      <w:r w:rsidR="00EC601F">
        <w:t xml:space="preserve"> = </w:t>
      </w:r>
      <w:r w:rsidR="004E0807">
        <w:t>0.21</w:t>
      </w:r>
      <w:r w:rsidR="00EC601F">
        <w:t xml:space="preserve">, </w:t>
      </w:r>
      <w:r w:rsidR="00AC73D8">
        <w:t>SD</w:t>
      </w:r>
      <w:r w:rsidR="000575A4">
        <w:rPr>
          <w:vertAlign w:val="subscript"/>
        </w:rPr>
        <w:t>con</w:t>
      </w:r>
      <w:r w:rsidR="00EC601F">
        <w:t xml:space="preserve"> = </w:t>
      </w:r>
      <w:r w:rsidR="004E0807">
        <w:t>0.06</w:t>
      </w:r>
      <w:r w:rsidR="009B63EB">
        <w:t xml:space="preserve">, </w:t>
      </w:r>
      <w:r w:rsidR="00EC601F">
        <w:t>M</w:t>
      </w:r>
      <w:r w:rsidR="009B63EB">
        <w:rPr>
          <w:vertAlign w:val="subscript"/>
        </w:rPr>
        <w:t>incon</w:t>
      </w:r>
      <w:r w:rsidR="00EC601F">
        <w:t xml:space="preserve"> = </w:t>
      </w:r>
      <w:r w:rsidR="004E0807">
        <w:t>0.2</w:t>
      </w:r>
      <w:r w:rsidR="00EC601F">
        <w:t xml:space="preserve">, </w:t>
      </w:r>
      <w:r w:rsidR="00AC73D8">
        <w:t>SD</w:t>
      </w:r>
      <w:r w:rsidR="009B63EB">
        <w:rPr>
          <w:vertAlign w:val="subscript"/>
        </w:rPr>
        <w:t>icon</w:t>
      </w:r>
      <w:r w:rsidR="00EC601F">
        <w:t xml:space="preserve"> = </w:t>
      </w:r>
      <w:r w:rsidR="004E0807">
        <w:t>0.08</w:t>
      </w:r>
      <w:r w:rsidR="00EC601F">
        <w:t>, t</w:t>
      </w:r>
      <w:ins w:id="108" w:author="Chen Heller" w:date="2022-08-30T13:46:00Z">
        <w:r w:rsidR="00D90FD7" w:rsidRPr="00E516F7">
          <w:t>(9)</w:t>
        </w:r>
      </w:ins>
      <w:del w:id="109" w:author="Chen Heller" w:date="2022-08-30T13:46:00Z">
        <w:r w:rsidR="00EC601F" w:rsidRPr="008C0FF6" w:rsidDel="00D90FD7">
          <w:rPr>
            <w:vertAlign w:val="subscript"/>
          </w:rPr>
          <w:delText>(9)</w:delText>
        </w:r>
      </w:del>
      <w:r w:rsidR="00EC601F">
        <w:t xml:space="preserve"> = </w:t>
      </w:r>
      <w:r w:rsidR="004E0807">
        <w:t>0.3</w:t>
      </w:r>
      <w:r w:rsidR="00AF0D06">
        <w:t>0</w:t>
      </w:r>
      <w:r w:rsidR="00EC601F">
        <w:t>, p = 0.</w:t>
      </w:r>
      <w:r w:rsidR="00D4672F">
        <w:t>76</w:t>
      </w:r>
      <w:ins w:id="110" w:author="Chen Heller" w:date="2022-09-05T11:27:00Z">
        <w:r w:rsidR="00275555">
          <w:t>9</w:t>
        </w:r>
      </w:ins>
      <w:r w:rsidR="00EC601F">
        <w:t>, 95% CI [-0.0</w:t>
      </w:r>
      <w:r w:rsidR="00D4672F">
        <w:t>3</w:t>
      </w:r>
      <w:r w:rsidR="00EC601F">
        <w:t>, 0.0</w:t>
      </w:r>
      <w:r w:rsidR="00D4672F">
        <w:t>4</w:t>
      </w:r>
      <w:r w:rsidR="00EC601F">
        <w:t>]</w:t>
      </w:r>
      <w:del w:id="111" w:author="Chen Heller" w:date="2022-09-05T11:29:00Z">
        <w:r w:rsidR="00EC601F" w:rsidDel="00773DB8">
          <w:delText>, Cohen's d</w:delText>
        </w:r>
        <w:r w:rsidR="00EC601F" w:rsidDel="00773DB8">
          <w:rPr>
            <w:vertAlign w:val="subscript"/>
          </w:rPr>
          <w:delText>z</w:delText>
        </w:r>
        <w:r w:rsidR="00EC601F" w:rsidDel="00773DB8">
          <w:delText xml:space="preserve"> =  0.</w:delText>
        </w:r>
        <w:r w:rsidR="00D4672F" w:rsidDel="00773DB8">
          <w:delText>09</w:delText>
        </w:r>
      </w:del>
      <w:r w:rsidR="009B63EB">
        <w:t>)</w:t>
      </w:r>
      <w:r w:rsidR="008B6F3C">
        <w:t>.</w:t>
      </w:r>
      <w:r w:rsidR="00BB6F51">
        <w:t xml:space="preserve"> </w:t>
      </w:r>
      <w:r w:rsidR="00562AD9">
        <w:t xml:space="preserve">Reach area was marginally smaller </w:t>
      </w:r>
      <w:r w:rsidR="00923FA7">
        <w:t>in the incongruent condition (</w:t>
      </w:r>
      <w:r w:rsidR="00F77DA2">
        <w:t>M</w:t>
      </w:r>
      <w:r w:rsidR="00923FA7">
        <w:rPr>
          <w:vertAlign w:val="subscript"/>
        </w:rPr>
        <w:t>con</w:t>
      </w:r>
      <w:r w:rsidR="00F77DA2">
        <w:t xml:space="preserve"> = 0.028, </w:t>
      </w:r>
      <w:r w:rsidR="00AC73D8">
        <w:t>SD</w:t>
      </w:r>
      <w:r w:rsidR="00923FA7">
        <w:rPr>
          <w:vertAlign w:val="subscript"/>
        </w:rPr>
        <w:t>con</w:t>
      </w:r>
      <w:r w:rsidR="00F77DA2">
        <w:t xml:space="preserve"> = 0.0047</w:t>
      </w:r>
      <w:r w:rsidR="00923FA7">
        <w:t>, M</w:t>
      </w:r>
      <w:r w:rsidR="00923FA7">
        <w:rPr>
          <w:vertAlign w:val="subscript"/>
        </w:rPr>
        <w:t>incon</w:t>
      </w:r>
      <w:r w:rsidR="00923FA7">
        <w:t xml:space="preserve"> = 0.027, SD</w:t>
      </w:r>
      <w:r w:rsidR="00923FA7">
        <w:rPr>
          <w:vertAlign w:val="subscript"/>
        </w:rPr>
        <w:t>incon</w:t>
      </w:r>
      <w:r w:rsidR="00923FA7">
        <w:t xml:space="preserve"> = 0.0050</w:t>
      </w:r>
      <w:r w:rsidR="00F77DA2">
        <w:t>, t</w:t>
      </w:r>
      <w:ins w:id="112" w:author="Chen Heller" w:date="2022-08-30T13:46:00Z">
        <w:r w:rsidR="00D90FD7" w:rsidRPr="00E516F7">
          <w:t>(9)</w:t>
        </w:r>
      </w:ins>
      <w:del w:id="113" w:author="Chen Heller" w:date="2022-08-30T13:46:00Z">
        <w:r w:rsidR="00F77DA2" w:rsidRPr="008C0FF6" w:rsidDel="00D90FD7">
          <w:rPr>
            <w:vertAlign w:val="subscript"/>
          </w:rPr>
          <w:delText>(9)</w:delText>
        </w:r>
      </w:del>
      <w:r w:rsidR="00F77DA2">
        <w:t xml:space="preserve"> = 2.22, p = 0.</w:t>
      </w:r>
      <w:del w:id="114" w:author="Chen Heller" w:date="2022-09-05T11:28:00Z">
        <w:r w:rsidR="00F77DA2" w:rsidDel="00275555">
          <w:delText>053</w:delText>
        </w:r>
      </w:del>
      <w:ins w:id="115" w:author="Chen Heller" w:date="2022-09-05T11:28:00Z">
        <w:r w:rsidR="00275555">
          <w:t>05</w:t>
        </w:r>
        <w:r w:rsidR="00275555">
          <w:t>8</w:t>
        </w:r>
      </w:ins>
      <w:r w:rsidR="00F77DA2">
        <w:t>, 95% CI [-0.00001, 0.0021], Cohen's d</w:t>
      </w:r>
      <w:r w:rsidR="00F77DA2">
        <w:rPr>
          <w:vertAlign w:val="subscript"/>
        </w:rPr>
        <w:t>z</w:t>
      </w:r>
      <w:r w:rsidR="00F77DA2">
        <w:t xml:space="preserve"> =  0.703</w:t>
      </w:r>
      <w:r w:rsidR="00923FA7">
        <w:t>)</w:t>
      </w:r>
      <w:r w:rsidR="00514D48">
        <w:t xml:space="preserve"> while </w:t>
      </w:r>
      <w:r w:rsidR="00F77DA2">
        <w:t xml:space="preserve">reaction time was marginally </w:t>
      </w:r>
      <w:r w:rsidR="00514D48">
        <w:t xml:space="preserve">longer </w:t>
      </w:r>
      <w:r w:rsidR="00F77DA2">
        <w:t xml:space="preserve">in the </w:t>
      </w:r>
      <w:r w:rsidR="00514D48">
        <w:t>in</w:t>
      </w:r>
      <w:r w:rsidR="00F77DA2">
        <w:t>congruent condition (M</w:t>
      </w:r>
      <w:r w:rsidR="00514D48">
        <w:rPr>
          <w:vertAlign w:val="subscript"/>
        </w:rPr>
        <w:t>con</w:t>
      </w:r>
      <w:r w:rsidR="00F77DA2">
        <w:t xml:space="preserve"> = 433</w:t>
      </w:r>
      <w:r w:rsidR="001A1E55">
        <w:t>.9</w:t>
      </w:r>
      <w:r w:rsidR="00937021">
        <w:t>ms</w:t>
      </w:r>
      <w:r w:rsidR="00F77DA2">
        <w:t xml:space="preserve">, </w:t>
      </w:r>
      <w:r w:rsidR="00AC73D8">
        <w:t>SD</w:t>
      </w:r>
      <w:r w:rsidR="00514D48">
        <w:rPr>
          <w:vertAlign w:val="subscript"/>
        </w:rPr>
        <w:t>con</w:t>
      </w:r>
      <w:r w:rsidR="00F77DA2">
        <w:t xml:space="preserve"> = 125</w:t>
      </w:r>
      <w:r w:rsidR="001A1E55">
        <w:t>.2</w:t>
      </w:r>
      <w:r w:rsidR="00514D48">
        <w:t xml:space="preserve">, </w:t>
      </w:r>
      <w:r w:rsidR="00F77DA2">
        <w:t>M</w:t>
      </w:r>
      <w:r w:rsidR="00514D48">
        <w:rPr>
          <w:vertAlign w:val="subscript"/>
        </w:rPr>
        <w:t>incon</w:t>
      </w:r>
      <w:r w:rsidR="00F77DA2">
        <w:t xml:space="preserve"> = 441</w:t>
      </w:r>
      <w:r w:rsidR="001A1E55">
        <w:t>.8m</w:t>
      </w:r>
      <w:r w:rsidR="00F77DA2">
        <w:t xml:space="preserve">s, </w:t>
      </w:r>
      <w:r w:rsidR="00AC73D8">
        <w:t>SD</w:t>
      </w:r>
      <w:r w:rsidR="00514D48">
        <w:rPr>
          <w:vertAlign w:val="subscript"/>
        </w:rPr>
        <w:t>incon</w:t>
      </w:r>
      <w:r w:rsidR="00F77DA2">
        <w:t xml:space="preserve"> = 125</w:t>
      </w:r>
      <w:r w:rsidR="001A1E55">
        <w:t>.8</w:t>
      </w:r>
      <w:r w:rsidR="00F77DA2">
        <w:t>, t</w:t>
      </w:r>
      <w:ins w:id="116" w:author="Chen Heller" w:date="2022-08-30T13:46:00Z">
        <w:r w:rsidR="00D90FD7" w:rsidRPr="00E516F7">
          <w:t>(9)</w:t>
        </w:r>
      </w:ins>
      <w:del w:id="117" w:author="Chen Heller" w:date="2022-08-30T13:46:00Z">
        <w:r w:rsidR="00F77DA2" w:rsidRPr="008C0FF6" w:rsidDel="00D90FD7">
          <w:rPr>
            <w:vertAlign w:val="subscript"/>
          </w:rPr>
          <w:delText>(9)</w:delText>
        </w:r>
      </w:del>
      <w:r w:rsidR="00F77DA2">
        <w:t xml:space="preserve"> = -2.07, p = 0.067, 95% CI [-16</w:t>
      </w:r>
      <w:r w:rsidR="001A1E55">
        <w:t>.5</w:t>
      </w:r>
      <w:r w:rsidR="00F77DA2">
        <w:t>, 0.7], Cohen's d</w:t>
      </w:r>
      <w:r w:rsidR="00F77DA2">
        <w:rPr>
          <w:vertAlign w:val="subscript"/>
        </w:rPr>
        <w:t xml:space="preserve">z </w:t>
      </w:r>
      <w:r w:rsidR="00F77DA2">
        <w:t>= -0.656</w:t>
      </w:r>
      <w:r w:rsidR="00514D48">
        <w:t>)</w:t>
      </w:r>
      <w:r w:rsidR="00F77DA2">
        <w:t xml:space="preserve">. Movement </w:t>
      </w:r>
      <w:del w:id="118" w:author="Chen Heller" w:date="2022-09-05T11:30:00Z">
        <w:r w:rsidR="00F77DA2" w:rsidDel="005F2372">
          <w:delText xml:space="preserve">time </w:delText>
        </w:r>
      </w:del>
      <w:ins w:id="119" w:author="Chen Heller" w:date="2022-09-05T11:30:00Z">
        <w:r w:rsidR="005F2372">
          <w:t>duration</w:t>
        </w:r>
        <w:r w:rsidR="005F2372">
          <w:t xml:space="preserve"> </w:t>
        </w:r>
      </w:ins>
      <w:r w:rsidR="00F77DA2">
        <w:t xml:space="preserve">didn't differ between the </w:t>
      </w:r>
      <w:r w:rsidR="00514D48">
        <w:t xml:space="preserve">conditions </w:t>
      </w:r>
      <w:r w:rsidR="00F77DA2">
        <w:t>(M</w:t>
      </w:r>
      <w:r w:rsidR="00514D48">
        <w:rPr>
          <w:vertAlign w:val="subscript"/>
        </w:rPr>
        <w:t>con</w:t>
      </w:r>
      <w:r w:rsidR="00F77DA2">
        <w:t xml:space="preserve"> = 558</w:t>
      </w:r>
      <w:r w:rsidR="00937C70">
        <w:t>.1</w:t>
      </w:r>
      <w:r w:rsidR="001A1E55">
        <w:t>m</w:t>
      </w:r>
      <w:r w:rsidR="00F77DA2">
        <w:t xml:space="preserve">s, </w:t>
      </w:r>
      <w:r w:rsidR="00AC73D8">
        <w:t>SD</w:t>
      </w:r>
      <w:r w:rsidR="00514D48">
        <w:rPr>
          <w:vertAlign w:val="subscript"/>
        </w:rPr>
        <w:t>con</w:t>
      </w:r>
      <w:r w:rsidR="00F77DA2">
        <w:t xml:space="preserve"> = 8</w:t>
      </w:r>
      <w:r w:rsidR="00937C70">
        <w:t>0.7</w:t>
      </w:r>
      <w:r w:rsidR="00514D48">
        <w:t xml:space="preserve">, </w:t>
      </w:r>
      <w:r w:rsidR="00F77DA2">
        <w:t>M</w:t>
      </w:r>
      <w:r w:rsidR="00514D48">
        <w:rPr>
          <w:vertAlign w:val="subscript"/>
        </w:rPr>
        <w:t>incon</w:t>
      </w:r>
      <w:r w:rsidR="00F77DA2">
        <w:t xml:space="preserve"> = 557</w:t>
      </w:r>
      <w:r w:rsidR="00937C70">
        <w:t>.9m</w:t>
      </w:r>
      <w:r w:rsidR="00874762">
        <w:t>s</w:t>
      </w:r>
      <w:r w:rsidR="00F77DA2">
        <w:t xml:space="preserve">, </w:t>
      </w:r>
      <w:r w:rsidR="00AC73D8">
        <w:t>SD</w:t>
      </w:r>
      <w:r w:rsidR="00514D48">
        <w:rPr>
          <w:vertAlign w:val="subscript"/>
        </w:rPr>
        <w:t>incon</w:t>
      </w:r>
      <w:r w:rsidR="00F77DA2">
        <w:t xml:space="preserve"> = 81</w:t>
      </w:r>
      <w:r w:rsidR="00937C70">
        <w:t>.6</w:t>
      </w:r>
      <w:r w:rsidR="00514D48">
        <w:t xml:space="preserve">, </w:t>
      </w:r>
      <w:r w:rsidR="00F77DA2">
        <w:t>t</w:t>
      </w:r>
      <w:ins w:id="120" w:author="Chen Heller" w:date="2022-08-30T13:46:00Z">
        <w:r w:rsidR="00D90FD7" w:rsidRPr="00E516F7">
          <w:t>(9)</w:t>
        </w:r>
      </w:ins>
      <w:del w:id="121" w:author="Chen Heller" w:date="2022-08-30T13:46:00Z">
        <w:r w:rsidR="00F77DA2" w:rsidRPr="008C0FF6" w:rsidDel="00D90FD7">
          <w:rPr>
            <w:vertAlign w:val="subscript"/>
          </w:rPr>
          <w:delText>(9)</w:delText>
        </w:r>
      </w:del>
      <w:r w:rsidR="00F77DA2">
        <w:t xml:space="preserve"> = 0.07, p = 0.</w:t>
      </w:r>
      <w:del w:id="122" w:author="Chen Heller" w:date="2022-09-05T11:28:00Z">
        <w:r w:rsidR="00F77DA2" w:rsidDel="004D43D2">
          <w:delText>93</w:delText>
        </w:r>
      </w:del>
      <w:ins w:id="123" w:author="Chen Heller" w:date="2022-09-05T11:28:00Z">
        <w:r w:rsidR="004D43D2">
          <w:t>896</w:t>
        </w:r>
      </w:ins>
      <w:r w:rsidR="00F77DA2">
        <w:t>, 95% CI [-</w:t>
      </w:r>
      <w:del w:id="124" w:author="Chen Heller" w:date="2022-09-05T11:28:00Z">
        <w:r w:rsidR="00F77DA2" w:rsidDel="004D43D2">
          <w:delText>6</w:delText>
        </w:r>
        <w:r w:rsidR="00BA5874" w:rsidDel="004D43D2">
          <w:delText>.</w:delText>
        </w:r>
        <w:r w:rsidR="00F77DA2" w:rsidDel="004D43D2">
          <w:delText>9</w:delText>
        </w:r>
      </w:del>
      <w:ins w:id="125" w:author="Chen Heller" w:date="2022-09-05T11:28:00Z">
        <w:r w:rsidR="004D43D2">
          <w:t>5.96</w:t>
        </w:r>
      </w:ins>
      <w:r w:rsidR="00F77DA2">
        <w:t xml:space="preserve">, </w:t>
      </w:r>
      <w:del w:id="126" w:author="Chen Heller" w:date="2022-09-05T11:29:00Z">
        <w:r w:rsidR="00F77DA2" w:rsidDel="004D43D2">
          <w:delText>7</w:delText>
        </w:r>
        <w:r w:rsidR="00BA5874" w:rsidDel="004D43D2">
          <w:delText>.4</w:delText>
        </w:r>
      </w:del>
      <w:ins w:id="127" w:author="Chen Heller" w:date="2022-09-05T11:29:00Z">
        <w:r w:rsidR="004D43D2">
          <w:t>5.60</w:t>
        </w:r>
      </w:ins>
      <w:r w:rsidR="00F77DA2">
        <w:t>]</w:t>
      </w:r>
      <w:del w:id="128" w:author="Chen Heller" w:date="2022-09-05T11:29:00Z">
        <w:r w:rsidR="00F77DA2" w:rsidDel="004D43D2">
          <w:delText>, Cohen's d</w:delText>
        </w:r>
        <w:r w:rsidR="00F77DA2" w:rsidDel="004D43D2">
          <w:rPr>
            <w:vertAlign w:val="subscript"/>
          </w:rPr>
          <w:delText>z</w:delText>
        </w:r>
        <w:r w:rsidR="00F77DA2" w:rsidDel="004D43D2">
          <w:delText xml:space="preserve"> = 0.024</w:delText>
        </w:r>
      </w:del>
      <w:r w:rsidR="00514D48">
        <w:t>)</w:t>
      </w:r>
      <w:r w:rsidR="00F77DA2">
        <w:t>.</w:t>
      </w:r>
      <w:r w:rsidR="00F93A2C" w:rsidRPr="00016678">
        <w:t xml:space="preserve"> </w:t>
      </w:r>
    </w:p>
    <w:p w14:paraId="5C9A9952" w14:textId="4DBB33DF" w:rsidR="002057FC" w:rsidRDefault="002057FC" w:rsidP="002057FC">
      <w:pPr>
        <w:pStyle w:val="Heading4"/>
        <w:bidi w:val="0"/>
      </w:pPr>
      <w:r>
        <w:t>Discussion</w:t>
      </w:r>
    </w:p>
    <w:p w14:paraId="4AEE0D15" w14:textId="77777777" w:rsidR="002E6192" w:rsidRDefault="00D908A0" w:rsidP="002E6192">
      <w:pPr>
        <w:pStyle w:val="NoSpacing"/>
        <w:bidi w:val="0"/>
        <w:rPr>
          <w:ins w:id="129" w:author="Chen Heller" w:date="2022-08-28T16:45:00Z"/>
        </w:rPr>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our expectations, no </w:t>
      </w:r>
      <w:r w:rsidR="00CE2020">
        <w:t xml:space="preserve">robust </w:t>
      </w:r>
      <w:r w:rsidR="00673AEA">
        <w:t xml:space="preserve">unconscious </w:t>
      </w:r>
      <w:r w:rsidR="008F6CE0">
        <w:t xml:space="preserve">effect </w:t>
      </w:r>
      <w:r w:rsidR="00CE2020">
        <w:t xml:space="preserve">was </w:t>
      </w:r>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del w:id="130" w:author="Chen Heller" w:date="2022-08-28T09:12:00Z">
        <w:r w:rsidR="000D2A7B" w:rsidDel="00E828D4">
          <w:delText>t</w:delText>
        </w:r>
        <w:r w:rsidR="00CA4735" w:rsidDel="00E828D4">
          <w:delText xml:space="preserve">his </w:delText>
        </w:r>
      </w:del>
      <w:ins w:id="131" w:author="Chen Heller" w:date="2022-08-28T09:12:00Z">
        <w:r w:rsidR="00E828D4">
          <w:t xml:space="preserve">the </w:t>
        </w:r>
      </w:ins>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and accordingly decided to focus on it in 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524352F6" w14:textId="5248762C" w:rsidR="002E6192" w:rsidRDefault="002E6192" w:rsidP="002E6192">
      <w:pPr>
        <w:pStyle w:val="NoSpacing"/>
        <w:bidi w:val="0"/>
        <w:rPr>
          <w:ins w:id="132" w:author="Chen Heller" w:date="2022-08-28T16:45:00Z"/>
        </w:rPr>
      </w:pPr>
    </w:p>
    <w:p w14:paraId="1A5CB4EB" w14:textId="77777777" w:rsidR="007C40F4" w:rsidRDefault="00B21DF2" w:rsidP="007C40F4">
      <w:pPr>
        <w:pStyle w:val="NoSpacing"/>
        <w:bidi w:val="0"/>
      </w:pPr>
      <w:del w:id="133" w:author="Chen Heller" w:date="2022-08-28T16:45:00Z">
        <w:r w:rsidDel="002E6192">
          <w:delText xml:space="preserve">This pattern of </w:delText>
        </w:r>
        <w:r w:rsidR="00E314FB" w:rsidDel="002E6192">
          <w:delText xml:space="preserve">results </w:delText>
        </w:r>
        <w:r w:rsidDel="002E6192">
          <w:delText xml:space="preserve">might imply </w:delText>
        </w:r>
        <w:r w:rsidR="007D0716" w:rsidDel="002E6192">
          <w:delText xml:space="preserve">that </w:delText>
        </w:r>
        <w:r w:rsidR="002D5AD2" w:rsidDel="002E6192">
          <w:delText xml:space="preserve">the conflict created by the prime in the incongruent condition is resolved before </w:delText>
        </w:r>
        <w:r w:rsidR="00E314FB" w:rsidDel="002E6192">
          <w:delText>the movement starts</w:delText>
        </w:r>
        <w:r w:rsidR="00C20D1C" w:rsidDel="002E6192">
          <w:delText xml:space="preserve"> </w:delText>
        </w:r>
        <w:r w:rsidR="002D5AD2" w:rsidDel="002E6192">
          <w:delText>which might explain why a</w:delText>
        </w:r>
        <w:r w:rsidR="00775994" w:rsidDel="002E6192">
          <w:delText>n</w:delText>
        </w:r>
        <w:r w:rsidR="002D5AD2" w:rsidDel="002E6192">
          <w:delText xml:space="preserve"> unconscious effect </w:delText>
        </w:r>
        <w:r w:rsidR="00FF3F69" w:rsidDel="002E6192">
          <w:delText>was hardly</w:delText>
        </w:r>
        <w:r w:rsidR="00DD0F93" w:rsidDel="002E6192">
          <w:delText xml:space="preserve"> seen</w:delText>
        </w:r>
      </w:del>
    </w:p>
    <w:p w14:paraId="05C06A55" w14:textId="1D959F4B" w:rsidR="00A95B10" w:rsidRDefault="008E682E" w:rsidP="007C40F4">
      <w:pPr>
        <w:pStyle w:val="Heading3"/>
        <w:bidi w:val="0"/>
      </w:pPr>
      <w:r>
        <w:t xml:space="preserve">Pilot </w:t>
      </w:r>
      <w:r w:rsidR="00ED60E1">
        <w:t>Exp</w:t>
      </w:r>
      <w:r>
        <w:t>eriment</w:t>
      </w:r>
      <w:r w:rsidR="00ED60E1">
        <w:t xml:space="preserve"> 2</w:t>
      </w:r>
    </w:p>
    <w:p w14:paraId="43984158" w14:textId="793EC893" w:rsidR="00B01E98" w:rsidRDefault="00B01E98" w:rsidP="00336D27">
      <w:pPr>
        <w:pStyle w:val="NoSpacing"/>
        <w:bidi w:val="0"/>
      </w:pPr>
      <w:r>
        <w:t xml:space="preserve">Given the results of Experiment 1, </w:t>
      </w:r>
      <w:del w:id="134" w:author="Chen Heller" w:date="2022-08-28T17:25:00Z">
        <w:r w:rsidDel="00422CDA">
          <w:delText>I tried to understand why the effect did not emerge and how to improve the paradigm so to increase the chances for finding an effect</w:delText>
        </w:r>
      </w:del>
      <w:ins w:id="135" w:author="Chen Heller" w:date="2022-08-28T17:25:00Z">
        <w:r w:rsidR="00422CDA">
          <w:t>an explanation is called for</w:t>
        </w:r>
      </w:ins>
      <w:ins w:id="136" w:author="Chen Heller" w:date="2022-08-28T17:26:00Z">
        <w:r w:rsidR="00422CDA">
          <w:t xml:space="preserve">, which explains </w:t>
        </w:r>
      </w:ins>
      <w:ins w:id="137" w:author="Chen Heller" w:date="2022-08-28T17:25:00Z">
        <w:r w:rsidR="00422CDA">
          <w:t xml:space="preserve">why </w:t>
        </w:r>
      </w:ins>
      <w:ins w:id="138" w:author="Chen Heller" w:date="2022-08-28T17:26:00Z">
        <w:r w:rsidR="00422CDA">
          <w:t xml:space="preserve">a congruency effect did not emerge and how can the paradigm be improved </w:t>
        </w:r>
        <w:r w:rsidR="001D6512">
          <w:t>to promote it</w:t>
        </w:r>
      </w:ins>
      <w:r>
        <w:t xml:space="preserve">. A possible </w:t>
      </w:r>
      <w:del w:id="139" w:author="Chen Heller" w:date="2022-08-28T17:27:00Z">
        <w:r w:rsidDel="001D6512">
          <w:delText xml:space="preserve">reason </w:delText>
        </w:r>
      </w:del>
      <w:ins w:id="140" w:author="Chen Heller" w:date="2022-08-28T17:27:00Z">
        <w:r w:rsidR="001D6512">
          <w:t>expl</w:t>
        </w:r>
      </w:ins>
      <w:ins w:id="141" w:author="Chen Heller" w:date="2022-08-28T17:28:00Z">
        <w:r w:rsidR="001D6512">
          <w:t>a</w:t>
        </w:r>
      </w:ins>
      <w:ins w:id="142" w:author="Chen Heller" w:date="2022-08-28T17:27:00Z">
        <w:r w:rsidR="001D6512">
          <w:t xml:space="preserve">nation </w:t>
        </w:r>
      </w:ins>
      <w:r>
        <w:t xml:space="preserve">for the null result </w:t>
      </w:r>
      <w:ins w:id="143" w:author="Chen Heller" w:date="2022-08-28T17:27:00Z">
        <w:r w:rsidR="001D6512">
          <w:t xml:space="preserve">can be </w:t>
        </w:r>
      </w:ins>
      <w:ins w:id="144" w:author="Chen Heller" w:date="2022-08-29T15:39:00Z">
        <w:r w:rsidR="00036854">
          <w:t>given</w:t>
        </w:r>
      </w:ins>
      <w:ins w:id="145" w:author="Chen Heller" w:date="2022-08-28T17:27:00Z">
        <w:r w:rsidR="001D6512">
          <w:t xml:space="preserve"> using an evidence accumulation model as was done in [</w:t>
        </w:r>
        <w:commentRangeStart w:id="146"/>
        <w:commentRangeStart w:id="147"/>
        <w:r w:rsidR="001D6512">
          <w:t>ref</w:t>
        </w:r>
        <w:commentRangeEnd w:id="146"/>
        <w:r w:rsidR="001D6512">
          <w:rPr>
            <w:rStyle w:val="CommentReference"/>
          </w:rPr>
          <w:commentReference w:id="146"/>
        </w:r>
        <w:commentRangeEnd w:id="147"/>
        <w:r w:rsidR="001D6512">
          <w:rPr>
            <w:rStyle w:val="CommentReference"/>
          </w:rPr>
          <w:commentReference w:id="147"/>
        </w:r>
        <w:r w:rsidR="001D6512">
          <w:t xml:space="preserve">]. </w:t>
        </w:r>
      </w:ins>
      <w:ins w:id="148" w:author="Chen Heller" w:date="2022-08-28T17:32:00Z">
        <w:r w:rsidR="0012516F">
          <w:t>In t</w:t>
        </w:r>
      </w:ins>
      <w:ins w:id="149" w:author="Chen Heller" w:date="2022-08-28T17:28:00Z">
        <w:r w:rsidR="00350EBF">
          <w:t>his model</w:t>
        </w:r>
      </w:ins>
      <w:ins w:id="150" w:author="Chen Heller" w:date="2022-08-28T17:35:00Z">
        <w:r w:rsidR="00BB5672">
          <w:t>,</w:t>
        </w:r>
      </w:ins>
      <w:ins w:id="151" w:author="Chen Heller" w:date="2022-08-28T17:28:00Z">
        <w:r w:rsidR="00350EBF">
          <w:t xml:space="preserve"> </w:t>
        </w:r>
      </w:ins>
      <w:ins w:id="152" w:author="Chen Heller" w:date="2022-08-28T17:32:00Z">
        <w:r w:rsidR="0047776D">
          <w:t xml:space="preserve">which is used to model decision making processes, </w:t>
        </w:r>
      </w:ins>
      <w:ins w:id="153" w:author="Chen Heller" w:date="2022-08-28T17:33:00Z">
        <w:r w:rsidR="0047776D">
          <w:t>the presentation of a stimul</w:t>
        </w:r>
      </w:ins>
      <w:ins w:id="154" w:author="Chen Heller" w:date="2022-08-28T17:34:00Z">
        <w:r w:rsidR="002D19AE">
          <w:t>us</w:t>
        </w:r>
      </w:ins>
      <w:ins w:id="155" w:author="Chen Heller" w:date="2022-08-28T17:33:00Z">
        <w:r w:rsidR="0047776D">
          <w:t xml:space="preserve"> </w:t>
        </w:r>
      </w:ins>
      <w:ins w:id="156" w:author="Chen Heller" w:date="2022-08-28T17:34:00Z">
        <w:r w:rsidR="00C90608">
          <w:t xml:space="preserve">initiates / commences an </w:t>
        </w:r>
      </w:ins>
      <w:ins w:id="157" w:author="Chen Heller" w:date="2022-08-28T17:27:00Z">
        <w:r w:rsidR="001D6512">
          <w:t>evidence accumulat</w:t>
        </w:r>
      </w:ins>
      <w:ins w:id="158" w:author="Chen Heller" w:date="2022-08-28T17:35:00Z">
        <w:r w:rsidR="00F34BA1">
          <w:t>ion process</w:t>
        </w:r>
      </w:ins>
      <w:ins w:id="159" w:author="Chen Heller" w:date="2022-08-28T17:27:00Z">
        <w:r w:rsidR="001D6512">
          <w:t xml:space="preserve"> in favor of a response </w:t>
        </w:r>
      </w:ins>
      <w:ins w:id="160" w:author="Chen Heller" w:date="2022-08-28T17:35:00Z">
        <w:r w:rsidR="00F34BA1">
          <w:t xml:space="preserve">that </w:t>
        </w:r>
      </w:ins>
      <w:ins w:id="161" w:author="Chen Heller" w:date="2022-08-28T17:34:00Z">
        <w:r w:rsidR="002D19AE">
          <w:t>correspond</w:t>
        </w:r>
      </w:ins>
      <w:ins w:id="162" w:author="Chen Heller" w:date="2022-08-28T17:35:00Z">
        <w:r w:rsidR="00F34BA1">
          <w:t>s</w:t>
        </w:r>
      </w:ins>
      <w:ins w:id="163" w:author="Chen Heller" w:date="2022-08-28T17:34:00Z">
        <w:r w:rsidR="002D19AE">
          <w:t xml:space="preserve"> to the </w:t>
        </w:r>
      </w:ins>
      <w:ins w:id="164" w:author="Chen Heller" w:date="2022-08-28T17:27:00Z">
        <w:r w:rsidR="001D6512">
          <w:t xml:space="preserve">stimulus. When the </w:t>
        </w:r>
      </w:ins>
      <w:ins w:id="165" w:author="Chen Heller" w:date="2022-08-28T17:35:00Z">
        <w:r w:rsidR="00C43686">
          <w:t xml:space="preserve">enough </w:t>
        </w:r>
      </w:ins>
      <w:ins w:id="166" w:author="Chen Heller" w:date="2022-08-28T17:27:00Z">
        <w:r w:rsidR="001D6512">
          <w:t xml:space="preserve">evidence </w:t>
        </w:r>
      </w:ins>
      <w:ins w:id="167" w:author="Chen Heller" w:date="2022-08-28T17:35:00Z">
        <w:r w:rsidR="00C43686">
          <w:t xml:space="preserve">has </w:t>
        </w:r>
      </w:ins>
      <w:ins w:id="168" w:author="Chen Heller" w:date="2022-08-28T17:36:00Z">
        <w:r w:rsidR="00C43686">
          <w:t xml:space="preserve">built up and it </w:t>
        </w:r>
      </w:ins>
      <w:ins w:id="169" w:author="Chen Heller" w:date="2022-08-28T17:27:00Z">
        <w:r w:rsidR="001D6512">
          <w:t xml:space="preserve">crosses a certain threshold, </w:t>
        </w:r>
      </w:ins>
      <w:ins w:id="170" w:author="Chen Heller" w:date="2022-08-28T17:36:00Z">
        <w:r w:rsidR="00C43686">
          <w:t xml:space="preserve">a </w:t>
        </w:r>
      </w:ins>
      <w:ins w:id="171" w:author="Chen Heller" w:date="2022-08-28T17:27:00Z">
        <w:r w:rsidR="001D6512">
          <w:t xml:space="preserve">decision is made. </w:t>
        </w:r>
      </w:ins>
      <w:ins w:id="172" w:author="Chen Heller" w:date="2022-08-28T17:38:00Z">
        <w:r w:rsidR="00941782">
          <w:t xml:space="preserve">If an opposing stimulus is presented </w:t>
        </w:r>
        <w:r w:rsidR="00A51F1D">
          <w:t>b</w:t>
        </w:r>
      </w:ins>
      <w:ins w:id="173" w:author="Chen Heller" w:date="2022-08-28T17:39:00Z">
        <w:r w:rsidR="00A51F1D">
          <w:t xml:space="preserve">efore the threshold is reached, </w:t>
        </w:r>
      </w:ins>
      <w:ins w:id="174" w:author="Chen Heller" w:date="2022-08-28T17:27:00Z">
        <w:r w:rsidR="001D6512">
          <w:t xml:space="preserve">evidence </w:t>
        </w:r>
      </w:ins>
      <w:ins w:id="175" w:author="Chen Heller" w:date="2022-08-28T17:38:00Z">
        <w:r w:rsidR="00A51F1D">
          <w:t xml:space="preserve">starts to accumulate </w:t>
        </w:r>
      </w:ins>
      <w:ins w:id="176" w:author="Chen Heller" w:date="2022-08-28T17:39:00Z">
        <w:r w:rsidR="00A51F1D">
          <w:t>in the opposite direction</w:t>
        </w:r>
        <w:r w:rsidR="00927717">
          <w:t xml:space="preserve">, and the threshold crossing </w:t>
        </w:r>
      </w:ins>
      <w:ins w:id="177" w:author="Chen Heller" w:date="2022-08-28T17:40:00Z">
        <w:r w:rsidR="00927717">
          <w:t xml:space="preserve">and decision making </w:t>
        </w:r>
      </w:ins>
      <w:ins w:id="178" w:author="Chen Heller" w:date="2022-08-28T17:39:00Z">
        <w:r w:rsidR="00927717">
          <w:t>is delayed</w:t>
        </w:r>
      </w:ins>
      <w:ins w:id="179" w:author="Chen Heller" w:date="2022-08-28T17:27:00Z">
        <w:r w:rsidR="001D6512">
          <w:t xml:space="preserve">. </w:t>
        </w:r>
      </w:ins>
      <w:ins w:id="180" w:author="Chen Heller" w:date="2022-08-28T17:37:00Z">
        <w:r w:rsidR="00941782">
          <w:t xml:space="preserve">This is the case for incongruent trials in a priming paradigm, where the prime </w:t>
        </w:r>
      </w:ins>
      <w:ins w:id="181" w:author="Chen Heller" w:date="2022-08-28T17:40:00Z">
        <w:r w:rsidR="00927717">
          <w:t xml:space="preserve">and target </w:t>
        </w:r>
      </w:ins>
      <w:ins w:id="182" w:author="Chen Heller" w:date="2022-08-28T17:37:00Z">
        <w:r w:rsidR="00941782">
          <w:t>evok</w:t>
        </w:r>
      </w:ins>
      <w:ins w:id="183" w:author="Chen Heller" w:date="2022-08-28T17:38:00Z">
        <w:r w:rsidR="00941782">
          <w:t xml:space="preserve">e contradictory </w:t>
        </w:r>
      </w:ins>
      <w:ins w:id="184" w:author="Chen Heller" w:date="2022-08-28T17:40:00Z">
        <w:r w:rsidR="00927717">
          <w:t>evidence</w:t>
        </w:r>
      </w:ins>
      <w:ins w:id="185" w:author="Chen Heller" w:date="2022-08-28T17:38:00Z">
        <w:r w:rsidR="00941782">
          <w:t xml:space="preserve">. </w:t>
        </w:r>
      </w:ins>
      <w:ins w:id="186" w:author="Chen Heller" w:date="2022-08-28T17:40:00Z">
        <w:r w:rsidR="002D23B9">
          <w:t xml:space="preserve">This explains </w:t>
        </w:r>
      </w:ins>
      <w:ins w:id="187" w:author="Chen Heller" w:date="2022-08-28T17:27:00Z">
        <w:r w:rsidR="001D6512">
          <w:t xml:space="preserve">why incongruent trials often yield longer response times </w:t>
        </w:r>
      </w:ins>
      <w:ins w:id="188" w:author="Chen Heller" w:date="2022-08-28T17:41:00Z">
        <w:r w:rsidR="002D23B9">
          <w:t xml:space="preserve">compared to congruent trials </w:t>
        </w:r>
      </w:ins>
      <w:ins w:id="189" w:author="Chen Heller" w:date="2022-08-28T17:27:00Z">
        <w:r w:rsidR="001D6512">
          <w:t xml:space="preserve">in priming paradigms [ref to priming experiments?]. </w:t>
        </w:r>
      </w:ins>
      <w:ins w:id="190" w:author="Chen Heller" w:date="2022-08-28T17:41:00Z">
        <w:r w:rsidR="002D23B9">
          <w:t xml:space="preserve">However this is not </w:t>
        </w:r>
        <w:r w:rsidR="00C07B4A">
          <w:t xml:space="preserve">the case for </w:t>
        </w:r>
      </w:ins>
      <w:ins w:id="191" w:author="Chen Heller" w:date="2022-08-28T17:42:00Z">
        <w:r w:rsidR="00C07B4A">
          <w:t xml:space="preserve">the </w:t>
        </w:r>
      </w:ins>
      <w:ins w:id="192" w:author="Chen Heller" w:date="2022-08-28T17:27:00Z">
        <w:r w:rsidR="001D6512">
          <w:t xml:space="preserve">movement duration </w:t>
        </w:r>
      </w:ins>
      <w:ins w:id="193" w:author="Chen Heller" w:date="2022-08-28T17:42:00Z">
        <w:r w:rsidR="00C07B4A">
          <w:t>in my experiment</w:t>
        </w:r>
      </w:ins>
      <w:ins w:id="194" w:author="Chen Heller" w:date="2022-08-28T17:27:00Z">
        <w:r w:rsidR="001D6512">
          <w:t xml:space="preserve">, </w:t>
        </w:r>
      </w:ins>
      <w:ins w:id="195" w:author="Chen Heller" w:date="2022-08-28T17:42:00Z">
        <w:r w:rsidR="00C07B4A">
          <w:t xml:space="preserve">which was identical for both conditions. Therefor </w:t>
        </w:r>
      </w:ins>
      <w:ins w:id="196" w:author="Chen Heller" w:date="2022-08-28T17:27:00Z">
        <w:r w:rsidR="001D6512">
          <w:t>I assume</w:t>
        </w:r>
      </w:ins>
      <w:ins w:id="197" w:author="Chen Heller" w:date="2022-08-28T17:42:00Z">
        <w:r w:rsidR="00C07B4A">
          <w:t xml:space="preserve">d that </w:t>
        </w:r>
      </w:ins>
      <w:ins w:id="198" w:author="Chen Heller" w:date="2022-08-28T17:27:00Z">
        <w:r w:rsidR="001D6512">
          <w:t xml:space="preserve">the threshold for making </w:t>
        </w:r>
      </w:ins>
      <w:ins w:id="199" w:author="Chen Heller" w:date="2022-08-28T17:42:00Z">
        <w:r w:rsidR="00C07B4A">
          <w:t xml:space="preserve">a </w:t>
        </w:r>
      </w:ins>
      <w:ins w:id="200" w:author="Chen Heller" w:date="2022-08-28T17:27:00Z">
        <w:r w:rsidR="001D6512">
          <w:t xml:space="preserve">decision has been reached before the movement started. This </w:t>
        </w:r>
      </w:ins>
      <w:ins w:id="201" w:author="Chen Heller" w:date="2022-08-28T17:43:00Z">
        <w:r w:rsidR="001C2384">
          <w:t xml:space="preserve">was </w:t>
        </w:r>
      </w:ins>
      <w:ins w:id="202" w:author="Chen Heller" w:date="2022-08-28T17:27:00Z">
        <w:r w:rsidR="001D6512">
          <w:t xml:space="preserve">supported by the slightly longer reaction time in the incongruent condition which indicates that the </w:t>
        </w:r>
        <w:r w:rsidR="001D6512">
          <w:lastRenderedPageBreak/>
          <w:t>participants first reached their decision threshold and only then initiated their movement, thus preventing the congruency effect from being expressed in the movement itself.</w:t>
        </w:r>
      </w:ins>
      <w:del w:id="203" w:author="Chen Heller" w:date="2022-08-28T17:27:00Z">
        <w:r w:rsidDel="001D6512">
          <w:delText xml:space="preserve">might be that the conflict between the prime and the target… </w:delText>
        </w:r>
      </w:del>
    </w:p>
    <w:p w14:paraId="06EA5D8B" w14:textId="1A449BC5" w:rsidR="002945D9" w:rsidRDefault="00372631" w:rsidP="005841D4">
      <w:pPr>
        <w:pStyle w:val="NoSpacing"/>
        <w:bidi w:val="0"/>
      </w:pPr>
      <w:del w:id="204" w:author="Chen Heller" w:date="2022-08-28T17:43:00Z">
        <w:r w:rsidDel="001C2384">
          <w:delText xml:space="preserve">For an </w:delText>
        </w:r>
        <w:r w:rsidR="00A95B10" w:rsidDel="001C2384">
          <w:delText xml:space="preserve">unconscious effect </w:delText>
        </w:r>
        <w:r w:rsidDel="001C2384">
          <w:delText xml:space="preserve">to be reflected </w:delText>
        </w:r>
        <w:r w:rsidR="00A95B10" w:rsidDel="001C2384">
          <w:delText>in the reaching trajectories</w:delText>
        </w:r>
        <w:r w:rsidDel="001C2384">
          <w:delText>,</w:delText>
        </w:r>
        <w:r w:rsidR="00A95B10" w:rsidDel="001C2384">
          <w:delText xml:space="preserve"> the </w:delText>
        </w:r>
        <w:r w:rsidR="00E942CE" w:rsidDel="001C2384">
          <w:delText xml:space="preserve">conflict </w:delText>
        </w:r>
        <w:r w:rsidDel="001C2384">
          <w:delText xml:space="preserve">that it produces has to be present </w:delText>
        </w:r>
        <w:r w:rsidR="00C2473A" w:rsidDel="001C2384">
          <w:delText xml:space="preserve">while </w:delText>
        </w:r>
        <w:r w:rsidR="00762D69" w:rsidDel="001C2384">
          <w:delText>the reaching is performed.</w:delText>
        </w:r>
        <w:r w:rsidR="008872B1" w:rsidDel="001C2384">
          <w:delText xml:space="preserve"> The longer </w:delText>
        </w:r>
        <w:r w:rsidR="00664BFD" w:rsidDel="001C2384">
          <w:delText>reaction</w:delText>
        </w:r>
        <w:r w:rsidR="008872B1" w:rsidDel="001C2384">
          <w:delText xml:space="preserve"> time </w:delText>
        </w:r>
        <w:r w:rsidR="0066358C" w:rsidDel="001C2384">
          <w:delText xml:space="preserve">for incongruent trials </w:delText>
        </w:r>
        <w:r w:rsidR="008872B1" w:rsidDel="001C2384">
          <w:delText xml:space="preserve">in experiment one implied this was not the case. </w:delText>
        </w:r>
      </w:del>
      <w:r w:rsidR="002945D9">
        <w:t>Therefor</w:t>
      </w:r>
      <w:r w:rsidR="0066358C">
        <w:t xml:space="preserve"> in experiment </w:t>
      </w:r>
      <w:r w:rsidR="00B01E98">
        <w:rPr>
          <w:rFonts w:hint="cs"/>
          <w:rtl/>
        </w:rPr>
        <w:t>2</w:t>
      </w:r>
      <w:r w:rsidR="004D25AA">
        <w:t>,</w:t>
      </w:r>
      <w:r w:rsidR="0066358C">
        <w:t xml:space="preserve"> </w:t>
      </w:r>
      <w:r w:rsidR="00FA3257">
        <w:t>movement onset was restricted</w:t>
      </w:r>
      <w:r w:rsidR="00D0268C">
        <w:t>,</w:t>
      </w:r>
      <w:r w:rsidR="000150E7">
        <w:rPr>
          <w:rFonts w:hint="cs"/>
          <w:rtl/>
        </w:rPr>
        <w:t xml:space="preserve"> </w:t>
      </w:r>
      <w:r w:rsidR="00FA3257">
        <w:t xml:space="preserve">and </w:t>
      </w:r>
      <w:r w:rsidR="004D25AA">
        <w:t xml:space="preserve">movement duration was </w:t>
      </w:r>
      <w:r w:rsidR="00336D27">
        <w:t>decreased.</w:t>
      </w:r>
    </w:p>
    <w:p w14:paraId="45EC229A" w14:textId="7765D697" w:rsidR="002B4328" w:rsidRDefault="002B4328" w:rsidP="000150E7">
      <w:pPr>
        <w:pStyle w:val="NoSpacing"/>
        <w:bidi w:val="0"/>
      </w:pPr>
      <w:r>
        <w:t xml:space="preserve">Since </w:t>
      </w:r>
      <w:r w:rsidR="000150E7">
        <w:t>quicker responses were required</w:t>
      </w:r>
      <w:r w:rsidR="00D0268C">
        <w:t>,</w:t>
      </w:r>
      <w:r w:rsidR="000150E7">
        <w:t xml:space="preserve"> </w:t>
      </w:r>
      <w:r>
        <w:t>a second training block</w:t>
      </w:r>
      <w:r w:rsidR="000150E7">
        <w:t xml:space="preserve"> was added</w:t>
      </w:r>
      <w:r w:rsidR="00B01E98">
        <w:t xml:space="preserve"> to make sure subjects learn to respond within the required time window</w:t>
      </w:r>
      <w:r w:rsidR="000150E7">
        <w:t xml:space="preserve">. </w:t>
      </w:r>
      <w:r w:rsidR="004B6630">
        <w:t xml:space="preserve">The </w:t>
      </w:r>
      <w:del w:id="205" w:author="Chen Heller" w:date="2022-08-28T17:47:00Z">
        <w:r w:rsidR="004B6630" w:rsidDel="0036328E">
          <w:delText xml:space="preserve">results </w:delText>
        </w:r>
      </w:del>
      <w:ins w:id="206" w:author="Chen Heller" w:date="2022-08-28T17:47:00Z">
        <w:r w:rsidR="0036328E">
          <w:t xml:space="preserve">movements </w:t>
        </w:r>
      </w:ins>
      <w:r w:rsidR="004B6630">
        <w:t xml:space="preserve">were expected to reflect a greater unconscious effect </w:t>
      </w:r>
      <w:r w:rsidR="0018258F">
        <w:t xml:space="preserve">than experiment </w:t>
      </w:r>
      <w:r w:rsidR="005A45EF">
        <w:t xml:space="preserve">1 </w:t>
      </w:r>
      <w:commentRangeStart w:id="207"/>
      <w:del w:id="208" w:author="Chen Heller" w:date="2022-08-28T17:46:00Z">
        <w:r w:rsidR="00DD0450" w:rsidDel="0036328E">
          <w:delText xml:space="preserve">seeing that </w:delText>
        </w:r>
        <w:r w:rsidR="0018258F" w:rsidDel="0036328E">
          <w:delText xml:space="preserve">an </w:delText>
        </w:r>
        <w:r w:rsidR="007D4D98" w:rsidDel="0036328E">
          <w:delText xml:space="preserve">overlap </w:delText>
        </w:r>
        <w:r w:rsidR="0018258F" w:rsidDel="0036328E">
          <w:delText xml:space="preserve">should exist between </w:delText>
        </w:r>
        <w:r w:rsidR="007D4D98" w:rsidDel="0036328E">
          <w:delText>the decision</w:delText>
        </w:r>
        <w:r w:rsidR="00BA6127" w:rsidDel="0036328E">
          <w:delText>-</w:delText>
        </w:r>
        <w:r w:rsidR="007D4D98" w:rsidDel="0036328E">
          <w:delText xml:space="preserve">making process </w:delText>
        </w:r>
        <w:r w:rsidR="0018258F" w:rsidDel="0036328E">
          <w:delText xml:space="preserve">and </w:delText>
        </w:r>
        <w:r w:rsidR="007D4D98" w:rsidDel="0036328E">
          <w:delText>the reaching movement</w:delText>
        </w:r>
        <w:commentRangeEnd w:id="207"/>
        <w:r w:rsidR="005A45EF" w:rsidDel="0036328E">
          <w:rPr>
            <w:rStyle w:val="CommentReference"/>
          </w:rPr>
          <w:commentReference w:id="207"/>
        </w:r>
        <w:r w:rsidR="007D4D98" w:rsidDel="0036328E">
          <w:delText>.</w:delText>
        </w:r>
      </w:del>
      <w:ins w:id="209" w:author="Chen Heller" w:date="2022-08-28T17:46:00Z">
        <w:r w:rsidR="0036328E">
          <w:t>cons</w:t>
        </w:r>
      </w:ins>
      <w:ins w:id="210" w:author="Chen Heller" w:date="2022-08-28T17:47:00Z">
        <w:r w:rsidR="0036328E">
          <w:t xml:space="preserve">idering that participants will not </w:t>
        </w:r>
      </w:ins>
      <w:ins w:id="211" w:author="Chen Heller" w:date="2022-08-28T17:48:00Z">
        <w:r w:rsidR="002745C1">
          <w:t xml:space="preserve">have enough time </w:t>
        </w:r>
      </w:ins>
      <w:ins w:id="212" w:author="Chen Heller" w:date="2022-08-28T17:47:00Z">
        <w:r w:rsidR="0036328E">
          <w:t xml:space="preserve">to make </w:t>
        </w:r>
      </w:ins>
      <w:ins w:id="213" w:author="Chen Heller" w:date="2022-08-28T17:48:00Z">
        <w:r w:rsidR="002745C1">
          <w:t xml:space="preserve">a </w:t>
        </w:r>
      </w:ins>
      <w:ins w:id="214" w:author="Chen Heller" w:date="2022-08-28T17:47:00Z">
        <w:r w:rsidR="0036328E">
          <w:t>decision before starting their movement.</w:t>
        </w:r>
      </w:ins>
    </w:p>
    <w:p w14:paraId="19BBC9B1" w14:textId="77777777" w:rsidR="007429C1" w:rsidRPr="00BA41CF" w:rsidRDefault="007429C1" w:rsidP="007429C1">
      <w:pPr>
        <w:pStyle w:val="Heading4"/>
        <w:bidi w:val="0"/>
      </w:pPr>
      <w:r>
        <w:t>Methods</w:t>
      </w:r>
    </w:p>
    <w:p w14:paraId="54353DE0" w14:textId="77777777" w:rsidR="007429C1" w:rsidRDefault="007429C1" w:rsidP="007429C1">
      <w:pPr>
        <w:pStyle w:val="Heading5"/>
        <w:bidi w:val="0"/>
      </w:pPr>
      <w:r>
        <w:t>Participants</w:t>
      </w:r>
    </w:p>
    <w:p w14:paraId="1993AB85" w14:textId="78F16F92" w:rsidR="007429C1" w:rsidRPr="00422E34" w:rsidRDefault="0004324F" w:rsidP="00EF1C76">
      <w:pPr>
        <w:pStyle w:val="NoSpacing"/>
        <w:bidi w:val="0"/>
      </w:pPr>
      <w:del w:id="215" w:author="Chen Heller" w:date="2022-08-28T17:56:00Z">
        <w:r w:rsidDel="00566B31">
          <w:delText>15</w:delText>
        </w:r>
        <w:r w:rsidR="007429C1" w:rsidDel="00566B31">
          <w:delText xml:space="preserve"> </w:delText>
        </w:r>
      </w:del>
      <w:ins w:id="216" w:author="Chen Heller" w:date="2022-08-28T17:56:00Z">
        <w:r w:rsidR="00566B31">
          <w:t xml:space="preserve">9 </w:t>
        </w:r>
      </w:ins>
      <w:r w:rsidR="007429C1">
        <w:t>participants (</w:t>
      </w:r>
      <w:del w:id="217" w:author="Chen Heller" w:date="2022-08-28T17:58:00Z">
        <w:r w:rsidR="00BF2D47" w:rsidDel="00425C33">
          <w:delText>1</w:delText>
        </w:r>
        <w:r w:rsidR="00E674BB" w:rsidDel="00425C33">
          <w:delText>1</w:delText>
        </w:r>
        <w:r w:rsidR="006C2FEA" w:rsidDel="00425C33">
          <w:delText xml:space="preserve"> </w:delText>
        </w:r>
      </w:del>
      <w:ins w:id="218" w:author="Chen Heller" w:date="2022-08-28T17:58:00Z">
        <w:r w:rsidR="00425C33">
          <w:t xml:space="preserve">7 </w:t>
        </w:r>
      </w:ins>
      <w:r w:rsidR="007429C1">
        <w:t>females) were recruited for the stud</w:t>
      </w:r>
      <w:r w:rsidR="006378BF">
        <w:t>y</w:t>
      </w:r>
      <w:r w:rsidR="007429C1">
        <w:t xml:space="preserve"> (</w:t>
      </w:r>
      <w:r w:rsidR="00690952">
        <w:t xml:space="preserve">age: </w:t>
      </w:r>
      <w:r w:rsidR="007429C1">
        <w:t>M=</w:t>
      </w:r>
      <w:del w:id="219" w:author="Chen Heller" w:date="2022-08-28T17:59:00Z">
        <w:r w:rsidR="009D2718" w:rsidDel="00D46145">
          <w:delText>24.78</w:delText>
        </w:r>
      </w:del>
      <w:ins w:id="220" w:author="Chen Heller" w:date="2022-08-28T17:59:00Z">
        <w:r w:rsidR="00D46145">
          <w:t>23.66</w:t>
        </w:r>
      </w:ins>
      <w:r w:rsidR="007429C1">
        <w:t>, SD=</w:t>
      </w:r>
      <w:del w:id="221" w:author="Chen Heller" w:date="2022-08-28T18:01:00Z">
        <w:r w:rsidR="009D2718" w:rsidDel="008476D5">
          <w:delText>3.68</w:delText>
        </w:r>
      </w:del>
      <w:ins w:id="222" w:author="Chen Heller" w:date="2022-08-28T18:01:00Z">
        <w:r w:rsidR="008476D5">
          <w:t>2.44</w:t>
        </w:r>
      </w:ins>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commentRangeStart w:id="223"/>
      <w:commentRangeStart w:id="224"/>
      <w:r w:rsidR="0092550B">
        <w:t xml:space="preserve"> </w:t>
      </w:r>
      <w:commentRangeEnd w:id="223"/>
      <w:r w:rsidR="00690952">
        <w:rPr>
          <w:rStyle w:val="CommentReference"/>
        </w:rPr>
        <w:commentReference w:id="223"/>
      </w:r>
      <w:commentRangeEnd w:id="224"/>
      <w:r w:rsidR="007D3BA7">
        <w:rPr>
          <w:rStyle w:val="CommentReference"/>
        </w:rPr>
        <w:commentReference w:id="224"/>
      </w:r>
      <w:ins w:id="225" w:author="Chen Heller" w:date="2022-08-28T18:01:00Z">
        <w:r w:rsidR="008476D5">
          <w:t xml:space="preserve">additional </w:t>
        </w:r>
      </w:ins>
      <w:r w:rsidR="00E674BB">
        <w:t>participants</w:t>
      </w:r>
      <w:r w:rsidR="0092550B">
        <w:t xml:space="preserve"> were disqualified from</w:t>
      </w:r>
      <w:r w:rsidR="00097ED6">
        <w:t xml:space="preserve"> the</w:t>
      </w:r>
      <w:r w:rsidR="0092550B">
        <w:t xml:space="preserve"> analysis</w:t>
      </w:r>
      <w:r w:rsidR="00690952">
        <w:t>, as they met two of the following predefined excluded 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commentRangeStart w:id="226"/>
      <w:commentRangeStart w:id="227"/>
      <w:r w:rsidR="00690952">
        <w:t>An</w:t>
      </w:r>
      <w:ins w:id="228" w:author="Chen Heller" w:date="2022-08-28T18:02:00Z">
        <w:r w:rsidR="00026CD9">
          <w:t>other</w:t>
        </w:r>
      </w:ins>
      <w:del w:id="229" w:author="Chen Heller" w:date="2022-08-28T18:02:00Z">
        <w:r w:rsidR="00690952" w:rsidDel="00026CD9">
          <w:delText xml:space="preserve"> additional</w:delText>
        </w:r>
      </w:del>
      <w:r w:rsidR="00341933">
        <w:t xml:space="preserve"> participant was excluded because the experiment crashed during her session.</w:t>
      </w:r>
      <w:commentRangeEnd w:id="226"/>
      <w:r w:rsidR="00CA2666">
        <w:rPr>
          <w:rStyle w:val="CommentReference"/>
        </w:rPr>
        <w:commentReference w:id="226"/>
      </w:r>
      <w:commentRangeEnd w:id="227"/>
      <w:r w:rsidR="002953E3">
        <w:rPr>
          <w:rStyle w:val="CommentReference"/>
        </w:rPr>
        <w:commentReference w:id="227"/>
      </w:r>
    </w:p>
    <w:p w14:paraId="60E487BC" w14:textId="619314E1" w:rsidR="007429C1" w:rsidRDefault="007429C1" w:rsidP="00CA2666">
      <w:pPr>
        <w:pStyle w:val="Heading5"/>
        <w:bidi w:val="0"/>
      </w:pPr>
      <w:r>
        <w:t>Stimuli</w:t>
      </w:r>
      <w:r w:rsidR="00CA2666">
        <w:t xml:space="preserve">, </w:t>
      </w:r>
      <w:r>
        <w:t>Apparatus</w:t>
      </w:r>
      <w:r w:rsidR="00CA2666">
        <w:t xml:space="preserve"> and </w:t>
      </w:r>
    </w:p>
    <w:p w14:paraId="1B9FB235" w14:textId="77777777" w:rsidR="007429C1" w:rsidRDefault="007429C1" w:rsidP="007429C1">
      <w:pPr>
        <w:pStyle w:val="Heading5"/>
        <w:bidi w:val="0"/>
      </w:pPr>
      <w:r>
        <w:t>Procedure</w:t>
      </w:r>
    </w:p>
    <w:p w14:paraId="6A37064A" w14:textId="36DF42DA" w:rsidR="007429C1" w:rsidDel="00C17949" w:rsidRDefault="00CA2666" w:rsidP="00C17949">
      <w:pPr>
        <w:pStyle w:val="NoSpacing"/>
        <w:bidi w:val="0"/>
        <w:rPr>
          <w:del w:id="230" w:author="Chen Heller" w:date="2022-08-29T08:42:00Z"/>
        </w:rPr>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5BF92B75" w14:textId="6FA3748A" w:rsidR="007429C1" w:rsidRPr="00400416" w:rsidDel="00C17949" w:rsidRDefault="00AA03E9" w:rsidP="00C17949">
      <w:pPr>
        <w:pStyle w:val="NoSpacing"/>
        <w:bidi w:val="0"/>
        <w:rPr>
          <w:del w:id="231" w:author="Chen Heller" w:date="2022-08-29T08:42:00Z"/>
        </w:rPr>
      </w:pPr>
      <w:del w:id="232" w:author="Chen Heller" w:date="2022-08-29T08:42:00Z">
        <w:r w:rsidRPr="00AA03E9" w:rsidDel="00C17949">
          <w:rPr>
            <w:noProof/>
          </w:rPr>
          <w:lastRenderedPageBreak/>
          <w:drawing>
            <wp:inline distT="0" distB="0" distL="0" distR="0" wp14:anchorId="1505BB6B" wp14:editId="0817F312">
              <wp:extent cx="7466330" cy="4509135"/>
              <wp:effectExtent l="0" t="0" r="1270" b="571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6"/>
                      <a:stretch>
                        <a:fillRect/>
                      </a:stretch>
                    </pic:blipFill>
                    <pic:spPr>
                      <a:xfrm>
                        <a:off x="0" y="0"/>
                        <a:ext cx="7466330" cy="4509135"/>
                      </a:xfrm>
                      <a:prstGeom prst="rect">
                        <a:avLst/>
                      </a:prstGeom>
                    </pic:spPr>
                  </pic:pic>
                </a:graphicData>
              </a:graphic>
            </wp:inline>
          </w:drawing>
        </w:r>
      </w:del>
    </w:p>
    <w:p w14:paraId="48EF074D" w14:textId="23BBD640" w:rsidR="001A054F" w:rsidRDefault="007429C1" w:rsidP="00C17949">
      <w:pPr>
        <w:pStyle w:val="NoSpacing"/>
        <w:bidi w:val="0"/>
      </w:pPr>
      <w:commentRangeStart w:id="233"/>
      <w:del w:id="234" w:author="Chen Heller" w:date="2022-08-29T08:42:00Z">
        <w:r w:rsidRPr="00400416" w:rsidDel="00C17949">
          <w:delText xml:space="preserve">Figure </w:delText>
        </w:r>
        <w:r w:rsidDel="00C17949">
          <w:delText>2</w:delText>
        </w:r>
        <w:r w:rsidRPr="00400416" w:rsidDel="00C17949">
          <w:delText>. Stimuli presentation order</w:delText>
        </w:r>
        <w:r w:rsidR="00AA03E9" w:rsidDel="00C17949">
          <w:delText xml:space="preserve"> of experiment 2</w:delText>
        </w:r>
        <w:r w:rsidRPr="00400416" w:rsidDel="00C17949">
          <w:delText xml:space="preserve">. Each trial </w:delText>
        </w:r>
        <w:r w:rsidDel="00C17949">
          <w:delText>was</w:delText>
        </w:r>
        <w:r w:rsidRPr="00400416" w:rsidDel="00C17949">
          <w:delText xml:space="preserve"> composed of a fixation cross (1000ms), a first mask (270ms), a second mask (30ms), a prime word (30ms), a third mask (30ms), a classification task (</w:delText>
        </w:r>
        <w:r w:rsidDel="00C17949">
          <w:delText>0-</w:delText>
        </w:r>
        <w:r w:rsidR="00AA03E9" w:rsidDel="00C17949">
          <w:delText>760</w:delText>
        </w:r>
        <w:r w:rsidRPr="00400416" w:rsidDel="00C17949">
          <w:delText xml:space="preserve">ms, out of which the target </w:delText>
        </w:r>
        <w:r w:rsidDel="00C17949">
          <w:delText xml:space="preserve">was </w:delText>
        </w:r>
        <w:r w:rsidRPr="00400416" w:rsidDel="00C17949">
          <w:delText>displayed for 500ms), a recognition task (</w:delText>
        </w:r>
        <w:r w:rsidDel="00C17949">
          <w:delText>0</w:delText>
        </w:r>
        <w:r w:rsidRPr="00400416" w:rsidDel="00C17949">
          <w:delText>-</w:delText>
        </w:r>
        <w:r w:rsidR="00AA03E9" w:rsidDel="00C17949">
          <w:delText>7</w:delText>
        </w:r>
        <w:r w:rsidDel="00C17949">
          <w:delText>,</w:delText>
        </w:r>
        <w:r w:rsidRPr="00400416" w:rsidDel="00C17949">
          <w:delText>000ms) and a PAS task (no time limit). The blue circles appearing on the screen are presented as markers for the subjects to know where they should touch in order to make their response.</w:delText>
        </w:r>
        <w:commentRangeEnd w:id="233"/>
        <w:r w:rsidR="00D44019" w:rsidDel="00C17949">
          <w:rPr>
            <w:rStyle w:val="CommentReference"/>
          </w:rPr>
          <w:commentReference w:id="233"/>
        </w:r>
      </w:del>
    </w:p>
    <w:p w14:paraId="676EA161" w14:textId="77777777" w:rsidR="00D826D9" w:rsidRDefault="00D826D9" w:rsidP="00D826D9">
      <w:pPr>
        <w:pStyle w:val="Heading5"/>
        <w:bidi w:val="0"/>
      </w:pPr>
      <w:r>
        <w:t>Exclusion criteria</w:t>
      </w:r>
    </w:p>
    <w:p w14:paraId="1A31F715" w14:textId="77777777" w:rsidR="00D826D9" w:rsidRPr="004B4B7B" w:rsidRDefault="00D826D9" w:rsidP="00D826D9">
      <w:pPr>
        <w:pStyle w:val="NoSpacing"/>
        <w:bidi w:val="0"/>
        <w:rPr>
          <w:rtl/>
        </w:rPr>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09E0A93D" w14:textId="77777777" w:rsidR="00D826D9" w:rsidRDefault="00D826D9" w:rsidP="00D826D9">
      <w:pPr>
        <w:pStyle w:val="Heading4"/>
        <w:bidi w:val="0"/>
      </w:pPr>
      <w:r>
        <w:t>Results</w:t>
      </w:r>
    </w:p>
    <w:p w14:paraId="437897F0" w14:textId="35C78905" w:rsidR="000E54E1" w:rsidRDefault="00BA4221" w:rsidP="00D826D9">
      <w:pPr>
        <w:pStyle w:val="NoSpacing"/>
        <w:bidi w:val="0"/>
        <w:rPr>
          <w:ins w:id="235" w:author="Chen Heller" w:date="2022-09-04T17:53:00Z"/>
        </w:rPr>
      </w:pPr>
      <w:ins w:id="236" w:author="Chen Heller" w:date="2022-08-30T16:32:00Z">
        <w:r>
          <w:t xml:space="preserve">Prime visibility: overall, </w:t>
        </w:r>
      </w:ins>
      <w:ins w:id="237" w:author="Chen Heller" w:date="2022-08-31T12:28:00Z">
        <w:r w:rsidR="00ED4B59">
          <w:t>80.28</w:t>
        </w:r>
      </w:ins>
      <w:ins w:id="238" w:author="Chen Heller" w:date="2022-08-30T16:32:00Z">
        <w:r>
          <w:t xml:space="preserve">% of the trials were rated as visibility 1, </w:t>
        </w:r>
      </w:ins>
      <w:ins w:id="239" w:author="Chen Heller" w:date="2022-08-31T12:28:00Z">
        <w:r w:rsidR="00E65DB2">
          <w:t>17.12</w:t>
        </w:r>
      </w:ins>
      <w:ins w:id="240" w:author="Chen Heller" w:date="2022-08-30T16:32:00Z">
        <w:r>
          <w:t xml:space="preserve">% as visibility 2, </w:t>
        </w:r>
      </w:ins>
      <w:ins w:id="241" w:author="Chen Heller" w:date="2022-08-31T12:28:00Z">
        <w:r w:rsidR="00E65DB2">
          <w:t>2.05</w:t>
        </w:r>
      </w:ins>
      <w:ins w:id="242" w:author="Chen Heller" w:date="2022-08-30T16:32:00Z">
        <w:r>
          <w:t xml:space="preserve">% as visibility 3 and </w:t>
        </w:r>
      </w:ins>
      <w:ins w:id="243" w:author="Chen Heller" w:date="2022-08-31T12:28:00Z">
        <w:r w:rsidR="00E65DB2">
          <w:t>0.53</w:t>
        </w:r>
      </w:ins>
      <w:ins w:id="244" w:author="Chen Heller" w:date="2022-08-30T16:32:00Z">
        <w:r>
          <w:t xml:space="preserve">% as visibility 4. </w:t>
        </w:r>
      </w:ins>
      <w:r w:rsidR="00D826D9">
        <w:t>When participants rated the prime as invisible, they were not better than chance at recognizing it, M = 50.2%, SD = 2.57, t</w:t>
      </w:r>
      <w:r w:rsidR="00D826D9" w:rsidRPr="00B93651">
        <w:rPr>
          <w:rPrChange w:id="245" w:author="Chen Heller" w:date="2022-08-30T13:47:00Z">
            <w:rPr>
              <w:vertAlign w:val="subscript"/>
            </w:rPr>
          </w:rPrChange>
        </w:rPr>
        <w:t>(8)</w:t>
      </w:r>
      <w:r w:rsidR="00D826D9">
        <w:t xml:space="preserve"> = 0.30, p = 0.77, 95% CI = [48.27, 52.24].</w:t>
      </w:r>
      <w:ins w:id="246" w:author="Chen Heller" w:date="2022-09-05T14:32:00Z">
        <w:r w:rsidR="008116EA" w:rsidRPr="008116EA">
          <w:t xml:space="preserve"> </w:t>
        </w:r>
        <w:r w:rsidR="008116EA">
          <w:t>Thus, both the subjective and the objective measures confirm that masking was effective in rendering the stimuli invisible</w:t>
        </w:r>
        <w:r w:rsidR="008116EA">
          <w:t>.</w:t>
        </w:r>
      </w:ins>
      <w:del w:id="247" w:author="Chen Heller" w:date="2022-09-04T17:53:00Z">
        <w:r w:rsidR="00D826D9" w:rsidDel="000E54E1">
          <w:delText xml:space="preserve"> </w:delText>
        </w:r>
      </w:del>
    </w:p>
    <w:p w14:paraId="0AC93D04" w14:textId="5E9B298F" w:rsidR="00D826D9" w:rsidRDefault="000E54E1" w:rsidP="000E54E1">
      <w:pPr>
        <w:pStyle w:val="NoSpacing"/>
        <w:bidi w:val="0"/>
      </w:pPr>
      <w:ins w:id="248" w:author="Chen Heller" w:date="2022-09-04T17:53:00Z">
        <w:r>
          <w:t xml:space="preserve">Congruency effect: All the results contrasting between the </w:t>
        </w:r>
      </w:ins>
      <w:ins w:id="249" w:author="Chen Heller" w:date="2022-09-05T11:14:00Z">
        <w:r w:rsidR="002B2AC5">
          <w:t>congruent</w:t>
        </w:r>
      </w:ins>
      <w:ins w:id="250" w:author="Chen Heller" w:date="2022-09-04T17:53:00Z">
        <w:r>
          <w:t xml:space="preserve"> and </w:t>
        </w:r>
      </w:ins>
      <w:ins w:id="251" w:author="Chen Heller" w:date="2022-09-05T11:14:00Z">
        <w:r w:rsidR="002B2AC5">
          <w:t>incongruent</w:t>
        </w:r>
      </w:ins>
      <w:ins w:id="252" w:author="Chen Heller" w:date="2022-09-04T17:53:00Z">
        <w:r>
          <w:t xml:space="preserve"> conditions were corrected for multiple comparison with a procedure identical to that used in Exp. 1. </w:t>
        </w:r>
      </w:ins>
      <w:ins w:id="253" w:author="Chen Heller" w:date="2022-09-05T11:13:00Z">
        <w:r w:rsidR="0038592D">
          <w:t>A permutation test was used t</w:t>
        </w:r>
      </w:ins>
      <w:ins w:id="254" w:author="Chen Heller" w:date="2022-09-05T11:12:00Z">
        <w:r w:rsidR="006F18CB">
          <w:t xml:space="preserve">o correct for a </w:t>
        </w:r>
        <w:r w:rsidR="006F18CB">
          <w:lastRenderedPageBreak/>
          <w:t xml:space="preserve">violation of normality in traveled distance, </w:t>
        </w:r>
      </w:ins>
      <w:ins w:id="255" w:author="Chen Heller" w:date="2022-09-05T11:13:00Z">
        <w:r w:rsidR="006F18CB">
          <w:t>frequency of COM, reaction time, movement duration and reach area</w:t>
        </w:r>
      </w:ins>
      <w:ins w:id="256" w:author="Chen Heller" w:date="2022-09-05T11:14:00Z">
        <w:r w:rsidR="0038592D">
          <w:t>.</w:t>
        </w:r>
      </w:ins>
      <w:ins w:id="257" w:author="Chen Heller" w:date="2022-09-05T11:12:00Z">
        <w:r w:rsidR="006F18CB">
          <w:t xml:space="preserve"> </w:t>
        </w:r>
      </w:ins>
      <w:r w:rsidR="00D826D9">
        <w:t>Similarly to experiment one a congruency effect was not reflected in the traveled distance (</w:t>
      </w:r>
      <w:r w:rsidR="00A92D4E">
        <w:t>M</w:t>
      </w:r>
      <w:r w:rsidR="00A92D4E">
        <w:rPr>
          <w:vertAlign w:val="subscript"/>
        </w:rPr>
        <w:t>con</w:t>
      </w:r>
      <w:r w:rsidR="00A92D4E">
        <w:t xml:space="preserve"> = </w:t>
      </w:r>
      <w:r w:rsidR="00B83F72">
        <w:t>1.01</w:t>
      </w:r>
      <w:r w:rsidR="00A92D4E">
        <w:t>, SD</w:t>
      </w:r>
      <w:r w:rsidR="00A92D4E">
        <w:rPr>
          <w:vertAlign w:val="subscript"/>
        </w:rPr>
        <w:t>con</w:t>
      </w:r>
      <w:r w:rsidR="00A92D4E">
        <w:t xml:space="preserve"> = </w:t>
      </w:r>
      <w:r w:rsidR="00B83F72">
        <w:t>0.004</w:t>
      </w:r>
      <w:r w:rsidR="00A92D4E">
        <w:t>, M</w:t>
      </w:r>
      <w:r w:rsidR="00A92D4E">
        <w:softHyphen/>
      </w:r>
      <w:r w:rsidR="00A92D4E">
        <w:softHyphen/>
      </w:r>
      <w:r w:rsidR="00A92D4E">
        <w:rPr>
          <w:vertAlign w:val="subscript"/>
        </w:rPr>
        <w:t>incon</w:t>
      </w:r>
      <w:r w:rsidR="00A92D4E">
        <w:t xml:space="preserve"> = </w:t>
      </w:r>
      <w:r w:rsidR="00B83F72">
        <w:t>1.02</w:t>
      </w:r>
      <w:r w:rsidR="00A92D4E">
        <w:t>, SD</w:t>
      </w:r>
      <w:r w:rsidR="00A92D4E">
        <w:rPr>
          <w:vertAlign w:val="subscript"/>
        </w:rPr>
        <w:t>incon</w:t>
      </w:r>
      <w:r w:rsidR="00A92D4E">
        <w:t xml:space="preserve"> = </w:t>
      </w:r>
      <w:r w:rsidR="00B83F72">
        <w:t>0.004</w:t>
      </w:r>
      <w:r w:rsidR="00A92D4E">
        <w:t xml:space="preserve">, </w:t>
      </w:r>
      <w:r w:rsidR="00D826D9">
        <w:t>t</w:t>
      </w:r>
      <w:ins w:id="258" w:author="Chen Heller" w:date="2022-08-30T13:47:00Z">
        <w:r w:rsidR="00F32184" w:rsidRPr="00632924">
          <w:t>(8)</w:t>
        </w:r>
      </w:ins>
      <w:del w:id="259" w:author="Chen Heller" w:date="2022-08-30T13:47:00Z">
        <w:r w:rsidR="00D826D9" w:rsidRPr="00FF0854" w:rsidDel="00F32184">
          <w:rPr>
            <w:vertAlign w:val="subscript"/>
          </w:rPr>
          <w:delText>(8)</w:delText>
        </w:r>
      </w:del>
      <w:r w:rsidR="00D826D9">
        <w:t xml:space="preserve"> = -0.83, p = 0.</w:t>
      </w:r>
      <w:del w:id="260" w:author="Chen Heller" w:date="2022-09-05T11:14:00Z">
        <w:r w:rsidR="00D826D9" w:rsidDel="00EF6FDF">
          <w:delText>42</w:delText>
        </w:r>
      </w:del>
      <w:ins w:id="261" w:author="Chen Heller" w:date="2022-09-05T11:14:00Z">
        <w:r w:rsidR="00EF6FDF">
          <w:t>537</w:t>
        </w:r>
      </w:ins>
      <w:r w:rsidR="00D826D9">
        <w:t>, 95% CI [-0.</w:t>
      </w:r>
      <w:del w:id="262" w:author="Chen Heller" w:date="2022-09-05T11:15:00Z">
        <w:r w:rsidR="00D826D9" w:rsidDel="00EF6FDF">
          <w:delText>008</w:delText>
        </w:r>
      </w:del>
      <w:ins w:id="263" w:author="Chen Heller" w:date="2022-09-05T11:15:00Z">
        <w:r w:rsidR="00EF6FDF">
          <w:t>00</w:t>
        </w:r>
        <w:r w:rsidR="00EF6FDF">
          <w:t>6</w:t>
        </w:r>
      </w:ins>
      <w:r w:rsidR="00D826D9">
        <w:t>, 0.</w:t>
      </w:r>
      <w:del w:id="264" w:author="Chen Heller" w:date="2022-09-05T11:15:00Z">
        <w:r w:rsidR="00D826D9" w:rsidDel="00EF6FDF">
          <w:delText>003</w:delText>
        </w:r>
      </w:del>
      <w:ins w:id="265" w:author="Chen Heller" w:date="2022-09-05T11:15:00Z">
        <w:r w:rsidR="00EF6FDF">
          <w:t>00</w:t>
        </w:r>
        <w:r w:rsidR="00EF6FDF">
          <w:t>1</w:t>
        </w:r>
      </w:ins>
      <w:r w:rsidR="00D826D9">
        <w:t>]), frequency of COM (</w:t>
      </w:r>
      <w:r w:rsidR="006E42FF">
        <w:t>M</w:t>
      </w:r>
      <w:r w:rsidR="006E42FF">
        <w:rPr>
          <w:vertAlign w:val="subscript"/>
        </w:rPr>
        <w:t>con</w:t>
      </w:r>
      <w:r w:rsidR="006E42FF">
        <w:t xml:space="preserve"> = 0.26, SD</w:t>
      </w:r>
      <w:r w:rsidR="006E42FF">
        <w:rPr>
          <w:vertAlign w:val="subscript"/>
        </w:rPr>
        <w:t>con</w:t>
      </w:r>
      <w:r w:rsidR="006E42FF">
        <w:t xml:space="preserve"> = 0.08, M</w:t>
      </w:r>
      <w:r w:rsidR="006E42FF">
        <w:softHyphen/>
      </w:r>
      <w:r w:rsidR="006E42FF">
        <w:softHyphen/>
      </w:r>
      <w:r w:rsidR="006E42FF">
        <w:rPr>
          <w:vertAlign w:val="subscript"/>
        </w:rPr>
        <w:t>incon</w:t>
      </w:r>
      <w:r w:rsidR="006E42FF">
        <w:t xml:space="preserve"> = 0.27, SD</w:t>
      </w:r>
      <w:r w:rsidR="006E42FF">
        <w:rPr>
          <w:vertAlign w:val="subscript"/>
        </w:rPr>
        <w:t>incon</w:t>
      </w:r>
      <w:r w:rsidR="006E42FF">
        <w:t xml:space="preserve"> = 0.12, </w:t>
      </w:r>
      <w:r w:rsidR="00D826D9">
        <w:t>t</w:t>
      </w:r>
      <w:ins w:id="266" w:author="Chen Heller" w:date="2022-08-30T13:47:00Z">
        <w:r w:rsidR="00F32184" w:rsidRPr="00632924">
          <w:t>(8)</w:t>
        </w:r>
      </w:ins>
      <w:del w:id="267" w:author="Chen Heller" w:date="2022-08-30T13:47:00Z">
        <w:r w:rsidR="00D826D9" w:rsidRPr="00FF0854" w:rsidDel="00F32184">
          <w:rPr>
            <w:vertAlign w:val="subscript"/>
          </w:rPr>
          <w:delText>(8)</w:delText>
        </w:r>
      </w:del>
      <w:r w:rsidR="00D826D9">
        <w:t xml:space="preserve"> = -0.4, p = 0.</w:t>
      </w:r>
      <w:del w:id="268" w:author="Chen Heller" w:date="2022-09-05T11:15:00Z">
        <w:r w:rsidR="00D826D9" w:rsidDel="00EF6FDF">
          <w:delText>69</w:delText>
        </w:r>
      </w:del>
      <w:ins w:id="269" w:author="Chen Heller" w:date="2022-09-05T11:15:00Z">
        <w:r w:rsidR="00EF6FDF">
          <w:t>781</w:t>
        </w:r>
      </w:ins>
      <w:r w:rsidR="00D826D9">
        <w:t>, 95% CI [-0.</w:t>
      </w:r>
      <w:del w:id="270" w:author="Chen Heller" w:date="2022-09-05T11:16:00Z">
        <w:r w:rsidR="00D826D9" w:rsidDel="007810DC">
          <w:delText>11</w:delText>
        </w:r>
      </w:del>
      <w:ins w:id="271" w:author="Chen Heller" w:date="2022-09-05T11:16:00Z">
        <w:r w:rsidR="007810DC">
          <w:t>08</w:t>
        </w:r>
      </w:ins>
      <w:r w:rsidR="00D826D9">
        <w:t>, 0.</w:t>
      </w:r>
      <w:del w:id="272" w:author="Chen Heller" w:date="2022-09-05T11:16:00Z">
        <w:r w:rsidR="00D826D9" w:rsidDel="007810DC">
          <w:delText>07</w:delText>
        </w:r>
      </w:del>
      <w:ins w:id="273" w:author="Chen Heller" w:date="2022-09-05T11:16:00Z">
        <w:r w:rsidR="007810DC">
          <w:t>0</w:t>
        </w:r>
        <w:r w:rsidR="007810DC">
          <w:t>5</w:t>
        </w:r>
      </w:ins>
      <w:r w:rsidR="00D826D9">
        <w:t>]), reaction time (</w:t>
      </w:r>
      <w:r w:rsidR="006E42FF">
        <w:t>M</w:t>
      </w:r>
      <w:r w:rsidR="006E42FF">
        <w:rPr>
          <w:vertAlign w:val="subscript"/>
        </w:rPr>
        <w:t>con</w:t>
      </w:r>
      <w:r w:rsidR="006E42FF">
        <w:t xml:space="preserve"> = 140.4ms, SD</w:t>
      </w:r>
      <w:r w:rsidR="006E42FF">
        <w:rPr>
          <w:vertAlign w:val="subscript"/>
        </w:rPr>
        <w:t>con</w:t>
      </w:r>
      <w:r w:rsidR="006E42FF">
        <w:t xml:space="preserve"> = 34.2, M</w:t>
      </w:r>
      <w:r w:rsidR="006E42FF">
        <w:softHyphen/>
      </w:r>
      <w:r w:rsidR="006E42FF">
        <w:softHyphen/>
      </w:r>
      <w:r w:rsidR="006E42FF">
        <w:rPr>
          <w:vertAlign w:val="subscript"/>
        </w:rPr>
        <w:t>incon</w:t>
      </w:r>
      <w:r w:rsidR="006E42FF">
        <w:t xml:space="preserve"> = </w:t>
      </w:r>
      <w:r w:rsidR="002443DB">
        <w:t>144.2ms</w:t>
      </w:r>
      <w:r w:rsidR="006E42FF">
        <w:t>, SD</w:t>
      </w:r>
      <w:r w:rsidR="006E42FF">
        <w:rPr>
          <w:vertAlign w:val="subscript"/>
        </w:rPr>
        <w:t>incon</w:t>
      </w:r>
      <w:r w:rsidR="006E42FF">
        <w:t xml:space="preserve"> = </w:t>
      </w:r>
      <w:r w:rsidR="002443DB">
        <w:t>33.2</w:t>
      </w:r>
      <w:r w:rsidR="006E42FF">
        <w:t xml:space="preserve">, </w:t>
      </w:r>
      <w:r w:rsidR="00D826D9">
        <w:t>t</w:t>
      </w:r>
      <w:ins w:id="274" w:author="Chen Heller" w:date="2022-08-30T13:47:00Z">
        <w:r w:rsidR="00F32184" w:rsidRPr="00632924">
          <w:t>(8)</w:t>
        </w:r>
      </w:ins>
      <w:del w:id="275" w:author="Chen Heller" w:date="2022-08-30T13:47:00Z">
        <w:r w:rsidR="00D826D9" w:rsidRPr="00FF0854" w:rsidDel="00F32184">
          <w:rPr>
            <w:vertAlign w:val="subscript"/>
          </w:rPr>
          <w:delText>(8)</w:delText>
        </w:r>
      </w:del>
      <w:r w:rsidR="00D826D9">
        <w:t xml:space="preserve"> = -1.192, p = 0.</w:t>
      </w:r>
      <w:del w:id="276" w:author="Chen Heller" w:date="2022-09-05T11:16:00Z">
        <w:r w:rsidR="00D826D9" w:rsidDel="007810DC">
          <w:delText>26</w:delText>
        </w:r>
      </w:del>
      <w:ins w:id="277" w:author="Chen Heller" w:date="2022-09-05T11:16:00Z">
        <w:r w:rsidR="007810DC">
          <w:t>2</w:t>
        </w:r>
        <w:r w:rsidR="007810DC">
          <w:t>73</w:t>
        </w:r>
      </w:ins>
      <w:r w:rsidR="00D826D9">
        <w:t>, 95% CI [-</w:t>
      </w:r>
      <w:del w:id="278" w:author="Chen Heller" w:date="2022-09-05T11:16:00Z">
        <w:r w:rsidR="00D826D9" w:rsidDel="007810DC">
          <w:delText>11</w:delText>
        </w:r>
        <w:r w:rsidR="00470D96" w:rsidDel="007810DC">
          <w:delText>.2</w:delText>
        </w:r>
      </w:del>
      <w:ins w:id="279" w:author="Chen Heller" w:date="2022-09-05T11:16:00Z">
        <w:r w:rsidR="007810DC">
          <w:t>9.62</w:t>
        </w:r>
      </w:ins>
      <w:r w:rsidR="00D826D9">
        <w:t xml:space="preserve">, </w:t>
      </w:r>
      <w:del w:id="280" w:author="Chen Heller" w:date="2022-09-05T11:16:00Z">
        <w:r w:rsidR="00D826D9" w:rsidDel="007810DC">
          <w:delText>3</w:delText>
        </w:r>
        <w:r w:rsidR="00470D96" w:rsidDel="007810DC">
          <w:delText>.5</w:delText>
        </w:r>
      </w:del>
      <w:ins w:id="281" w:author="Chen Heller" w:date="2022-09-05T11:16:00Z">
        <w:r w:rsidR="007810DC">
          <w:t>1.93</w:t>
        </w:r>
      </w:ins>
      <w:r w:rsidR="00D826D9">
        <w:t>]) or movement duration (</w:t>
      </w:r>
      <w:r w:rsidR="00B274FE">
        <w:t>M</w:t>
      </w:r>
      <w:r w:rsidR="00B274FE">
        <w:rPr>
          <w:vertAlign w:val="subscript"/>
        </w:rPr>
        <w:t>con</w:t>
      </w:r>
      <w:r w:rsidR="00B274FE">
        <w:t xml:space="preserve"> = 416.5ms, SD</w:t>
      </w:r>
      <w:r w:rsidR="00B274FE">
        <w:rPr>
          <w:vertAlign w:val="subscript"/>
        </w:rPr>
        <w:t>con</w:t>
      </w:r>
      <w:r w:rsidR="00B274FE">
        <w:t xml:space="preserve"> = 60.5, M</w:t>
      </w:r>
      <w:r w:rsidR="00B274FE">
        <w:softHyphen/>
      </w:r>
      <w:r w:rsidR="00B274FE">
        <w:softHyphen/>
      </w:r>
      <w:r w:rsidR="00B274FE">
        <w:rPr>
          <w:vertAlign w:val="subscript"/>
        </w:rPr>
        <w:t>incon</w:t>
      </w:r>
      <w:r w:rsidR="00B274FE">
        <w:t xml:space="preserve"> = 423.9, SD</w:t>
      </w:r>
      <w:r w:rsidR="00B274FE">
        <w:rPr>
          <w:vertAlign w:val="subscript"/>
        </w:rPr>
        <w:t>incon</w:t>
      </w:r>
      <w:r w:rsidR="00B274FE">
        <w:t xml:space="preserve"> = </w:t>
      </w:r>
      <w:r w:rsidR="005E0F70">
        <w:t>45.4</w:t>
      </w:r>
      <w:r w:rsidR="00B274FE">
        <w:t xml:space="preserve">, </w:t>
      </w:r>
      <w:r w:rsidR="00D826D9">
        <w:t>t</w:t>
      </w:r>
      <w:ins w:id="282" w:author="Chen Heller" w:date="2022-08-30T13:47:00Z">
        <w:r w:rsidR="00F32184" w:rsidRPr="00632924">
          <w:t>(8)</w:t>
        </w:r>
      </w:ins>
      <w:del w:id="283" w:author="Chen Heller" w:date="2022-08-30T13:47:00Z">
        <w:r w:rsidR="00D826D9" w:rsidRPr="00FF0854" w:rsidDel="00F32184">
          <w:rPr>
            <w:vertAlign w:val="subscript"/>
          </w:rPr>
          <w:delText>(8)</w:delText>
        </w:r>
      </w:del>
      <w:r w:rsidR="00D826D9">
        <w:t xml:space="preserve"> = -1.192, p = 0.</w:t>
      </w:r>
      <w:del w:id="284" w:author="Chen Heller" w:date="2022-09-05T11:17:00Z">
        <w:r w:rsidR="00D826D9" w:rsidDel="009759B7">
          <w:delText>26</w:delText>
        </w:r>
      </w:del>
      <w:ins w:id="285" w:author="Chen Heller" w:date="2022-09-05T11:17:00Z">
        <w:r w:rsidR="009759B7">
          <w:t>316</w:t>
        </w:r>
      </w:ins>
      <w:r w:rsidR="00D826D9">
        <w:t>, 95% CI [-</w:t>
      </w:r>
      <w:del w:id="286" w:author="Chen Heller" w:date="2022-09-05T11:17:00Z">
        <w:r w:rsidR="00D826D9" w:rsidDel="009759B7">
          <w:delText>21</w:delText>
        </w:r>
        <w:r w:rsidR="00105A3C" w:rsidDel="009759B7">
          <w:delText>.7</w:delText>
        </w:r>
      </w:del>
      <w:ins w:id="287" w:author="Chen Heller" w:date="2022-09-05T11:17:00Z">
        <w:r w:rsidR="009759B7">
          <w:t>17.63</w:t>
        </w:r>
      </w:ins>
      <w:r w:rsidR="00D826D9">
        <w:t xml:space="preserve">, </w:t>
      </w:r>
      <w:del w:id="288" w:author="Chen Heller" w:date="2022-09-05T11:17:00Z">
        <w:r w:rsidR="00105A3C" w:rsidDel="009759B7">
          <w:delText>6.9</w:delText>
        </w:r>
      </w:del>
      <w:ins w:id="289" w:author="Chen Heller" w:date="2022-09-05T11:17:00Z">
        <w:r w:rsidR="009759B7">
          <w:t>2.74</w:t>
        </w:r>
      </w:ins>
      <w:r w:rsidR="00D826D9">
        <w:t>]). Similarly, but unlike experiment one, the difference between the reach area in the congruent (M = 0.</w:t>
      </w:r>
      <w:ins w:id="290" w:author="Chen Heller" w:date="2022-09-05T11:18:00Z">
        <w:r w:rsidR="00045AE5" w:rsidDel="00045AE5">
          <w:t xml:space="preserve"> </w:t>
        </w:r>
      </w:ins>
      <w:del w:id="291" w:author="Chen Heller" w:date="2022-09-05T11:18:00Z">
        <w:r w:rsidR="00D826D9" w:rsidDel="00045AE5">
          <w:delText>000</w:delText>
        </w:r>
      </w:del>
      <w:r w:rsidR="00D826D9">
        <w:t>15</w:t>
      </w:r>
      <w:del w:id="292" w:author="Chen Heller" w:date="2022-09-05T11:18:00Z">
        <w:r w:rsidR="00D826D9" w:rsidDel="00A43A97">
          <w:delText>sec</w:delText>
        </w:r>
      </w:del>
      <w:r w:rsidR="00D826D9">
        <w:t>, SD = 0.</w:t>
      </w:r>
      <w:ins w:id="293" w:author="Chen Heller" w:date="2022-09-05T11:18:00Z">
        <w:r w:rsidR="00045AE5" w:rsidDel="00045AE5">
          <w:t xml:space="preserve"> </w:t>
        </w:r>
      </w:ins>
      <w:del w:id="294" w:author="Chen Heller" w:date="2022-09-05T11:18:00Z">
        <w:r w:rsidR="00D826D9" w:rsidDel="00045AE5">
          <w:delText>000</w:delText>
        </w:r>
      </w:del>
      <w:r w:rsidR="00D826D9">
        <w:t>0289) and incongruent (M = 0.</w:t>
      </w:r>
      <w:ins w:id="295" w:author="Chen Heller" w:date="2022-09-05T11:18:00Z">
        <w:r w:rsidR="00045AE5" w:rsidDel="00045AE5">
          <w:t xml:space="preserve"> </w:t>
        </w:r>
      </w:ins>
      <w:del w:id="296" w:author="Chen Heller" w:date="2022-09-05T11:18:00Z">
        <w:r w:rsidR="00D826D9" w:rsidDel="00045AE5">
          <w:delText>000</w:delText>
        </w:r>
      </w:del>
      <w:r w:rsidR="00D826D9">
        <w:t>13</w:t>
      </w:r>
      <w:del w:id="297" w:author="Chen Heller" w:date="2022-09-05T11:18:00Z">
        <w:r w:rsidR="00D826D9" w:rsidDel="00045AE5">
          <w:delText>sec</w:delText>
        </w:r>
      </w:del>
      <w:r w:rsidR="00D826D9">
        <w:t>, SD = 0.</w:t>
      </w:r>
      <w:ins w:id="298" w:author="Chen Heller" w:date="2022-09-05T11:18:00Z">
        <w:r w:rsidR="00045AE5" w:rsidDel="00045AE5">
          <w:t xml:space="preserve"> </w:t>
        </w:r>
      </w:ins>
      <w:del w:id="299" w:author="Chen Heller" w:date="2022-09-05T11:18:00Z">
        <w:r w:rsidR="00D826D9" w:rsidDel="00045AE5">
          <w:delText>000</w:delText>
        </w:r>
      </w:del>
      <w:r w:rsidR="00D826D9">
        <w:t>0646) conditions was far from significant, t</w:t>
      </w:r>
      <w:ins w:id="300" w:author="Chen Heller" w:date="2022-08-30T13:47:00Z">
        <w:r w:rsidR="00F32184" w:rsidRPr="00632924">
          <w:t>(8)</w:t>
        </w:r>
      </w:ins>
      <w:del w:id="301" w:author="Chen Heller" w:date="2022-08-30T13:47:00Z">
        <w:r w:rsidR="00D826D9" w:rsidRPr="00FF0854" w:rsidDel="00F32184">
          <w:rPr>
            <w:vertAlign w:val="subscript"/>
          </w:rPr>
          <w:delText>(8)</w:delText>
        </w:r>
      </w:del>
      <w:r w:rsidR="00D826D9">
        <w:t xml:space="preserve"> = 0.667, p = 0.</w:t>
      </w:r>
      <w:del w:id="302" w:author="Chen Heller" w:date="2022-09-05T11:19:00Z">
        <w:r w:rsidR="00D826D9" w:rsidDel="00045AE5">
          <w:delText>523</w:delText>
        </w:r>
      </w:del>
      <w:ins w:id="303" w:author="Chen Heller" w:date="2022-09-05T11:19:00Z">
        <w:r w:rsidR="00045AE5">
          <w:t>697</w:t>
        </w:r>
      </w:ins>
      <w:r w:rsidR="00D826D9">
        <w:t>, 95% CI [-</w:t>
      </w:r>
      <w:del w:id="304" w:author="Chen Heller" w:date="2022-09-05T11:19:00Z">
        <w:r w:rsidR="00D826D9" w:rsidDel="00D33A97">
          <w:delText>0.0000281</w:delText>
        </w:r>
      </w:del>
      <w:ins w:id="305" w:author="Chen Heller" w:date="2022-09-05T11:19:00Z">
        <w:r w:rsidR="00D33A97">
          <w:t>0.01</w:t>
        </w:r>
      </w:ins>
      <w:r w:rsidR="00D826D9">
        <w:t xml:space="preserve">, </w:t>
      </w:r>
      <w:del w:id="306" w:author="Chen Heller" w:date="2022-09-05T11:19:00Z">
        <w:r w:rsidR="00D826D9" w:rsidDel="00D33A97">
          <w:delText>0.0000511</w:delText>
        </w:r>
      </w:del>
      <w:ins w:id="307" w:author="Chen Heller" w:date="2022-09-05T11:19:00Z">
        <w:r w:rsidR="00D33A97">
          <w:t>0.03</w:t>
        </w:r>
      </w:ins>
      <w:r w:rsidR="00D826D9">
        <w:t>]</w:t>
      </w:r>
      <w:del w:id="308" w:author="Chen Heller" w:date="2022-09-05T11:19:00Z">
        <w:r w:rsidR="00D826D9" w:rsidDel="00D33A97">
          <w:delText>, Cohen's d</w:delText>
        </w:r>
        <w:r w:rsidR="00D826D9" w:rsidDel="00D33A97">
          <w:rPr>
            <w:vertAlign w:val="subscript"/>
          </w:rPr>
          <w:delText xml:space="preserve">z </w:delText>
        </w:r>
        <w:r w:rsidR="00D826D9" w:rsidDel="00D33A97">
          <w:delText>= 0.222</w:delText>
        </w:r>
      </w:del>
      <w:r w:rsidR="00D826D9">
        <w:t>. The average number of valid trials among included and excluded participants was 91.64 (SD = 57) out of 240 in the congruent condition and 84.57 (SD = 54.8) in the incongruent condition. On average, 118 trials were excluded due to late responses and 31 due to early responses, while 67 trials were excluded due to incorrect answers.</w:t>
      </w:r>
    </w:p>
    <w:p w14:paraId="65366A3D" w14:textId="77777777" w:rsidR="00D826D9" w:rsidRDefault="00D826D9">
      <w:pPr>
        <w:pStyle w:val="Heading4"/>
        <w:bidi w:val="0"/>
        <w:spacing w:line="360" w:lineRule="auto"/>
        <w:pPrChange w:id="309" w:author="Liad Mudrik" w:date="2022-08-18T00:01:00Z">
          <w:pPr>
            <w:pStyle w:val="Heading4"/>
            <w:bidi w:val="0"/>
          </w:pPr>
        </w:pPrChange>
      </w:pPr>
      <w:r>
        <w:t>Discussion</w:t>
      </w:r>
    </w:p>
    <w:p w14:paraId="1ACEDBB1" w14:textId="137CCBAA" w:rsidR="00D44019" w:rsidRDefault="00820346" w:rsidP="0086307E">
      <w:pPr>
        <w:pStyle w:val="NoSpacing"/>
        <w:bidi w:val="0"/>
        <w:rPr>
          <w:ins w:id="310" w:author="Chen Heller" w:date="2022-08-29T09:59:00Z"/>
        </w:rPr>
      </w:pPr>
      <w:ins w:id="311" w:author="Chen Heller" w:date="2022-08-29T09:14:00Z">
        <w:r>
          <w:t>Since participants in Experiment 2 no longer had enough time reach a final decision before initiating their movement</w:t>
        </w:r>
        <w:r w:rsidRPr="002B73D8" w:rsidDel="008E62C2">
          <w:t xml:space="preserve"> </w:t>
        </w:r>
      </w:ins>
      <w:del w:id="312" w:author="Chen Heller" w:date="2022-08-29T08:48:00Z">
        <w:r w:rsidR="00D826D9" w:rsidRPr="002B73D8" w:rsidDel="008E62C2">
          <w:delText>E</w:delText>
        </w:r>
        <w:commentRangeStart w:id="313"/>
        <w:r w:rsidR="00D826D9" w:rsidRPr="002B73D8" w:rsidDel="008E62C2">
          <w:delText xml:space="preserve">xperiment </w:delText>
        </w:r>
      </w:del>
      <w:del w:id="314" w:author="Chen Heller" w:date="2022-08-29T09:14:00Z">
        <w:r w:rsidR="00D44019" w:rsidDel="00820346">
          <w:delText>2</w:delText>
        </w:r>
        <w:r w:rsidR="00D44019" w:rsidRPr="00E93521" w:rsidDel="00820346">
          <w:delText xml:space="preserve"> </w:delText>
        </w:r>
      </w:del>
      <w:del w:id="315" w:author="Chen Heller" w:date="2022-08-29T08:48:00Z">
        <w:r w:rsidR="00D826D9" w:rsidRPr="00E93521" w:rsidDel="00513B7D">
          <w:delText xml:space="preserve">was </w:delText>
        </w:r>
      </w:del>
      <w:ins w:id="316" w:author="Chen Heller" w:date="2022-08-29T08:48:00Z">
        <w:r w:rsidR="00513B7D">
          <w:t xml:space="preserve">we </w:t>
        </w:r>
      </w:ins>
      <w:r w:rsidR="00D826D9" w:rsidRPr="00E93521">
        <w:t xml:space="preserve">expected </w:t>
      </w:r>
      <w:ins w:id="317" w:author="Chen Heller" w:date="2022-08-29T09:14:00Z">
        <w:r>
          <w:t xml:space="preserve">the </w:t>
        </w:r>
      </w:ins>
      <w:ins w:id="318" w:author="Chen Heller" w:date="2022-08-29T09:15:00Z">
        <w:r w:rsidR="00857C26">
          <w:t xml:space="preserve">movement </w:t>
        </w:r>
      </w:ins>
      <w:ins w:id="319" w:author="Chen Heller" w:date="2022-08-29T09:14:00Z">
        <w:r>
          <w:t xml:space="preserve">trajectories </w:t>
        </w:r>
      </w:ins>
      <w:r w:rsidR="00D826D9" w:rsidRPr="00E93521">
        <w:t xml:space="preserve">to </w:t>
      </w:r>
      <w:del w:id="320" w:author="Chen Heller" w:date="2022-08-29T08:48:00Z">
        <w:r w:rsidR="00D826D9" w:rsidRPr="00E93521" w:rsidDel="00513B7D">
          <w:delText xml:space="preserve">produce </w:delText>
        </w:r>
      </w:del>
      <w:ins w:id="321" w:author="Chen Heller" w:date="2022-08-29T09:05:00Z">
        <w:r w:rsidR="00D413C6">
          <w:t xml:space="preserve">reflect the decision making processes </w:t>
        </w:r>
      </w:ins>
      <w:ins w:id="322" w:author="Chen Heller" w:date="2022-08-29T09:12:00Z">
        <w:r w:rsidR="00224F81">
          <w:t>and the congruency effect's on it</w:t>
        </w:r>
      </w:ins>
      <w:del w:id="323" w:author="Chen Heller" w:date="2022-08-29T08:56:00Z">
        <w:r w:rsidR="00D826D9" w:rsidRPr="00E93521" w:rsidDel="00C0633F">
          <w:delText xml:space="preserve">an unconscious </w:delText>
        </w:r>
      </w:del>
      <w:del w:id="324" w:author="Chen Heller" w:date="2022-08-29T09:05:00Z">
        <w:r w:rsidR="00D826D9" w:rsidRPr="00E93521" w:rsidDel="00D413C6">
          <w:delText xml:space="preserve">effect since </w:delText>
        </w:r>
      </w:del>
      <w:commentRangeStart w:id="325"/>
      <w:del w:id="326" w:author="Chen Heller" w:date="2022-08-29T08:49:00Z">
        <w:r w:rsidR="00D826D9" w:rsidRPr="00E93521" w:rsidDel="00EA0A50">
          <w:delText>prime dilution [</w:delText>
        </w:r>
        <w:commentRangeStart w:id="327"/>
        <w:r w:rsidR="00D826D9" w:rsidRPr="00E93521" w:rsidDel="00EA0A50">
          <w:delText>ref</w:delText>
        </w:r>
        <w:commentRangeEnd w:id="327"/>
        <w:r w:rsidR="00D826D9" w:rsidRPr="00D44019" w:rsidDel="00EA0A50">
          <w:rPr>
            <w:rPrChange w:id="328" w:author="Liad Mudrik" w:date="2022-08-18T00:01:00Z">
              <w:rPr>
                <w:rStyle w:val="CommentReference"/>
                <w:rFonts w:eastAsiaTheme="majorEastAsia" w:cs="Times New Roman"/>
                <w:color w:val="2C4E8C"/>
              </w:rPr>
            </w:rPrChange>
          </w:rPr>
          <w:commentReference w:id="327"/>
        </w:r>
        <w:r w:rsidR="00D826D9" w:rsidRPr="00E93521" w:rsidDel="00EA0A50">
          <w:delText xml:space="preserve">] was diminished </w:delText>
        </w:r>
        <w:commentRangeEnd w:id="325"/>
        <w:r w:rsidR="007D3BA7" w:rsidDel="00EA0A50">
          <w:rPr>
            <w:rStyle w:val="CommentReference"/>
          </w:rPr>
          <w:commentReference w:id="325"/>
        </w:r>
        <w:r w:rsidR="00D826D9" w:rsidRPr="00E93521" w:rsidDel="00EA0A50">
          <w:delText>by further limiting the participants' response time in comparison to experiment one</w:delText>
        </w:r>
      </w:del>
      <w:r w:rsidR="00D826D9" w:rsidRPr="00E93521">
        <w:t>.</w:t>
      </w:r>
      <w:r w:rsidR="00D413C6">
        <w:t xml:space="preserve"> </w:t>
      </w:r>
      <w:r w:rsidR="00800CE5">
        <w:t>H</w:t>
      </w:r>
      <w:r w:rsidR="00D826D9" w:rsidRPr="00E93521">
        <w:t xml:space="preserve">owever, </w:t>
      </w:r>
      <w:ins w:id="329" w:author="Chen Heller" w:date="2022-08-29T09:15:00Z">
        <w:r w:rsidR="00857C26">
          <w:t xml:space="preserve">it was not observed in any </w:t>
        </w:r>
      </w:ins>
      <w:del w:id="330" w:author="Chen Heller" w:date="2022-08-29T09:15:00Z">
        <w:r w:rsidR="00D826D9" w:rsidRPr="00E93521" w:rsidDel="00857C26">
          <w:delText xml:space="preserve">none </w:delText>
        </w:r>
      </w:del>
      <w:r w:rsidR="00D826D9" w:rsidRPr="00E93521">
        <w:t>of the dependent variables</w:t>
      </w:r>
      <w:del w:id="331" w:author="Chen Heller" w:date="2022-08-29T09:15:00Z">
        <w:r w:rsidR="00D826D9" w:rsidRPr="00E93521" w:rsidDel="00857C26">
          <w:delText xml:space="preserve"> showed any difference between the conditions, including reach area</w:delText>
        </w:r>
        <w:r w:rsidR="007D3BA7" w:rsidDel="00857C26">
          <w:delText>,</w:delText>
        </w:r>
        <w:r w:rsidR="00D826D9" w:rsidRPr="00E93521" w:rsidDel="00857C26">
          <w:delText xml:space="preserve"> which was marginally significant in experiment </w:delText>
        </w:r>
        <w:r w:rsidR="007D3BA7" w:rsidDel="00857C26">
          <w:delText>1</w:delText>
        </w:r>
      </w:del>
      <w:r w:rsidR="00D826D9" w:rsidRPr="00E93521">
        <w:t xml:space="preserve">. </w:t>
      </w:r>
      <w:commentRangeStart w:id="332"/>
      <w:commentRangeStart w:id="333"/>
      <w:r w:rsidR="00D826D9" w:rsidRPr="00E93521">
        <w:t>An examination of the reach area distribution shows a that a single subject had an opposite trend to the rest of the sample which might explain why a significant unconscious effect could not be found</w:t>
      </w:r>
      <w:commentRangeEnd w:id="332"/>
      <w:r w:rsidR="00D826D9" w:rsidRPr="00E93521">
        <w:commentReference w:id="332"/>
      </w:r>
      <w:commentRangeEnd w:id="333"/>
      <w:r w:rsidR="007D3BA7">
        <w:rPr>
          <w:rStyle w:val="CommentReference"/>
        </w:rPr>
        <w:commentReference w:id="333"/>
      </w:r>
      <w:r w:rsidR="00D826D9" w:rsidRPr="00E93521">
        <w:t xml:space="preserve"> [</w:t>
      </w:r>
      <w:commentRangeStart w:id="334"/>
      <w:r w:rsidR="009E5DF4">
        <w:t>See reach area graph below</w:t>
      </w:r>
      <w:commentRangeEnd w:id="334"/>
      <w:r w:rsidR="001A3D21">
        <w:rPr>
          <w:rStyle w:val="CommentReference"/>
        </w:rPr>
        <w:commentReference w:id="334"/>
      </w:r>
      <w:r w:rsidR="00D826D9" w:rsidRPr="00E93521">
        <w:t xml:space="preserve">]. </w:t>
      </w:r>
      <w:del w:id="335" w:author="Chen Heller" w:date="2022-08-29T09:26:00Z">
        <w:r w:rsidR="00D826D9" w:rsidRPr="00E93521" w:rsidDel="003C746F">
          <w:delText>However</w:delText>
        </w:r>
      </w:del>
      <w:del w:id="336" w:author="Chen Heller" w:date="2022-08-29T10:27:00Z">
        <w:r w:rsidR="00D826D9" w:rsidRPr="00E93521" w:rsidDel="009E5DF4">
          <w:delText xml:space="preserve">, </w:delText>
        </w:r>
      </w:del>
      <w:del w:id="337" w:author="Chen Heller" w:date="2022-08-29T09:26:00Z">
        <w:r w:rsidR="00D826D9" w:rsidRPr="00E93521" w:rsidDel="003C746F">
          <w:delText xml:space="preserve">the failure to find a congruency effect could also be the product of </w:delText>
        </w:r>
      </w:del>
      <w:del w:id="338" w:author="Chen Heller" w:date="2022-08-29T10:27:00Z">
        <w:r w:rsidR="00D826D9" w:rsidRPr="00E93521" w:rsidDel="009E5DF4">
          <w:delText xml:space="preserve">the strict timing limitations. It is possible that participants did not properly perform the task because the required responses were too quick. </w:delText>
        </w:r>
      </w:del>
      <w:ins w:id="339" w:author="Chen Heller" w:date="2022-08-29T10:29:00Z">
        <w:r w:rsidR="00C75FB9">
          <w:t>Expec</w:t>
        </w:r>
      </w:ins>
      <w:ins w:id="340" w:author="Chen Heller" w:date="2022-08-29T10:30:00Z">
        <w:r w:rsidR="00C75FB9">
          <w:t xml:space="preserve">tedly, </w:t>
        </w:r>
      </w:ins>
      <w:ins w:id="341" w:author="Chen Heller" w:date="2022-08-29T10:36:00Z">
        <w:r w:rsidR="009D64F9">
          <w:t xml:space="preserve">reducing the allowed response time </w:t>
        </w:r>
      </w:ins>
      <w:ins w:id="342" w:author="Chen Heller" w:date="2022-08-29T10:34:00Z">
        <w:r w:rsidR="00BC32D6">
          <w:t>in this experiment</w:t>
        </w:r>
        <w:r w:rsidR="00ED152F">
          <w:t xml:space="preserve"> </w:t>
        </w:r>
      </w:ins>
      <w:ins w:id="343" w:author="Chen Heller" w:date="2022-08-29T10:36:00Z">
        <w:r w:rsidR="009D64F9">
          <w:t>increased the</w:t>
        </w:r>
      </w:ins>
      <w:ins w:id="344" w:author="Chen Heller" w:date="2022-08-29T10:40:00Z">
        <w:r w:rsidR="00774229">
          <w:t xml:space="preserve"> average</w:t>
        </w:r>
      </w:ins>
      <w:ins w:id="345" w:author="Chen Heller" w:date="2022-08-29T10:36:00Z">
        <w:r w:rsidR="009D64F9">
          <w:t xml:space="preserve"> proportion of late responses (</w:t>
        </w:r>
      </w:ins>
      <w:ins w:id="346" w:author="Chen Heller" w:date="2022-08-29T10:41:00Z">
        <w:r w:rsidR="00774229">
          <w:t>24.58%</w:t>
        </w:r>
      </w:ins>
      <w:ins w:id="347" w:author="Chen Heller" w:date="2022-08-29T10:36:00Z">
        <w:r w:rsidR="009D64F9">
          <w:t xml:space="preserve">). </w:t>
        </w:r>
      </w:ins>
      <w:ins w:id="348" w:author="Chen Heller" w:date="2022-08-29T10:37:00Z">
        <w:r w:rsidR="00A0517B">
          <w:t xml:space="preserve">Moreover, demanding faster responses </w:t>
        </w:r>
      </w:ins>
      <w:ins w:id="349" w:author="Chen Heller" w:date="2022-08-29T10:43:00Z">
        <w:r w:rsidR="006855E6">
          <w:t xml:space="preserve">might have </w:t>
        </w:r>
      </w:ins>
      <w:ins w:id="350" w:author="Chen Heller" w:date="2022-08-29T10:37:00Z">
        <w:r w:rsidR="00A0517B">
          <w:t>result</w:t>
        </w:r>
      </w:ins>
      <w:ins w:id="351" w:author="Chen Heller" w:date="2022-08-29T10:43:00Z">
        <w:r w:rsidR="006855E6">
          <w:t>ed</w:t>
        </w:r>
      </w:ins>
      <w:ins w:id="352" w:author="Chen Heller" w:date="2022-08-29T10:37:00Z">
        <w:r w:rsidR="00A0517B">
          <w:t xml:space="preserve"> in rash and incorrect answers</w:t>
        </w:r>
      </w:ins>
      <w:ins w:id="353" w:author="Chen Heller" w:date="2022-08-29T10:39:00Z">
        <w:r w:rsidR="006C450F">
          <w:t xml:space="preserve">, </w:t>
        </w:r>
      </w:ins>
      <w:ins w:id="354" w:author="Chen Heller" w:date="2022-08-29T10:37:00Z">
        <w:r w:rsidR="00A0517B">
          <w:t xml:space="preserve">which </w:t>
        </w:r>
      </w:ins>
      <w:ins w:id="355" w:author="Chen Heller" w:date="2022-08-29T10:39:00Z">
        <w:r w:rsidR="00FA68C8">
          <w:t>account</w:t>
        </w:r>
      </w:ins>
      <w:ins w:id="356" w:author="Chen Heller" w:date="2022-08-29T10:43:00Z">
        <w:r w:rsidR="006855E6">
          <w:t>ed</w:t>
        </w:r>
      </w:ins>
      <w:ins w:id="357" w:author="Chen Heller" w:date="2022-08-29T10:39:00Z">
        <w:r w:rsidR="00FA68C8">
          <w:t xml:space="preserve"> for </w:t>
        </w:r>
      </w:ins>
      <w:ins w:id="358" w:author="Chen Heller" w:date="2022-08-29T10:38:00Z">
        <w:r w:rsidR="00A0517B">
          <w:t>the</w:t>
        </w:r>
      </w:ins>
      <w:ins w:id="359" w:author="Chen Heller" w:date="2022-08-29T10:40:00Z">
        <w:r w:rsidR="00774229">
          <w:t xml:space="preserve"> average</w:t>
        </w:r>
      </w:ins>
      <w:ins w:id="360" w:author="Chen Heller" w:date="2022-08-29T10:38:00Z">
        <w:r w:rsidR="00A0517B">
          <w:t xml:space="preserve"> proportion of early (</w:t>
        </w:r>
      </w:ins>
      <w:ins w:id="361" w:author="Chen Heller" w:date="2022-08-29T10:41:00Z">
        <w:r w:rsidR="005756CF">
          <w:t>6.56%</w:t>
        </w:r>
      </w:ins>
      <w:ins w:id="362" w:author="Chen Heller" w:date="2022-08-29T10:38:00Z">
        <w:r w:rsidR="00A0517B">
          <w:t>) and incorrect (</w:t>
        </w:r>
      </w:ins>
      <w:ins w:id="363" w:author="Chen Heller" w:date="2022-08-29T10:42:00Z">
        <w:r w:rsidR="005756CF">
          <w:t>13.95%</w:t>
        </w:r>
      </w:ins>
      <w:ins w:id="364" w:author="Chen Heller" w:date="2022-08-29T10:38:00Z">
        <w:r w:rsidR="00A0517B">
          <w:t>) responses</w:t>
        </w:r>
        <w:r w:rsidR="006C450F">
          <w:t>.</w:t>
        </w:r>
      </w:ins>
      <w:ins w:id="365" w:author="Chen Heller" w:date="2022-08-29T10:39:00Z">
        <w:r w:rsidR="00FA68C8" w:rsidRPr="00E93521" w:rsidDel="00FB27E7">
          <w:t xml:space="preserve"> </w:t>
        </w:r>
      </w:ins>
      <w:ins w:id="366" w:author="Chen Heller" w:date="2022-08-29T10:44:00Z">
        <w:r w:rsidR="00AE13F2">
          <w:t>Overall Experiment 2 ex</w:t>
        </w:r>
      </w:ins>
      <w:ins w:id="367" w:author="Chen Heller" w:date="2022-08-29T12:58:00Z">
        <w:r w:rsidR="00932732">
          <w:t>hi</w:t>
        </w:r>
      </w:ins>
      <w:ins w:id="368" w:author="Chen Heller" w:date="2022-08-29T10:44:00Z">
        <w:r w:rsidR="00AE13F2">
          <w:t>bited a large average number of excluded trials (</w:t>
        </w:r>
      </w:ins>
      <w:ins w:id="369" w:author="Chen Heller" w:date="2022-08-29T10:46:00Z">
        <w:r w:rsidR="002A75E6">
          <w:t>45%</w:t>
        </w:r>
      </w:ins>
      <w:ins w:id="370" w:author="Chen Heller" w:date="2022-08-29T10:44:00Z">
        <w:r w:rsidR="00AE13F2">
          <w:t>)</w:t>
        </w:r>
      </w:ins>
      <w:ins w:id="371" w:author="Chen Heller" w:date="2022-08-29T10:45:00Z">
        <w:r w:rsidR="00AE13F2">
          <w:t>.</w:t>
        </w:r>
      </w:ins>
      <w:del w:id="372" w:author="Chen Heller" w:date="2022-08-29T10:31:00Z">
        <w:r w:rsidR="00D826D9" w:rsidRPr="00E93521" w:rsidDel="00FB27E7">
          <w:delText>This notion is supported by the</w:delText>
        </w:r>
      </w:del>
      <w:del w:id="373" w:author="Chen Heller" w:date="2022-08-29T10:39:00Z">
        <w:r w:rsidR="00D826D9" w:rsidRPr="00E93521" w:rsidDel="00FA68C8">
          <w:delText xml:space="preserve"> high proportion of trials that were excluded due to late or early responses (30.9%). Being unable to keep up with the fast pace of the experiment could also result in rash and incorrect answers, as did happen in 13.9% of the trials, which is unexpected in such a simple classification task [ref to % of incorrect answers a similar semantic priming exp].</w:delText>
        </w:r>
        <w:commentRangeEnd w:id="313"/>
        <w:r w:rsidR="007D3BA7" w:rsidDel="00FA68C8">
          <w:rPr>
            <w:rStyle w:val="CommentReference"/>
          </w:rPr>
          <w:commentReference w:id="313"/>
        </w:r>
      </w:del>
    </w:p>
    <w:p w14:paraId="25BD0ACD" w14:textId="1301B910" w:rsidR="00197453" w:rsidRDefault="00197453">
      <w:pPr>
        <w:pStyle w:val="NoSpacing"/>
        <w:bidi w:val="0"/>
        <w:pPrChange w:id="374" w:author="Chen Heller" w:date="2022-08-29T09:59:00Z">
          <w:pPr>
            <w:pStyle w:val="Heading3"/>
            <w:bidi w:val="0"/>
          </w:pPr>
        </w:pPrChange>
      </w:pPr>
      <w:ins w:id="375" w:author="Chen Heller" w:date="2022-08-29T09:59:00Z">
        <w:r w:rsidRPr="00197453">
          <w:rPr>
            <w:noProof/>
          </w:rPr>
          <w:lastRenderedPageBreak/>
          <w:drawing>
            <wp:inline distT="0" distB="0" distL="0" distR="0" wp14:anchorId="44256105" wp14:editId="2C9D3A61">
              <wp:extent cx="1692275" cy="1893622"/>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697054" cy="1898970"/>
                      </a:xfrm>
                      <a:prstGeom prst="rect">
                        <a:avLst/>
                      </a:prstGeom>
                    </pic:spPr>
                  </pic:pic>
                </a:graphicData>
              </a:graphic>
            </wp:inline>
          </w:drawing>
        </w:r>
      </w:ins>
    </w:p>
    <w:p w14:paraId="2C206D09" w14:textId="204486DF" w:rsidR="00ED60E1" w:rsidRDefault="008E682E" w:rsidP="00D44019">
      <w:pPr>
        <w:pStyle w:val="Heading3"/>
        <w:bidi w:val="0"/>
        <w:rPr>
          <w:rtl/>
        </w:rPr>
      </w:pPr>
      <w:r>
        <w:t xml:space="preserve">Pilot </w:t>
      </w:r>
      <w:r w:rsidR="00ED60E1">
        <w:t>Exp</w:t>
      </w:r>
      <w:r>
        <w:t>eriment</w:t>
      </w:r>
      <w:r w:rsidR="00ED60E1">
        <w:t xml:space="preserve"> 3</w:t>
      </w:r>
    </w:p>
    <w:p w14:paraId="6ED892B3" w14:textId="5F83E276" w:rsidR="00D826D9" w:rsidRDefault="007D3BA7" w:rsidP="00D826D9">
      <w:pPr>
        <w:pStyle w:val="NoSpacing"/>
        <w:bidi w:val="0"/>
      </w:pPr>
      <w:r>
        <w:t xml:space="preserve">Given the </w:t>
      </w:r>
      <w:r w:rsidR="00D826D9">
        <w:t>large proportion of excluded trials</w:t>
      </w:r>
      <w:r w:rsidR="00470925">
        <w:t xml:space="preserve">, in Experiment 3 </w:t>
      </w:r>
      <w:ins w:id="376" w:author="Chen Heller" w:date="2022-08-29T08:47:00Z">
        <w:r w:rsidR="008E62C2">
          <w:t xml:space="preserve">the </w:t>
        </w:r>
      </w:ins>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leading to less exclusions. This in turn was expected to increase the signal-to-noise ratio, and allow the</w:t>
      </w:r>
      <w:r w:rsidR="00D826D9">
        <w:t xml:space="preserve"> congruency effect</w:t>
      </w:r>
      <w:r w:rsidR="005863EE">
        <w:t xml:space="preserve"> to be found</w:t>
      </w:r>
      <w:r w:rsidR="00D826D9">
        <w:t>.</w:t>
      </w:r>
    </w:p>
    <w:p w14:paraId="0580D9A3" w14:textId="77777777" w:rsidR="00D826D9" w:rsidRDefault="00D826D9" w:rsidP="00D826D9">
      <w:pPr>
        <w:pStyle w:val="Heading4"/>
        <w:bidi w:val="0"/>
      </w:pPr>
      <w:r>
        <w:t>Methods</w:t>
      </w:r>
    </w:p>
    <w:p w14:paraId="3B29F863" w14:textId="77777777" w:rsidR="00D826D9" w:rsidRDefault="00D826D9" w:rsidP="00D826D9">
      <w:pPr>
        <w:pStyle w:val="Heading5"/>
        <w:bidi w:val="0"/>
      </w:pPr>
      <w:r>
        <w:t>Participants</w:t>
      </w:r>
    </w:p>
    <w:p w14:paraId="542AD451" w14:textId="23385BB9" w:rsidR="00D826D9" w:rsidRPr="00354457" w:rsidRDefault="00860CF5" w:rsidP="00D826D9">
      <w:pPr>
        <w:pStyle w:val="NoSpacing"/>
        <w:bidi w:val="0"/>
      </w:pPr>
      <w:del w:id="377" w:author="Chen Heller" w:date="2022-08-30T15:13:00Z">
        <w:r w:rsidDel="00F5658A">
          <w:delText>17</w:delText>
        </w:r>
        <w:r w:rsidR="00D826D9" w:rsidDel="00F5658A">
          <w:delText xml:space="preserve"> </w:delText>
        </w:r>
      </w:del>
      <w:ins w:id="378" w:author="Chen Heller" w:date="2022-08-30T15:13:00Z">
        <w:r w:rsidR="00F5658A">
          <w:t xml:space="preserve">7 </w:t>
        </w:r>
      </w:ins>
      <w:r w:rsidR="00D826D9">
        <w:t>participants (</w:t>
      </w:r>
      <w:del w:id="379" w:author="Chen Heller" w:date="2022-08-30T15:18:00Z">
        <w:r w:rsidR="00D826D9" w:rsidDel="007B7156">
          <w:delText xml:space="preserve">10 </w:delText>
        </w:r>
      </w:del>
      <w:ins w:id="380" w:author="Chen Heller" w:date="2022-08-30T15:18:00Z">
        <w:r w:rsidR="007B7156">
          <w:t xml:space="preserve">5 </w:t>
        </w:r>
      </w:ins>
      <w:r w:rsidR="00D826D9">
        <w:t>females) were recruited for the study (</w:t>
      </w:r>
      <w:ins w:id="381" w:author="Chen Heller" w:date="2022-08-26T10:48:00Z">
        <w:r w:rsidR="00903CA4">
          <w:t xml:space="preserve">age: </w:t>
        </w:r>
      </w:ins>
      <w:r w:rsidR="00D826D9">
        <w:t xml:space="preserve">M = </w:t>
      </w:r>
      <w:del w:id="382" w:author="Chen Heller" w:date="2022-09-05T14:21:00Z">
        <w:r w:rsidR="00D826D9" w:rsidDel="002E3A53">
          <w:delText>25.5</w:delText>
        </w:r>
      </w:del>
      <w:ins w:id="383" w:author="Chen Heller" w:date="2022-09-05T14:21:00Z">
        <w:r w:rsidR="002E3A53">
          <w:t>24.42</w:t>
        </w:r>
      </w:ins>
      <w:r w:rsidR="00D826D9">
        <w:t>, SD = 3.</w:t>
      </w:r>
      <w:del w:id="384" w:author="Chen Heller" w:date="2022-09-05T14:22:00Z">
        <w:r w:rsidR="00D826D9" w:rsidDel="002E3A53">
          <w:delText>7</w:delText>
        </w:r>
      </w:del>
      <w:ins w:id="385" w:author="Chen Heller" w:date="2022-09-05T14:22:00Z">
        <w:r w:rsidR="002E3A53">
          <w:t>20</w:t>
        </w:r>
      </w:ins>
      <w:r w:rsidR="00D826D9">
        <w:t xml:space="preserve">) in a recruitment procedure identical to experiment 1. Four </w:t>
      </w:r>
      <w:ins w:id="386" w:author="Chen Heller" w:date="2022-08-30T15:18:00Z">
        <w:r w:rsidR="007B7156">
          <w:t xml:space="preserve">additional </w:t>
        </w:r>
      </w:ins>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del w:id="387" w:author="Chen Heller" w:date="2022-08-29T10:57:00Z">
        <w:r w:rsidR="00D826D9" w:rsidDel="00827596">
          <w:delText>achived</w:delText>
        </w:r>
      </w:del>
      <w:ins w:id="388" w:author="Chen Heller" w:date="2022-08-29T10:57:00Z">
        <w:r w:rsidR="00827596">
          <w:t>achieved</w:t>
        </w:r>
      </w:ins>
      <w:r w:rsidR="00D826D9">
        <w:t xml:space="preserve"> significantly less than 70% correct answers in the classification task according to a binomial test.</w:t>
      </w:r>
      <w:ins w:id="389" w:author="Chen Heller" w:date="2022-08-30T15:19:00Z">
        <w:r w:rsidR="007B7156" w:rsidDel="007B7156">
          <w:t xml:space="preserve"> </w:t>
        </w:r>
      </w:ins>
      <w:del w:id="390" w:author="Chen Heller" w:date="2022-08-30T15:19:00Z">
        <w:r w:rsidR="00D826D9" w:rsidDel="007B7156">
          <w:delText xml:space="preserve"> Overall, seven subjects were included in the analysis.</w:delText>
        </w:r>
      </w:del>
    </w:p>
    <w:p w14:paraId="0A2005EA" w14:textId="04A73897" w:rsidR="00D826D9" w:rsidRDefault="00D826D9" w:rsidP="00D826D9">
      <w:pPr>
        <w:pStyle w:val="Heading5"/>
        <w:bidi w:val="0"/>
      </w:pPr>
      <w:r>
        <w:t>Stimuli</w:t>
      </w:r>
      <w:r w:rsidR="008E682E">
        <w:t>, Apparatus and Procedure</w:t>
      </w:r>
    </w:p>
    <w:p w14:paraId="1151CE81" w14:textId="6B3A533D" w:rsidR="00D826D9" w:rsidRDefault="00D826D9" w:rsidP="008E682E">
      <w:pPr>
        <w:pStyle w:val="NoSpacing"/>
        <w:bidi w:val="0"/>
      </w:pPr>
      <w:r>
        <w:t>The</w:t>
      </w:r>
      <w:r w:rsidR="008E682E">
        <w:t xml:space="preserve"> experimental methods were identical to those used in Experiment 2, besides the following changes: </w:t>
      </w:r>
      <w:r w:rsidR="001D0E54">
        <w:t>f</w:t>
      </w:r>
      <w:r w:rsidR="008E682E">
        <w:t xml:space="preserve">irst, the </w:t>
      </w:r>
      <w:r>
        <w:t xml:space="preserve">maximal movement onset and movement duration were reduced by </w:t>
      </w:r>
      <w:commentRangeStart w:id="391"/>
      <w:commentRangeStart w:id="392"/>
      <w:r>
        <w:t xml:space="preserve">10ms to 320ms and 420ms </w:t>
      </w:r>
      <w:commentRangeEnd w:id="391"/>
      <w:r w:rsidR="008E682E">
        <w:rPr>
          <w:rStyle w:val="CommentReference"/>
        </w:rPr>
        <w:commentReference w:id="391"/>
      </w:r>
      <w:commentRangeEnd w:id="392"/>
      <w:r w:rsidR="00570789">
        <w:rPr>
          <w:rStyle w:val="CommentReference"/>
        </w:rPr>
        <w:commentReference w:id="392"/>
      </w:r>
      <w:r>
        <w:t>respectively</w:t>
      </w:r>
      <w:ins w:id="393" w:author="Chen Heller" w:date="2022-08-29T13:04:00Z">
        <w:r w:rsidR="00960D0C">
          <w:t xml:space="preserve"> so as to make sure they do not exceed those use in </w:t>
        </w:r>
        <w:r w:rsidR="00960D0C" w:rsidRPr="00C65950">
          <w:t>Gallivan &amp; Chapman</w:t>
        </w:r>
        <w:r w:rsidR="00960D0C">
          <w:t xml:space="preserve"> [</w:t>
        </w:r>
        <w:commentRangeStart w:id="394"/>
        <w:r w:rsidR="00960D0C">
          <w:t>ref</w:t>
        </w:r>
      </w:ins>
      <w:commentRangeEnd w:id="394"/>
      <w:ins w:id="395" w:author="Chen Heller" w:date="2022-08-29T13:05:00Z">
        <w:r w:rsidR="00960D0C">
          <w:rPr>
            <w:rStyle w:val="CommentReference"/>
          </w:rPr>
          <w:commentReference w:id="394"/>
        </w:r>
      </w:ins>
      <w:ins w:id="396" w:author="Chen Heller" w:date="2022-08-29T13:04:00Z">
        <w:r w:rsidR="00960D0C">
          <w:t>]</w:t>
        </w:r>
      </w:ins>
      <w:r>
        <w:t>. Recognition of movement onset and offset was also adjusted</w:t>
      </w:r>
      <w:ins w:id="397" w:author="Chen Heller" w:date="2022-09-04T12:34:00Z">
        <w:r w:rsidR="0057241D">
          <w:t xml:space="preserve"> to improve th</w:t>
        </w:r>
      </w:ins>
      <w:ins w:id="398" w:author="Chen Heller" w:date="2022-09-04T12:35:00Z">
        <w:r w:rsidR="0057241D">
          <w:t>eir consistency across trials</w:t>
        </w:r>
      </w:ins>
      <w:r>
        <w:t xml:space="preserve">, </w:t>
      </w:r>
      <w:r w:rsidR="008E682E">
        <w:t xml:space="preserve">so </w:t>
      </w:r>
      <w:r>
        <w:t xml:space="preserve">movement started when the finger was 1cm away from the starting point (Euclidean distance) and ended when it was 1.5cm away from the screen (on the 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7777777" w:rsidR="00D826D9" w:rsidRDefault="00D826D9" w:rsidP="00D826D9">
      <w:pPr>
        <w:pStyle w:val="Heading4"/>
        <w:bidi w:val="0"/>
      </w:pPr>
      <w:r>
        <w:t>Results</w:t>
      </w:r>
    </w:p>
    <w:p w14:paraId="3C8905BD" w14:textId="44DB42C3" w:rsidR="0045341F" w:rsidRDefault="00BA4221" w:rsidP="00D826D9">
      <w:pPr>
        <w:pStyle w:val="NoSpacing"/>
        <w:bidi w:val="0"/>
        <w:rPr>
          <w:ins w:id="399" w:author="Chen Heller" w:date="2022-09-05T14:33:00Z"/>
        </w:rPr>
      </w:pPr>
      <w:ins w:id="400" w:author="Chen Heller" w:date="2022-08-30T16:32:00Z">
        <w:r>
          <w:t xml:space="preserve">Prime visibility: overall, </w:t>
        </w:r>
      </w:ins>
      <w:ins w:id="401" w:author="Chen Heller" w:date="2022-08-31T12:25:00Z">
        <w:r w:rsidR="00935D83">
          <w:t>68.55</w:t>
        </w:r>
      </w:ins>
      <w:ins w:id="402" w:author="Chen Heller" w:date="2022-08-30T16:32:00Z">
        <w:r>
          <w:t xml:space="preserve">% of the trials were rated as visibility 1, </w:t>
        </w:r>
      </w:ins>
      <w:ins w:id="403" w:author="Chen Heller" w:date="2022-08-31T12:25:00Z">
        <w:r w:rsidR="00935D83">
          <w:t>27.28</w:t>
        </w:r>
      </w:ins>
      <w:ins w:id="404" w:author="Chen Heller" w:date="2022-08-30T16:32:00Z">
        <w:r>
          <w:t xml:space="preserve">% as visibility 2, </w:t>
        </w:r>
      </w:ins>
      <w:ins w:id="405" w:author="Chen Heller" w:date="2022-08-31T12:25:00Z">
        <w:r w:rsidR="00935D83">
          <w:t>3.13</w:t>
        </w:r>
      </w:ins>
      <w:ins w:id="406" w:author="Chen Heller" w:date="2022-08-30T16:32:00Z">
        <w:r>
          <w:t xml:space="preserve">% as visibility 3 and </w:t>
        </w:r>
      </w:ins>
      <w:ins w:id="407" w:author="Chen Heller" w:date="2022-08-31T12:26:00Z">
        <w:r w:rsidR="00935D83">
          <w:t>1.02</w:t>
        </w:r>
      </w:ins>
      <w:ins w:id="408" w:author="Chen Heller" w:date="2022-08-30T16:32:00Z">
        <w:r>
          <w:t xml:space="preserve">% as visibility 4. </w:t>
        </w:r>
      </w:ins>
      <w:r w:rsidR="00D826D9">
        <w:t xml:space="preserve">When participants rated the prime as invisible, they were not better than chance at recognizing it, </w:t>
      </w:r>
      <w:r w:rsidR="00D826D9">
        <w:lastRenderedPageBreak/>
        <w:t>M = 47.4</w:t>
      </w:r>
      <w:ins w:id="409" w:author="Chen Heller" w:date="2022-08-31T12:26:00Z">
        <w:r w:rsidR="00174F24">
          <w:t>6</w:t>
        </w:r>
      </w:ins>
      <w:r w:rsidR="00D826D9">
        <w:t>%, SD = 3.4, t</w:t>
      </w:r>
      <w:r w:rsidR="00D826D9" w:rsidRPr="00F32184">
        <w:rPr>
          <w:rPrChange w:id="410" w:author="Chen Heller" w:date="2022-08-30T13:48:00Z">
            <w:rPr>
              <w:vertAlign w:val="subscript"/>
            </w:rPr>
          </w:rPrChange>
        </w:rPr>
        <w:t>(6)</w:t>
      </w:r>
      <w:r w:rsidR="00D826D9">
        <w:t xml:space="preserve"> = -1.94, p = 0.1</w:t>
      </w:r>
      <w:ins w:id="411" w:author="Chen Heller" w:date="2022-08-31T12:26:00Z">
        <w:r w:rsidR="00174F24">
          <w:t>00</w:t>
        </w:r>
      </w:ins>
      <w:r w:rsidR="00D826D9">
        <w:t>, 95% CI = [44.26, 50.65].</w:t>
      </w:r>
      <w:ins w:id="412" w:author="Chen Heller" w:date="2022-09-05T14:32:00Z">
        <w:r w:rsidR="008116EA">
          <w:t xml:space="preserve"> </w:t>
        </w:r>
        <w:r w:rsidR="008116EA">
          <w:t>Thus, both the subjective and the objective measures confirm that masking was effective in rendering the stimuli invisible</w:t>
        </w:r>
        <w:r w:rsidR="008116EA">
          <w:t>.</w:t>
        </w:r>
      </w:ins>
      <w:del w:id="413" w:author="Chen Heller" w:date="2022-09-04T17:53:00Z">
        <w:r w:rsidR="00D826D9" w:rsidDel="0045341F">
          <w:delText xml:space="preserve"> </w:delText>
        </w:r>
      </w:del>
    </w:p>
    <w:p w14:paraId="2A9CFA53" w14:textId="77777777" w:rsidR="007B4395" w:rsidRDefault="007B4395" w:rsidP="007B4395">
      <w:pPr>
        <w:pStyle w:val="NoSpacing"/>
        <w:bidi w:val="0"/>
        <w:rPr>
          <w:ins w:id="414" w:author="Chen Heller" w:date="2022-09-04T17:53:00Z"/>
        </w:rPr>
      </w:pPr>
    </w:p>
    <w:p w14:paraId="42C02537" w14:textId="665D526E" w:rsidR="00D826D9" w:rsidRDefault="0045341F" w:rsidP="0045341F">
      <w:pPr>
        <w:pStyle w:val="NoSpacing"/>
        <w:bidi w:val="0"/>
        <w:rPr>
          <w:ins w:id="415" w:author="Chen Heller" w:date="2022-08-30T12:24:00Z"/>
        </w:rPr>
      </w:pPr>
      <w:ins w:id="416" w:author="Chen Heller" w:date="2022-09-04T17:53:00Z">
        <w:r>
          <w:t xml:space="preserve">Congruency effect: All the results contrasting between the </w:t>
        </w:r>
      </w:ins>
      <w:ins w:id="417" w:author="Chen Heller" w:date="2022-09-05T09:37:00Z">
        <w:r w:rsidR="00E132B1">
          <w:t>congruent</w:t>
        </w:r>
      </w:ins>
      <w:ins w:id="418" w:author="Chen Heller" w:date="2022-09-04T17:53:00Z">
        <w:r>
          <w:t xml:space="preserve"> and </w:t>
        </w:r>
      </w:ins>
      <w:ins w:id="419" w:author="Chen Heller" w:date="2022-09-05T09:37:00Z">
        <w:r w:rsidR="00E132B1">
          <w:t>incongruent</w:t>
        </w:r>
      </w:ins>
      <w:ins w:id="420" w:author="Chen Heller" w:date="2022-09-04T17:53:00Z">
        <w:r>
          <w:t xml:space="preserve"> conditions were corrected for multiple comparison with a procedure identical to that used in Exp. 1. </w:t>
        </w:r>
      </w:ins>
      <w:ins w:id="421" w:author="Chen Heller" w:date="2022-09-05T09:37:00Z">
        <w:r w:rsidR="00E132B1">
          <w:t>The movement duration</w:t>
        </w:r>
      </w:ins>
      <w:ins w:id="422" w:author="Chen Heller" w:date="2022-09-05T09:38:00Z">
        <w:r w:rsidR="00E132B1">
          <w:t xml:space="preserve"> variable as well as the </w:t>
        </w:r>
        <w:r w:rsidR="006F660F">
          <w:t>reach area</w:t>
        </w:r>
      </w:ins>
      <w:ins w:id="423" w:author="Chen Heller" w:date="2022-09-05T11:00:00Z">
        <w:r w:rsidR="002D00F6">
          <w:t xml:space="preserve"> and the traveled distance </w:t>
        </w:r>
      </w:ins>
      <w:ins w:id="424" w:author="Chen Heller" w:date="2022-09-05T09:38:00Z">
        <w:r w:rsidR="006F660F">
          <w:t>variables, violated the normality assumption and were therefor tested using permutation</w:t>
        </w:r>
      </w:ins>
      <w:ins w:id="425" w:author="Chen Heller" w:date="2022-09-05T09:39:00Z">
        <w:r w:rsidR="006F660F">
          <w:t>.</w:t>
        </w:r>
      </w:ins>
      <w:ins w:id="426" w:author="Chen Heller" w:date="2022-09-05T09:37:00Z">
        <w:r w:rsidR="00E132B1">
          <w:t xml:space="preserve"> </w:t>
        </w:r>
      </w:ins>
      <w:r w:rsidR="00D826D9">
        <w:t>Contrary to experiment two, a congruency effect was reflected in the traveled distance which was shorter in the congruent (M = 1.01, SD = 0.005) than in the incongruent condition (M = 1.02, SD = 0.007), t</w:t>
      </w:r>
      <w:ins w:id="427" w:author="Chen Heller" w:date="2022-08-30T13:48:00Z">
        <w:r w:rsidR="00F32184" w:rsidRPr="00632924">
          <w:t>(6)</w:t>
        </w:r>
      </w:ins>
      <w:del w:id="428" w:author="Chen Heller" w:date="2022-08-30T13:48:00Z">
        <w:r w:rsidR="00D826D9" w:rsidRPr="00FF0854" w:rsidDel="00F32184">
          <w:rPr>
            <w:vertAlign w:val="subscript"/>
          </w:rPr>
          <w:delText>(6)</w:delText>
        </w:r>
      </w:del>
      <w:r w:rsidR="00D826D9">
        <w:t xml:space="preserve"> = -3.76, p = 0.0</w:t>
      </w:r>
      <w:del w:id="429" w:author="Chen Heller" w:date="2022-09-05T10:03:00Z">
        <w:r w:rsidR="00D826D9" w:rsidDel="007B3138">
          <w:delText>09</w:delText>
        </w:r>
      </w:del>
      <w:ins w:id="430" w:author="Chen Heller" w:date="2022-09-05T11:01:00Z">
        <w:r w:rsidR="002D00F6">
          <w:t>39</w:t>
        </w:r>
      </w:ins>
      <w:r w:rsidR="00D826D9">
        <w:t>, 95% CI [-0.</w:t>
      </w:r>
      <w:del w:id="431" w:author="Chen Heller" w:date="2022-09-05T11:02:00Z">
        <w:r w:rsidR="00D826D9" w:rsidDel="006B6CE7">
          <w:delText>008</w:delText>
        </w:r>
      </w:del>
      <w:ins w:id="432" w:author="Chen Heller" w:date="2022-09-05T11:02:00Z">
        <w:r w:rsidR="006B6CE7">
          <w:t>00</w:t>
        </w:r>
        <w:r w:rsidR="006B6CE7">
          <w:t>7</w:t>
        </w:r>
      </w:ins>
      <w:r w:rsidR="00D826D9">
        <w:t>, -0.</w:t>
      </w:r>
      <w:del w:id="433" w:author="Chen Heller" w:date="2022-09-05T11:02:00Z">
        <w:r w:rsidR="00D826D9" w:rsidDel="006B6CE7">
          <w:delText>001</w:delText>
        </w:r>
      </w:del>
      <w:ins w:id="434" w:author="Chen Heller" w:date="2022-09-05T11:02:00Z">
        <w:r w:rsidR="006B6CE7">
          <w:t>00</w:t>
        </w:r>
        <w:r w:rsidR="006B6CE7">
          <w:t>2</w:t>
        </w:r>
      </w:ins>
      <w:r w:rsidR="00D826D9">
        <w:t xml:space="preserve">], </w:t>
      </w:r>
      <w:del w:id="435" w:author="Chen Heller" w:date="2022-09-05T11:02:00Z">
        <w:r w:rsidR="00D826D9" w:rsidDel="006B03C2">
          <w:delText>Cohen's d</w:delText>
        </w:r>
        <w:r w:rsidR="00D826D9" w:rsidDel="006B03C2">
          <w:rPr>
            <w:vertAlign w:val="subscript"/>
          </w:rPr>
          <w:delText>z</w:delText>
        </w:r>
        <w:r w:rsidR="00D826D9" w:rsidDel="006B03C2">
          <w:delText xml:space="preserve"> = -1.422</w:delText>
        </w:r>
      </w:del>
      <w:r w:rsidR="00D826D9">
        <w:t xml:space="preserve">. In accordance with shorter movements, </w:t>
      </w:r>
      <w:commentRangeStart w:id="436"/>
      <w:r w:rsidR="00D826D9">
        <w:t xml:space="preserve">movement duration was also marginally shorter </w:t>
      </w:r>
      <w:commentRangeEnd w:id="436"/>
      <w:r w:rsidR="00BE73CB">
        <w:rPr>
          <w:rStyle w:val="CommentReference"/>
        </w:rPr>
        <w:commentReference w:id="436"/>
      </w:r>
      <w:r w:rsidR="00D826D9">
        <w:t xml:space="preserve">in the congruent (M = </w:t>
      </w:r>
      <w:r w:rsidR="00597E92">
        <w:t>3</w:t>
      </w:r>
      <w:r w:rsidR="00D826D9">
        <w:t>9</w:t>
      </w:r>
      <w:r w:rsidR="00597E92">
        <w:t>1.9ms</w:t>
      </w:r>
      <w:r w:rsidR="00D826D9">
        <w:t>, SD = 3</w:t>
      </w:r>
      <w:r w:rsidR="00597E92">
        <w:t>2.9</w:t>
      </w:r>
      <w:r w:rsidR="00D826D9">
        <w:t xml:space="preserve">) than in the incongruent condition (M = </w:t>
      </w:r>
      <w:r w:rsidR="00597E92">
        <w:t>403.3ms</w:t>
      </w:r>
      <w:r w:rsidR="00D826D9">
        <w:t xml:space="preserve">, SD = </w:t>
      </w:r>
      <w:r w:rsidR="00597E92">
        <w:t>25.4</w:t>
      </w:r>
      <w:r w:rsidR="00D826D9">
        <w:t>), t</w:t>
      </w:r>
      <w:ins w:id="437" w:author="Chen Heller" w:date="2022-08-30T13:48:00Z">
        <w:r w:rsidR="00F32184" w:rsidRPr="00632924">
          <w:t>(6)</w:t>
        </w:r>
      </w:ins>
      <w:del w:id="438" w:author="Chen Heller" w:date="2022-08-30T13:48:00Z">
        <w:r w:rsidR="00D826D9" w:rsidRPr="00FF0854" w:rsidDel="00F32184">
          <w:rPr>
            <w:vertAlign w:val="subscript"/>
          </w:rPr>
          <w:delText>(6)</w:delText>
        </w:r>
      </w:del>
      <w:r w:rsidR="00D826D9">
        <w:t xml:space="preserve"> = -2.41, p = </w:t>
      </w:r>
      <w:del w:id="439" w:author="Chen Heller" w:date="2022-09-05T10:31:00Z">
        <w:r w:rsidR="00D826D9" w:rsidDel="00DB665E">
          <w:delText>0.</w:delText>
        </w:r>
      </w:del>
      <w:del w:id="440" w:author="Chen Heller" w:date="2022-09-05T10:04:00Z">
        <w:r w:rsidR="00D826D9" w:rsidDel="007B3138">
          <w:delText>051</w:delText>
        </w:r>
      </w:del>
      <w:ins w:id="441" w:author="Chen Heller" w:date="2022-09-05T10:31:00Z">
        <w:r w:rsidR="00DB665E">
          <w:t>0.117</w:t>
        </w:r>
      </w:ins>
      <w:r w:rsidR="00D826D9">
        <w:t>, 95% CI [-</w:t>
      </w:r>
      <w:del w:id="442" w:author="Chen Heller" w:date="2022-09-05T09:40:00Z">
        <w:r w:rsidR="0040077A" w:rsidDel="00401917">
          <w:delText>2</w:delText>
        </w:r>
        <w:r w:rsidR="00D826D9" w:rsidDel="00401917">
          <w:delText>2</w:delText>
        </w:r>
        <w:r w:rsidR="0040077A" w:rsidDel="00401917">
          <w:delText>.9</w:delText>
        </w:r>
      </w:del>
      <w:ins w:id="443" w:author="Chen Heller" w:date="2022-09-05T09:40:00Z">
        <w:r w:rsidR="00401917">
          <w:t>20.18</w:t>
        </w:r>
      </w:ins>
      <w:r w:rsidR="00D826D9">
        <w:t xml:space="preserve">, </w:t>
      </w:r>
      <w:del w:id="444" w:author="Chen Heller" w:date="2022-09-05T09:40:00Z">
        <w:r w:rsidR="00D826D9" w:rsidDel="00401917">
          <w:delText>0.1</w:delText>
        </w:r>
      </w:del>
      <w:ins w:id="445" w:author="Chen Heller" w:date="2022-09-05T09:40:00Z">
        <w:r w:rsidR="00401917">
          <w:t>-3.05</w:t>
        </w:r>
      </w:ins>
      <w:r w:rsidR="00D826D9">
        <w:t xml:space="preserve">], </w:t>
      </w:r>
      <w:del w:id="446" w:author="Chen Heller" w:date="2022-09-05T09:41:00Z">
        <w:r w:rsidR="00D826D9" w:rsidDel="00637E33">
          <w:delText>Cohen's d</w:delText>
        </w:r>
        <w:r w:rsidR="00D826D9" w:rsidDel="00637E33">
          <w:rPr>
            <w:vertAlign w:val="subscript"/>
          </w:rPr>
          <w:delText>z</w:delText>
        </w:r>
      </w:del>
      <w:del w:id="447" w:author="Chen Heller" w:date="2022-09-05T11:32:00Z">
        <w:r w:rsidR="00D826D9" w:rsidDel="00631ADB">
          <w:delText xml:space="preserve"> = </w:delText>
        </w:r>
      </w:del>
      <w:del w:id="448" w:author="Chen Heller" w:date="2022-09-05T09:41:00Z">
        <w:r w:rsidR="00D826D9" w:rsidDel="00637E33">
          <w:delText>-0.91</w:delText>
        </w:r>
      </w:del>
      <w:r w:rsidR="00D826D9">
        <w:t>. A significant difference was also detected in the reach area which was larger for the congruent condition (M</w:t>
      </w:r>
      <w:r w:rsidR="00D826D9">
        <w:rPr>
          <w:vertAlign w:val="subscript"/>
        </w:rPr>
        <w:t>con</w:t>
      </w:r>
      <w:r w:rsidR="00D826D9">
        <w:t xml:space="preserve"> = 0.</w:t>
      </w:r>
      <w:ins w:id="449" w:author="Chen Heller" w:date="2022-09-05T10:32:00Z">
        <w:r w:rsidR="00F8223C" w:rsidDel="00F8223C">
          <w:t xml:space="preserve"> </w:t>
        </w:r>
      </w:ins>
      <w:del w:id="450" w:author="Chen Heller" w:date="2022-09-05T10:32:00Z">
        <w:r w:rsidR="00D826D9" w:rsidDel="00F8223C">
          <w:delText>000</w:delText>
        </w:r>
      </w:del>
      <w:r w:rsidR="00D826D9">
        <w:t>2</w:t>
      </w:r>
      <w:ins w:id="451" w:author="Chen Heller" w:date="2022-09-05T10:32:00Z">
        <w:r w:rsidR="00F8223C">
          <w:t>0</w:t>
        </w:r>
      </w:ins>
      <w:r w:rsidR="00D826D9">
        <w:t>, SD</w:t>
      </w:r>
      <w:r w:rsidR="00D826D9">
        <w:rPr>
          <w:vertAlign w:val="subscript"/>
        </w:rPr>
        <w:t>con</w:t>
      </w:r>
      <w:r w:rsidR="00D826D9">
        <w:t xml:space="preserve"> = 0.0</w:t>
      </w:r>
      <w:del w:id="452" w:author="Chen Heller" w:date="2022-09-05T11:04:00Z">
        <w:r w:rsidR="00D826D9" w:rsidDel="008A283B">
          <w:delText>000</w:delText>
        </w:r>
      </w:del>
      <w:r w:rsidR="00D826D9">
        <w:t>3, M</w:t>
      </w:r>
      <w:r w:rsidR="00D826D9">
        <w:rPr>
          <w:vertAlign w:val="subscript"/>
        </w:rPr>
        <w:t>incon</w:t>
      </w:r>
      <w:r w:rsidR="00D826D9">
        <w:t xml:space="preserve"> = 0.</w:t>
      </w:r>
      <w:del w:id="453" w:author="Chen Heller" w:date="2022-09-05T10:33:00Z">
        <w:r w:rsidR="00D826D9" w:rsidDel="00F8223C">
          <w:delText>0001</w:delText>
        </w:r>
      </w:del>
      <w:ins w:id="454" w:author="Chen Heller" w:date="2022-09-05T10:33:00Z">
        <w:r w:rsidR="00F8223C">
          <w:t>17</w:t>
        </w:r>
      </w:ins>
      <w:r w:rsidR="00D826D9">
        <w:t>, SD</w:t>
      </w:r>
      <w:r w:rsidR="00D826D9">
        <w:rPr>
          <w:vertAlign w:val="subscript"/>
        </w:rPr>
        <w:t>incon</w:t>
      </w:r>
      <w:r w:rsidR="00D826D9">
        <w:t xml:space="preserve"> = 0.0</w:t>
      </w:r>
      <w:del w:id="455" w:author="Chen Heller" w:date="2022-09-05T11:04:00Z">
        <w:r w:rsidR="00D826D9" w:rsidDel="008A283B">
          <w:delText>000</w:delText>
        </w:r>
      </w:del>
      <w:r w:rsidR="00D826D9">
        <w:t>2, t</w:t>
      </w:r>
      <w:ins w:id="456" w:author="Chen Heller" w:date="2022-08-30T13:48:00Z">
        <w:r w:rsidR="0048761C" w:rsidRPr="00632924">
          <w:t>(6)</w:t>
        </w:r>
      </w:ins>
      <w:del w:id="457" w:author="Chen Heller" w:date="2022-08-30T13:48:00Z">
        <w:r w:rsidR="00D826D9" w:rsidRPr="009632DE" w:rsidDel="0048761C">
          <w:rPr>
            <w:vertAlign w:val="subscript"/>
          </w:rPr>
          <w:delText>(6)</w:delText>
        </w:r>
      </w:del>
      <w:r w:rsidR="00D826D9">
        <w:t xml:space="preserve"> = 3.02, p = 0.02</w:t>
      </w:r>
      <w:ins w:id="458" w:author="Chen Heller" w:date="2022-09-05T10:31:00Z">
        <w:r w:rsidR="00DB665E">
          <w:t>3</w:t>
        </w:r>
      </w:ins>
      <w:r w:rsidR="00D826D9">
        <w:t>, 95% CI [0.0</w:t>
      </w:r>
      <w:del w:id="459" w:author="Chen Heller" w:date="2022-09-05T09:44:00Z">
        <w:r w:rsidR="00D826D9" w:rsidDel="00BE73CB">
          <w:delText>00006</w:delText>
        </w:r>
      </w:del>
      <w:ins w:id="460" w:author="Chen Heller" w:date="2022-09-05T09:44:00Z">
        <w:r w:rsidR="00BE73CB">
          <w:t>1</w:t>
        </w:r>
      </w:ins>
      <w:r w:rsidR="00D826D9">
        <w:t>, 0.0</w:t>
      </w:r>
      <w:del w:id="461" w:author="Chen Heller" w:date="2022-09-05T09:44:00Z">
        <w:r w:rsidR="00D826D9" w:rsidDel="00BE73CB">
          <w:delText>000</w:delText>
        </w:r>
      </w:del>
      <w:r w:rsidR="00D826D9">
        <w:t xml:space="preserve">4], </w:t>
      </w:r>
      <w:del w:id="462" w:author="Chen Heller" w:date="2022-09-05T09:44:00Z">
        <w:r w:rsidR="00D826D9" w:rsidDel="0042315E">
          <w:delText>Cohen's d</w:delText>
        </w:r>
        <w:r w:rsidR="00D826D9" w:rsidDel="0042315E">
          <w:rPr>
            <w:vertAlign w:val="subscript"/>
          </w:rPr>
          <w:delText>z</w:delText>
        </w:r>
        <w:r w:rsidR="00D826D9" w:rsidDel="0042315E">
          <w:delText xml:space="preserve"> = 1.14</w:delText>
        </w:r>
      </w:del>
      <w:r w:rsidR="00D826D9">
        <w:t>). On the other hand the frequency of COM (</w:t>
      </w:r>
      <w:r w:rsidR="009E21B9">
        <w:t>M</w:t>
      </w:r>
      <w:r w:rsidR="009E21B9">
        <w:rPr>
          <w:vertAlign w:val="subscript"/>
        </w:rPr>
        <w:t>con</w:t>
      </w:r>
      <w:r w:rsidR="009E21B9">
        <w:t xml:space="preserve"> = 0.2, SD</w:t>
      </w:r>
      <w:r w:rsidR="009E21B9">
        <w:rPr>
          <w:vertAlign w:val="subscript"/>
        </w:rPr>
        <w:t>con</w:t>
      </w:r>
      <w:r w:rsidR="009E21B9">
        <w:t xml:space="preserve"> = 0.13, M</w:t>
      </w:r>
      <w:r w:rsidR="009E21B9">
        <w:rPr>
          <w:vertAlign w:val="subscript"/>
        </w:rPr>
        <w:t>incon</w:t>
      </w:r>
      <w:r w:rsidR="009E21B9">
        <w:t xml:space="preserve"> = 0.</w:t>
      </w:r>
      <w:r w:rsidR="00C10DAE">
        <w:t>2</w:t>
      </w:r>
      <w:r w:rsidR="009E21B9">
        <w:t>, SD</w:t>
      </w:r>
      <w:r w:rsidR="009E21B9">
        <w:rPr>
          <w:vertAlign w:val="subscript"/>
        </w:rPr>
        <w:t>incon</w:t>
      </w:r>
      <w:r w:rsidR="009E21B9">
        <w:t xml:space="preserve"> = 0.</w:t>
      </w:r>
      <w:r w:rsidR="00C10DAE">
        <w:t>15</w:t>
      </w:r>
      <w:r w:rsidR="009E21B9">
        <w:t xml:space="preserve">, </w:t>
      </w:r>
      <w:r w:rsidR="00D826D9">
        <w:t>t</w:t>
      </w:r>
      <w:ins w:id="463" w:author="Chen Heller" w:date="2022-08-30T13:48:00Z">
        <w:r w:rsidR="00F32184" w:rsidRPr="00632924">
          <w:t>(</w:t>
        </w:r>
        <w:r w:rsidR="0048761C">
          <w:t>6</w:t>
        </w:r>
        <w:r w:rsidR="00F32184" w:rsidRPr="00632924">
          <w:t>)</w:t>
        </w:r>
      </w:ins>
      <w:del w:id="464" w:author="Chen Heller" w:date="2022-08-30T13:48:00Z">
        <w:r w:rsidR="00D826D9" w:rsidRPr="00FF0854" w:rsidDel="00F32184">
          <w:rPr>
            <w:vertAlign w:val="subscript"/>
          </w:rPr>
          <w:delText>(8)</w:delText>
        </w:r>
      </w:del>
      <w:r w:rsidR="00D826D9">
        <w:t xml:space="preserve"> = -0.4, p = 0.</w:t>
      </w:r>
      <w:del w:id="465" w:author="Chen Heller" w:date="2022-09-05T10:33:00Z">
        <w:r w:rsidR="00D826D9" w:rsidDel="00AB0D0E">
          <w:delText>69</w:delText>
        </w:r>
      </w:del>
      <w:ins w:id="466" w:author="Chen Heller" w:date="2022-09-05T10:33:00Z">
        <w:r w:rsidR="00AB0D0E">
          <w:t>959</w:t>
        </w:r>
      </w:ins>
      <w:r w:rsidR="00D826D9">
        <w:t>, 95% CI [-0.1, 0.</w:t>
      </w:r>
      <w:r w:rsidR="00C96149">
        <w:t>1</w:t>
      </w:r>
      <w:r w:rsidR="00D826D9">
        <w:t>]) and the reaction time (</w:t>
      </w:r>
      <w:r w:rsidR="00250CC1">
        <w:t>M</w:t>
      </w:r>
      <w:r w:rsidR="00250CC1">
        <w:rPr>
          <w:vertAlign w:val="subscript"/>
        </w:rPr>
        <w:t>con</w:t>
      </w:r>
      <w:r w:rsidR="00250CC1">
        <w:t xml:space="preserve"> = 164.4ms, SD</w:t>
      </w:r>
      <w:r w:rsidR="00250CC1">
        <w:rPr>
          <w:vertAlign w:val="subscript"/>
        </w:rPr>
        <w:t>con</w:t>
      </w:r>
      <w:r w:rsidR="00250CC1">
        <w:t xml:space="preserve"> = </w:t>
      </w:r>
      <w:r w:rsidR="003C4B28">
        <w:t>26.1</w:t>
      </w:r>
      <w:r w:rsidR="00250CC1">
        <w:t>, M</w:t>
      </w:r>
      <w:r w:rsidR="00250CC1">
        <w:rPr>
          <w:vertAlign w:val="subscript"/>
        </w:rPr>
        <w:t>incon</w:t>
      </w:r>
      <w:r w:rsidR="00250CC1">
        <w:t xml:space="preserve"> = </w:t>
      </w:r>
      <w:r w:rsidR="00C539C2">
        <w:t>175.9ms</w:t>
      </w:r>
      <w:r w:rsidR="00250CC1">
        <w:t>, SD</w:t>
      </w:r>
      <w:r w:rsidR="00250CC1">
        <w:rPr>
          <w:vertAlign w:val="subscript"/>
        </w:rPr>
        <w:t>incon</w:t>
      </w:r>
      <w:r w:rsidR="00250CC1">
        <w:t xml:space="preserve"> = </w:t>
      </w:r>
      <w:r w:rsidR="00C539C2">
        <w:t>15.4</w:t>
      </w:r>
      <w:r w:rsidR="00250CC1">
        <w:t xml:space="preserve">, </w:t>
      </w:r>
      <w:r w:rsidR="00D826D9">
        <w:t>t</w:t>
      </w:r>
      <w:ins w:id="467" w:author="Chen Heller" w:date="2022-08-30T13:49:00Z">
        <w:r w:rsidR="0048761C" w:rsidRPr="00632924">
          <w:t>(6)</w:t>
        </w:r>
      </w:ins>
      <w:del w:id="468" w:author="Chen Heller" w:date="2022-08-30T13:49:00Z">
        <w:r w:rsidR="00D826D9" w:rsidRPr="00FF0854" w:rsidDel="0048761C">
          <w:rPr>
            <w:vertAlign w:val="subscript"/>
          </w:rPr>
          <w:delText>(6)</w:delText>
        </w:r>
      </w:del>
      <w:r w:rsidR="00D826D9">
        <w:t xml:space="preserve"> = -2.22, p = 0.</w:t>
      </w:r>
      <w:del w:id="469" w:author="Chen Heller" w:date="2022-09-05T10:34:00Z">
        <w:r w:rsidR="00D826D9" w:rsidDel="00A13F39">
          <w:delText>067</w:delText>
        </w:r>
      </w:del>
      <w:ins w:id="470" w:author="Chen Heller" w:date="2022-09-05T10:34:00Z">
        <w:r w:rsidR="00A13F39">
          <w:t>112</w:t>
        </w:r>
      </w:ins>
      <w:r w:rsidR="00D826D9">
        <w:t>, 95% CI [-</w:t>
      </w:r>
      <w:r w:rsidR="00546571">
        <w:t>24</w:t>
      </w:r>
      <w:r w:rsidR="00D826D9">
        <w:t xml:space="preserve">, </w:t>
      </w:r>
      <w:r w:rsidR="00546571">
        <w:t>1.</w:t>
      </w:r>
      <w:r w:rsidR="00D826D9">
        <w:t xml:space="preserve">1]) did not demonstrate any congruency effect. Surprisingly, </w:t>
      </w:r>
      <w:ins w:id="471" w:author="Chen Heller" w:date="2022-08-30T12:19:00Z">
        <w:r w:rsidR="00B61734">
          <w:t xml:space="preserve">the response time among </w:t>
        </w:r>
      </w:ins>
      <w:ins w:id="472" w:author="Chen Heller" w:date="2022-08-30T12:20:00Z">
        <w:r w:rsidR="00B61734">
          <w:t xml:space="preserve">included and excluded participants </w:t>
        </w:r>
      </w:ins>
      <w:ins w:id="473" w:author="Chen Heller" w:date="2022-08-30T12:19:00Z">
        <w:r w:rsidR="00B61734">
          <w:t xml:space="preserve">did not improve between the first block of the first day and the second day </w:t>
        </w:r>
      </w:ins>
      <w:ins w:id="474" w:author="Chen Heller" w:date="2022-08-30T12:25:00Z">
        <w:r w:rsidR="005869EC">
          <w:t xml:space="preserve">but rather exhibited an opposite trend </w:t>
        </w:r>
      </w:ins>
      <w:ins w:id="475" w:author="Chen Heller" w:date="2022-08-30T12:20:00Z">
        <w:r w:rsidR="00B61734">
          <w:t>(</w:t>
        </w:r>
        <w:r w:rsidR="00A47FEC">
          <w:t>M</w:t>
        </w:r>
        <w:r w:rsidR="00A47FEC">
          <w:rPr>
            <w:vertAlign w:val="subscript"/>
          </w:rPr>
          <w:t>1</w:t>
        </w:r>
        <w:r w:rsidR="00A47FEC">
          <w:t xml:space="preserve"> = </w:t>
        </w:r>
      </w:ins>
      <w:ins w:id="476" w:author="Chen Heller" w:date="2022-08-30T12:21:00Z">
        <w:r w:rsidR="00A22F14">
          <w:t>446.44</w:t>
        </w:r>
      </w:ins>
      <w:ins w:id="477" w:author="Chen Heller" w:date="2022-08-30T12:20:00Z">
        <w:r w:rsidR="00A47FEC">
          <w:t>, SD</w:t>
        </w:r>
        <w:r w:rsidR="00A47FEC">
          <w:rPr>
            <w:vertAlign w:val="subscript"/>
          </w:rPr>
          <w:t>1</w:t>
        </w:r>
        <w:r w:rsidR="00A47FEC">
          <w:t xml:space="preserve"> = </w:t>
        </w:r>
      </w:ins>
      <w:ins w:id="478" w:author="Chen Heller" w:date="2022-08-30T12:22:00Z">
        <w:r w:rsidR="00A22F14">
          <w:t>113.36</w:t>
        </w:r>
      </w:ins>
      <w:ins w:id="479" w:author="Chen Heller" w:date="2022-08-30T12:20:00Z">
        <w:r w:rsidR="00A47FEC">
          <w:t>, M</w:t>
        </w:r>
        <w:r w:rsidR="00A47FEC">
          <w:rPr>
            <w:vertAlign w:val="subscript"/>
          </w:rPr>
          <w:t>2</w:t>
        </w:r>
        <w:r w:rsidR="00A47FEC">
          <w:t xml:space="preserve"> = </w:t>
        </w:r>
      </w:ins>
      <w:ins w:id="480" w:author="Chen Heller" w:date="2022-08-30T12:22:00Z">
        <w:r w:rsidR="00A22F14">
          <w:t>491.97</w:t>
        </w:r>
      </w:ins>
      <w:ins w:id="481" w:author="Chen Heller" w:date="2022-08-30T12:20:00Z">
        <w:r w:rsidR="00A47FEC">
          <w:t>, SD</w:t>
        </w:r>
      </w:ins>
      <w:ins w:id="482" w:author="Chen Heller" w:date="2022-08-30T12:21:00Z">
        <w:r w:rsidR="00A47FEC">
          <w:rPr>
            <w:vertAlign w:val="subscript"/>
          </w:rPr>
          <w:t>2</w:t>
        </w:r>
      </w:ins>
      <w:ins w:id="483" w:author="Chen Heller" w:date="2022-08-30T12:20:00Z">
        <w:r w:rsidR="00A47FEC">
          <w:t xml:space="preserve"> = </w:t>
        </w:r>
      </w:ins>
      <w:ins w:id="484" w:author="Chen Heller" w:date="2022-08-30T12:22:00Z">
        <w:r w:rsidR="00A22F14">
          <w:t>83.64</w:t>
        </w:r>
      </w:ins>
      <w:ins w:id="485" w:author="Chen Heller" w:date="2022-08-30T12:20:00Z">
        <w:r w:rsidR="00A47FEC">
          <w:t>, t</w:t>
        </w:r>
        <w:r w:rsidR="00A47FEC" w:rsidRPr="00A22F14">
          <w:rPr>
            <w:rPrChange w:id="486" w:author="Chen Heller" w:date="2022-08-30T12:22:00Z">
              <w:rPr>
                <w:vertAlign w:val="subscript"/>
              </w:rPr>
            </w:rPrChange>
          </w:rPr>
          <w:t>(</w:t>
        </w:r>
      </w:ins>
      <w:ins w:id="487" w:author="Chen Heller" w:date="2022-08-30T12:23:00Z">
        <w:r w:rsidR="0059682D">
          <w:t>12</w:t>
        </w:r>
      </w:ins>
      <w:ins w:id="488" w:author="Chen Heller" w:date="2022-08-30T12:20:00Z">
        <w:r w:rsidR="00A47FEC" w:rsidRPr="00A22F14">
          <w:rPr>
            <w:rPrChange w:id="489" w:author="Chen Heller" w:date="2022-08-30T12:22:00Z">
              <w:rPr>
                <w:vertAlign w:val="subscript"/>
              </w:rPr>
            </w:rPrChange>
          </w:rPr>
          <w:t>)</w:t>
        </w:r>
        <w:r w:rsidR="00A47FEC">
          <w:t xml:space="preserve"> = </w:t>
        </w:r>
      </w:ins>
      <w:ins w:id="490" w:author="Chen Heller" w:date="2022-08-30T12:23:00Z">
        <w:r w:rsidR="0059682D">
          <w:t>-1.46</w:t>
        </w:r>
      </w:ins>
      <w:ins w:id="491" w:author="Chen Heller" w:date="2022-08-30T12:20:00Z">
        <w:r w:rsidR="00A47FEC">
          <w:t>, p = 0.</w:t>
        </w:r>
      </w:ins>
      <w:ins w:id="492" w:author="Chen Heller" w:date="2022-08-30T12:23:00Z">
        <w:r w:rsidR="0059682D">
          <w:t>169</w:t>
        </w:r>
      </w:ins>
      <w:ins w:id="493" w:author="Chen Heller" w:date="2022-08-30T12:20:00Z">
        <w:r w:rsidR="00A47FEC">
          <w:t>, 95% CI [</w:t>
        </w:r>
      </w:ins>
      <w:ins w:id="494" w:author="Chen Heller" w:date="2022-08-30T12:23:00Z">
        <w:r w:rsidR="0059682D">
          <w:t>-113.40</w:t>
        </w:r>
      </w:ins>
      <w:ins w:id="495" w:author="Chen Heller" w:date="2022-08-30T12:20:00Z">
        <w:r w:rsidR="00A47FEC">
          <w:t xml:space="preserve">, </w:t>
        </w:r>
      </w:ins>
      <w:ins w:id="496" w:author="Chen Heller" w:date="2022-08-30T12:23:00Z">
        <w:r w:rsidR="007B476D">
          <w:t>22.33</w:t>
        </w:r>
      </w:ins>
      <w:ins w:id="497" w:author="Chen Heller" w:date="2022-08-30T12:20:00Z">
        <w:r w:rsidR="00A47FEC">
          <w:t>]</w:t>
        </w:r>
        <w:r w:rsidR="00B61734">
          <w:t xml:space="preserve">). Similarly, </w:t>
        </w:r>
      </w:ins>
      <w:r w:rsidR="00D826D9">
        <w:t>the average number of valid trials among included and excluded participants was 87.61 (SD = 34.69) in the congruent condition and 77.84 (SD = 36.23) in the incongruent condition, which did not differ significantly from experiment two (t</w:t>
      </w:r>
      <w:r w:rsidR="00D826D9" w:rsidRPr="003547AD">
        <w:rPr>
          <w:rPrChange w:id="498" w:author="Chen Heller" w:date="2022-08-30T13:50:00Z">
            <w:rPr>
              <w:vertAlign w:val="subscript"/>
            </w:rPr>
          </w:rPrChange>
        </w:rPr>
        <w:t>(25)</w:t>
      </w:r>
      <w:r w:rsidR="00D826D9">
        <w:t xml:space="preserve"> = -0.3, p = 0.76, 95% CI [-83.5, 62]</w:t>
      </w:r>
      <w:r w:rsidR="00D826D9">
        <w:rPr>
          <w:rFonts w:hint="cs"/>
          <w:rtl/>
        </w:rPr>
        <w:t>(</w:t>
      </w:r>
      <w:r w:rsidR="00D826D9">
        <w:t xml:space="preserve">. </w:t>
      </w:r>
      <w:ins w:id="499" w:author="Chen Heller" w:date="2022-08-29T13:18:00Z">
        <w:r w:rsidR="00A526EC">
          <w:t xml:space="preserve">Interestingly </w:t>
        </w:r>
      </w:ins>
      <w:del w:id="500" w:author="Chen Heller" w:date="2022-08-29T13:18:00Z">
        <w:r w:rsidR="00D826D9" w:rsidDel="00A526EC">
          <w:delText>H</w:delText>
        </w:r>
      </w:del>
      <w:ins w:id="501" w:author="Chen Heller" w:date="2022-08-29T13:18:00Z">
        <w:r w:rsidR="00A526EC">
          <w:t>h</w:t>
        </w:r>
      </w:ins>
      <w:r w:rsidR="00D826D9">
        <w:t xml:space="preserve">owever, trends were found when analyzing each exclusion criteria separately. The amount of late responses decreased </w:t>
      </w:r>
      <w:ins w:id="502" w:author="Chen Heller" w:date="2022-08-29T13:18:00Z">
        <w:r w:rsidR="003B1E16">
          <w:t xml:space="preserve">as expected </w:t>
        </w:r>
      </w:ins>
      <w:r w:rsidR="00D826D9">
        <w:t>(M</w:t>
      </w:r>
      <w:r w:rsidR="00D826D9">
        <w:rPr>
          <w:vertAlign w:val="subscript"/>
        </w:rPr>
        <w:t>3</w:t>
      </w:r>
      <w:r w:rsidR="00D826D9">
        <w:t xml:space="preserve"> = 52.84, SD</w:t>
      </w:r>
      <w:r w:rsidR="00D826D9">
        <w:rPr>
          <w:vertAlign w:val="subscript"/>
        </w:rPr>
        <w:t>3</w:t>
      </w:r>
      <w:r w:rsidR="00D826D9">
        <w:t xml:space="preserve"> = 30.83, M</w:t>
      </w:r>
      <w:r w:rsidR="00D826D9">
        <w:rPr>
          <w:vertAlign w:val="subscript"/>
        </w:rPr>
        <w:t>2</w:t>
      </w:r>
      <w:r w:rsidR="00D826D9">
        <w:t xml:space="preserve"> = 118, SD</w:t>
      </w:r>
      <w:r w:rsidR="00D826D9">
        <w:rPr>
          <w:vertAlign w:val="subscript"/>
        </w:rPr>
        <w:t>2</w:t>
      </w:r>
      <w:r w:rsidR="00D826D9">
        <w:t xml:space="preserve"> = 128.16, t</w:t>
      </w:r>
      <w:r w:rsidR="00D826D9" w:rsidRPr="00342DA7">
        <w:rPr>
          <w:rPrChange w:id="503" w:author="Chen Heller" w:date="2022-08-30T13:55:00Z">
            <w:rPr>
              <w:vertAlign w:val="subscript"/>
            </w:rPr>
          </w:rPrChange>
        </w:rPr>
        <w:t>(25)</w:t>
      </w:r>
      <w:r w:rsidR="00D826D9">
        <w:t xml:space="preserve"> = -1.78, p = 0.08, 95% CI [-140.4, 10]), while the number of short trajectories </w:t>
      </w:r>
      <w:ins w:id="504" w:author="Chen Heller" w:date="2022-08-29T13:18:00Z">
        <w:r w:rsidR="003B1E16">
          <w:t xml:space="preserve">increased </w:t>
        </w:r>
      </w:ins>
      <w:r w:rsidR="00D826D9">
        <w:t>(M</w:t>
      </w:r>
      <w:r w:rsidR="00D826D9">
        <w:rPr>
          <w:vertAlign w:val="subscript"/>
        </w:rPr>
        <w:t>3</w:t>
      </w:r>
      <w:r w:rsidR="00D826D9">
        <w:t xml:space="preserve"> = 57, SD</w:t>
      </w:r>
      <w:r w:rsidR="00D826D9">
        <w:rPr>
          <w:vertAlign w:val="subscript"/>
        </w:rPr>
        <w:t>3</w:t>
      </w:r>
      <w:r w:rsidR="00D826D9">
        <w:t xml:space="preserve"> = 40.7, M</w:t>
      </w:r>
      <w:r w:rsidR="00D826D9">
        <w:rPr>
          <w:vertAlign w:val="subscript"/>
        </w:rPr>
        <w:t>2</w:t>
      </w:r>
      <w:r w:rsidR="00D826D9">
        <w:t xml:space="preserve"> = 18.5, SD</w:t>
      </w:r>
      <w:r w:rsidR="00D826D9">
        <w:rPr>
          <w:vertAlign w:val="subscript"/>
        </w:rPr>
        <w:t>2</w:t>
      </w:r>
      <w:r w:rsidR="00D826D9">
        <w:t xml:space="preserve"> = 18, t</w:t>
      </w:r>
      <w:r w:rsidR="00D826D9" w:rsidRPr="00342DA7">
        <w:rPr>
          <w:rPrChange w:id="505" w:author="Chen Heller" w:date="2022-08-30T13:56:00Z">
            <w:rPr>
              <w:vertAlign w:val="subscript"/>
            </w:rPr>
          </w:rPrChange>
        </w:rPr>
        <w:t>(25)</w:t>
      </w:r>
      <w:r w:rsidR="00D826D9">
        <w:t xml:space="preserve"> = 3.2, p = 0.003, 95% CI [13.8, 63.1])</w:t>
      </w:r>
      <w:del w:id="506" w:author="Chen Heller" w:date="2022-08-29T13:16:00Z">
        <w:r w:rsidR="00D826D9" w:rsidDel="00570789">
          <w:delText>,</w:delText>
        </w:r>
      </w:del>
      <w:ins w:id="507" w:author="Chen Heller" w:date="2022-08-29T13:16:00Z">
        <w:r w:rsidR="00570789">
          <w:t xml:space="preserve">. </w:t>
        </w:r>
        <w:r w:rsidR="00D03A75">
          <w:t xml:space="preserve">In addition, although </w:t>
        </w:r>
      </w:ins>
      <w:ins w:id="508" w:author="Chen Heller" w:date="2022-08-29T13:17:00Z">
        <w:r w:rsidR="00D03A75">
          <w:t>a significant change was not found, a numerical increase was observed in the amount of</w:t>
        </w:r>
      </w:ins>
      <w:r w:rsidR="00D826D9">
        <w:t xml:space="preserve"> slow movements (M</w:t>
      </w:r>
      <w:r w:rsidR="00D826D9">
        <w:rPr>
          <w:vertAlign w:val="subscript"/>
        </w:rPr>
        <w:t>3</w:t>
      </w:r>
      <w:r w:rsidR="00D826D9">
        <w:t xml:space="preserve"> = 77.5, SD</w:t>
      </w:r>
      <w:r w:rsidR="00D826D9">
        <w:rPr>
          <w:vertAlign w:val="subscript"/>
        </w:rPr>
        <w:t>3</w:t>
      </w:r>
      <w:r w:rsidR="00D826D9">
        <w:t xml:space="preserve"> = 44.3, M</w:t>
      </w:r>
      <w:r w:rsidR="00D826D9">
        <w:rPr>
          <w:vertAlign w:val="subscript"/>
        </w:rPr>
        <w:t>2</w:t>
      </w:r>
      <w:r w:rsidR="00D826D9">
        <w:t xml:space="preserve"> = 60, SD</w:t>
      </w:r>
      <w:r w:rsidR="00D826D9">
        <w:rPr>
          <w:vertAlign w:val="subscript"/>
        </w:rPr>
        <w:t>2</w:t>
      </w:r>
      <w:r w:rsidR="00D826D9">
        <w:t xml:space="preserve"> = 50.4, t</w:t>
      </w:r>
      <w:r w:rsidR="00D826D9" w:rsidRPr="00342DA7">
        <w:rPr>
          <w:rPrChange w:id="509" w:author="Chen Heller" w:date="2022-08-30T13:56:00Z">
            <w:rPr>
              <w:vertAlign w:val="subscript"/>
            </w:rPr>
          </w:rPrChange>
        </w:rPr>
        <w:t>(25)</w:t>
      </w:r>
      <w:r w:rsidR="00D826D9">
        <w:t xml:space="preserve"> = 0.95, p = 0.34, 95% CI [-20.3, 55.2]), early responses (M</w:t>
      </w:r>
      <w:r w:rsidR="00D826D9">
        <w:rPr>
          <w:vertAlign w:val="subscript"/>
        </w:rPr>
        <w:t>3</w:t>
      </w:r>
      <w:r w:rsidR="00D826D9">
        <w:t xml:space="preserve"> = 54.3, SD</w:t>
      </w:r>
      <w:r w:rsidR="00D826D9">
        <w:rPr>
          <w:vertAlign w:val="subscript"/>
        </w:rPr>
        <w:t>3</w:t>
      </w:r>
      <w:r w:rsidR="00D826D9">
        <w:t xml:space="preserve"> = 50.6, M</w:t>
      </w:r>
      <w:r w:rsidR="00D826D9">
        <w:rPr>
          <w:vertAlign w:val="subscript"/>
        </w:rPr>
        <w:t>2</w:t>
      </w:r>
      <w:r w:rsidR="00D826D9">
        <w:t xml:space="preserve"> = 31.5, SD</w:t>
      </w:r>
      <w:r w:rsidR="00D826D9">
        <w:rPr>
          <w:vertAlign w:val="subscript"/>
        </w:rPr>
        <w:t>2</w:t>
      </w:r>
      <w:r w:rsidR="00D826D9">
        <w:t xml:space="preserve"> = 36.5, t</w:t>
      </w:r>
      <w:r w:rsidR="00D826D9" w:rsidRPr="00342DA7">
        <w:rPr>
          <w:rPrChange w:id="510" w:author="Chen Heller" w:date="2022-08-30T13:56:00Z">
            <w:rPr>
              <w:vertAlign w:val="subscript"/>
            </w:rPr>
          </w:rPrChange>
        </w:rPr>
        <w:t>(25)</w:t>
      </w:r>
      <w:r w:rsidR="00D826D9">
        <w:t xml:space="preserve"> = 1.35, p = 0.18, 95% CI [-11.9, 57.6]), and incorrect answers (M</w:t>
      </w:r>
      <w:r w:rsidR="00D826D9">
        <w:rPr>
          <w:vertAlign w:val="subscript"/>
        </w:rPr>
        <w:t>3</w:t>
      </w:r>
      <w:r w:rsidR="00D826D9">
        <w:t xml:space="preserve"> = 91.2, SD</w:t>
      </w:r>
      <w:r w:rsidR="00D826D9">
        <w:rPr>
          <w:vertAlign w:val="subscript"/>
        </w:rPr>
        <w:t>3</w:t>
      </w:r>
      <w:r w:rsidR="00D826D9">
        <w:t xml:space="preserve"> = 57.13, M</w:t>
      </w:r>
      <w:r w:rsidR="00D826D9">
        <w:rPr>
          <w:vertAlign w:val="subscript"/>
        </w:rPr>
        <w:t>2</w:t>
      </w:r>
      <w:r w:rsidR="00D826D9">
        <w:t xml:space="preserve"> = 67, SD</w:t>
      </w:r>
      <w:r w:rsidR="00D826D9">
        <w:rPr>
          <w:vertAlign w:val="subscript"/>
        </w:rPr>
        <w:t>2</w:t>
      </w:r>
      <w:r w:rsidR="00D826D9">
        <w:t xml:space="preserve"> = 36.1, t</w:t>
      </w:r>
      <w:r w:rsidR="00D826D9" w:rsidRPr="00342DA7">
        <w:rPr>
          <w:rPrChange w:id="511" w:author="Chen Heller" w:date="2022-08-30T13:56:00Z">
            <w:rPr>
              <w:vertAlign w:val="subscript"/>
            </w:rPr>
          </w:rPrChange>
        </w:rPr>
        <w:t>(25)</w:t>
      </w:r>
      <w:r w:rsidR="00D826D9">
        <w:t xml:space="preserve"> = 1.32, p = 0.19, 95% CI [-13.4, 61.7])</w:t>
      </w:r>
      <w:del w:id="512" w:author="Chen Heller" w:date="2022-08-29T13:17:00Z">
        <w:r w:rsidR="00D826D9" w:rsidDel="00A526EC">
          <w:delText xml:space="preserve"> increased</w:delText>
        </w:r>
      </w:del>
      <w:r w:rsidR="00D826D9">
        <w:t>.</w:t>
      </w:r>
    </w:p>
    <w:p w14:paraId="3DC74FC5" w14:textId="7899F0B8" w:rsidR="00861172" w:rsidRDefault="00861172" w:rsidP="00861172">
      <w:pPr>
        <w:pStyle w:val="NoSpacing"/>
        <w:bidi w:val="0"/>
      </w:pPr>
      <w:ins w:id="513" w:author="Chen Heller" w:date="2022-08-30T12:24:00Z">
        <w:r w:rsidRPr="00861172">
          <w:rPr>
            <w:noProof/>
          </w:rPr>
          <w:lastRenderedPageBreak/>
          <w:drawing>
            <wp:inline distT="0" distB="0" distL="0" distR="0" wp14:anchorId="5E74B561" wp14:editId="0E84E94E">
              <wp:extent cx="2671816" cy="200211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73764" cy="2003570"/>
                      </a:xfrm>
                      <a:prstGeom prst="rect">
                        <a:avLst/>
                      </a:prstGeom>
                      <a:noFill/>
                      <a:ln>
                        <a:noFill/>
                      </a:ln>
                    </pic:spPr>
                  </pic:pic>
                </a:graphicData>
              </a:graphic>
            </wp:inline>
          </w:drawing>
        </w:r>
      </w:ins>
    </w:p>
    <w:p w14:paraId="606097A7" w14:textId="77777777" w:rsidR="00D826D9" w:rsidRDefault="00D826D9" w:rsidP="00D826D9">
      <w:pPr>
        <w:pStyle w:val="Heading4"/>
        <w:bidi w:val="0"/>
      </w:pPr>
      <w:r>
        <w:t>Discussion</w:t>
      </w:r>
    </w:p>
    <w:p w14:paraId="04CA93E9" w14:textId="1AC39BC5" w:rsidR="000E0EDB" w:rsidRDefault="00BA3CA8" w:rsidP="00D826D9">
      <w:pPr>
        <w:pStyle w:val="NoSpacing"/>
        <w:bidi w:val="0"/>
        <w:rPr>
          <w:ins w:id="514" w:author="Chen Heller" w:date="2022-08-29T15:58:00Z"/>
        </w:rPr>
      </w:pPr>
      <w:ins w:id="515" w:author="Chen Heller" w:date="2022-08-29T15:42:00Z">
        <w:r>
          <w:t xml:space="preserve">Experiment 3 incorporated </w:t>
        </w:r>
      </w:ins>
      <w:ins w:id="516" w:author="Chen Heller" w:date="2022-08-29T15:47:00Z">
        <w:r w:rsidR="00336EE6">
          <w:t xml:space="preserve">a prolonged practice session in order to decrease the </w:t>
        </w:r>
      </w:ins>
      <w:ins w:id="517" w:author="Chen Heller" w:date="2022-08-29T16:44:00Z">
        <w:r w:rsidR="007109DD">
          <w:t>number</w:t>
        </w:r>
      </w:ins>
      <w:ins w:id="518" w:author="Chen Heller" w:date="2022-08-29T15:47:00Z">
        <w:r w:rsidR="00336EE6">
          <w:t xml:space="preserve"> of excluded trials and improve the probability </w:t>
        </w:r>
      </w:ins>
      <w:ins w:id="519" w:author="Chen Heller" w:date="2022-08-29T15:48:00Z">
        <w:r w:rsidR="00336EE6">
          <w:t xml:space="preserve">of detecting the unconscious effects. The results </w:t>
        </w:r>
      </w:ins>
      <w:moveToRangeStart w:id="520" w:author="Chen Heller" w:date="2022-08-29T13:28:00Z" w:name="move112672128"/>
      <w:commentRangeStart w:id="521"/>
      <w:moveTo w:id="522" w:author="Chen Heller" w:date="2022-08-29T13:28:00Z">
        <w:del w:id="523" w:author="Chen Heller" w:date="2022-08-29T15:26:00Z">
          <w:r w:rsidR="00E40999" w:rsidDel="00407760">
            <w:delText>Even though the expected decrease in excluded trials did not occur, the results of e</w:delText>
          </w:r>
        </w:del>
        <w:del w:id="524" w:author="Chen Heller" w:date="2022-08-29T15:48:00Z">
          <w:r w:rsidR="00E40999" w:rsidDel="00336EE6">
            <w:delText xml:space="preserve">xperiment 3 </w:delText>
          </w:r>
        </w:del>
      </w:moveTo>
      <w:ins w:id="525" w:author="Chen Heller" w:date="2022-08-29T15:26:00Z">
        <w:r w:rsidR="00407760">
          <w:t xml:space="preserve">clearly </w:t>
        </w:r>
      </w:ins>
      <w:moveTo w:id="526" w:author="Chen Heller" w:date="2022-08-29T13:28:00Z">
        <w:del w:id="527" w:author="Chen Heller" w:date="2022-08-29T15:26:00Z">
          <w:r w:rsidR="00E40999" w:rsidDel="00407760">
            <w:delText xml:space="preserve">did </w:delText>
          </w:r>
        </w:del>
        <w:r w:rsidR="00E40999">
          <w:t>demonstrate</w:t>
        </w:r>
      </w:moveTo>
      <w:ins w:id="528" w:author="Chen Heller" w:date="2022-08-29T15:26:00Z">
        <w:r w:rsidR="00407760">
          <w:t>d</w:t>
        </w:r>
      </w:ins>
      <w:moveTo w:id="529" w:author="Chen Heller" w:date="2022-08-29T13:28:00Z">
        <w:r w:rsidR="00E40999">
          <w:t xml:space="preserve"> the anticipated congruency effect</w:t>
        </w:r>
      </w:moveTo>
      <w:ins w:id="530" w:author="Chen Heller" w:date="2022-08-29T15:28:00Z">
        <w:r w:rsidR="005D420E">
          <w:t xml:space="preserve"> </w:t>
        </w:r>
      </w:ins>
      <w:ins w:id="531" w:author="Chen Heller" w:date="2022-08-29T15:55:00Z">
        <w:r w:rsidR="007D0199">
          <w:t>on the reaching trajectories</w:t>
        </w:r>
      </w:ins>
      <w:ins w:id="532" w:author="Chen Heller" w:date="2022-08-29T15:56:00Z">
        <w:r w:rsidR="00EC1BFD">
          <w:t xml:space="preserve">, as was evident </w:t>
        </w:r>
      </w:ins>
      <w:ins w:id="533" w:author="Chen Heller" w:date="2022-08-29T15:57:00Z">
        <w:r w:rsidR="00EC1BFD">
          <w:t>in</w:t>
        </w:r>
      </w:ins>
      <w:ins w:id="534" w:author="Chen Heller" w:date="2022-08-29T15:56:00Z">
        <w:r w:rsidR="00EC1BFD">
          <w:t xml:space="preserve"> the </w:t>
        </w:r>
      </w:ins>
      <w:moveTo w:id="535" w:author="Chen Heller" w:date="2022-08-29T13:28:00Z">
        <w:del w:id="536" w:author="Chen Heller" w:date="2022-08-29T15:55:00Z">
          <w:r w:rsidR="00E40999" w:rsidDel="007D0199">
            <w:delText xml:space="preserve">. </w:delText>
          </w:r>
        </w:del>
        <w:del w:id="537" w:author="Chen Heller" w:date="2022-08-29T15:56:00Z">
          <w:r w:rsidR="00E40999" w:rsidDel="00EC1BFD">
            <w:delText xml:space="preserve">The conflict between the invisible prime and the target </w:delText>
          </w:r>
        </w:del>
        <w:del w:id="538" w:author="Chen Heller" w:date="2022-08-29T15:30:00Z">
          <w:r w:rsidR="00E40999" w:rsidDel="0057371E">
            <w:delText xml:space="preserve">was reflected in the trajectory's </w:delText>
          </w:r>
        </w:del>
        <w:r w:rsidR="00E40999">
          <w:t xml:space="preserve">bias towards the incorrect answer in the incongruent trials. This bias </w:t>
        </w:r>
        <w:del w:id="539" w:author="Chen Heller" w:date="2022-08-29T15:58:00Z">
          <w:r w:rsidR="00E40999" w:rsidDel="007B1390">
            <w:delText xml:space="preserve">was expressed as a </w:delText>
          </w:r>
        </w:del>
      </w:moveTo>
      <w:ins w:id="540" w:author="Chen Heller" w:date="2022-08-29T15:58:00Z">
        <w:r w:rsidR="007B1390">
          <w:t xml:space="preserve">caused a </w:t>
        </w:r>
      </w:ins>
      <w:moveTo w:id="541" w:author="Chen Heller" w:date="2022-08-29T13:28:00Z">
        <w:r w:rsidR="00E40999">
          <w:t>decrease in the reach area and an increase in the traveled distance for incongruent trials.</w:t>
        </w:r>
        <w:del w:id="542" w:author="Chen Heller" w:date="2022-08-29T15:58:00Z">
          <w:r w:rsidR="00E40999" w:rsidDel="000E0EDB">
            <w:delText xml:space="preserve"> </w:delText>
          </w:r>
        </w:del>
      </w:moveTo>
      <w:ins w:id="543" w:author="Chen Heller" w:date="2022-08-29T16:05:00Z">
        <w:r w:rsidR="0084046E">
          <w:t xml:space="preserve"> </w:t>
        </w:r>
      </w:ins>
      <w:ins w:id="544" w:author="Chen Heller" w:date="2022-08-29T16:04:00Z">
        <w:r w:rsidR="00CD7735">
          <w:t>These results are in</w:t>
        </w:r>
      </w:ins>
      <w:ins w:id="545" w:author="Chen Heller" w:date="2022-08-29T16:06:00Z">
        <w:r w:rsidR="0084046E">
          <w:t>-</w:t>
        </w:r>
      </w:ins>
      <w:ins w:id="546" w:author="Chen Heller" w:date="2022-08-29T16:04:00Z">
        <w:r w:rsidR="00CD7735">
          <w:t xml:space="preserve">line with </w:t>
        </w:r>
      </w:ins>
      <w:ins w:id="547" w:author="Chen Heller" w:date="2022-08-29T16:05:00Z">
        <w:r w:rsidR="00CD7735">
          <w:t xml:space="preserve">previous papers that </w:t>
        </w:r>
      </w:ins>
      <w:ins w:id="548" w:author="Chen Heller" w:date="2022-08-29T16:06:00Z">
        <w:r w:rsidR="0084046E">
          <w:t xml:space="preserve">found a larger </w:t>
        </w:r>
      </w:ins>
      <w:ins w:id="549" w:author="Chen Heller" w:date="2022-08-29T16:05:00Z">
        <w:r w:rsidR="00CD7735">
          <w:t>Area Under the Curve (AUC)</w:t>
        </w:r>
      </w:ins>
      <w:ins w:id="550" w:author="Chen Heller" w:date="2022-08-29T16:06:00Z">
        <w:r w:rsidR="0084046E">
          <w:t xml:space="preserve"> [ref] </w:t>
        </w:r>
      </w:ins>
      <w:ins w:id="551" w:author="Chen Heller" w:date="2022-08-29T16:40:00Z">
        <w:r w:rsidR="00AA3922">
          <w:t xml:space="preserve">and a larger traveled distance [ref] </w:t>
        </w:r>
      </w:ins>
      <w:ins w:id="552" w:author="Chen Heller" w:date="2022-08-29T16:06:00Z">
        <w:r w:rsidR="0084046E">
          <w:t>for incongruent trials.</w:t>
        </w:r>
      </w:ins>
    </w:p>
    <w:p w14:paraId="593FA07E" w14:textId="74B1E32E" w:rsidR="00E40999" w:rsidRDefault="00D97A79" w:rsidP="00527920">
      <w:pPr>
        <w:pStyle w:val="NoSpacing"/>
        <w:bidi w:val="0"/>
        <w:rPr>
          <w:ins w:id="553" w:author="Chen Heller" w:date="2022-08-29T13:28:00Z"/>
        </w:rPr>
      </w:pPr>
      <w:ins w:id="554" w:author="Chen Heller" w:date="2022-08-29T16:19:00Z">
        <w:r>
          <w:t xml:space="preserve">Contrastingly, but still </w:t>
        </w:r>
      </w:ins>
      <w:ins w:id="555" w:author="Chen Heller" w:date="2022-08-29T16:20:00Z">
        <w:r>
          <w:t>in line with previous papers</w:t>
        </w:r>
      </w:ins>
      <w:ins w:id="556" w:author="Chen Heller" w:date="2022-08-29T16:38:00Z">
        <w:r w:rsidR="00B41C19">
          <w:t xml:space="preserve"> [ref]</w:t>
        </w:r>
      </w:ins>
      <w:ins w:id="557" w:author="Chen Heller" w:date="2022-08-29T16:14:00Z">
        <w:r w:rsidR="00AA4C0F">
          <w:t>, the reaction time w</w:t>
        </w:r>
      </w:ins>
      <w:ins w:id="558" w:author="Chen Heller" w:date="2022-08-29T16:20:00Z">
        <w:r>
          <w:t>as</w:t>
        </w:r>
      </w:ins>
      <w:ins w:id="559" w:author="Chen Heller" w:date="2022-08-29T16:14:00Z">
        <w:r w:rsidR="00AA4C0F">
          <w:t xml:space="preserve"> not affected by the prime-target congruency</w:t>
        </w:r>
      </w:ins>
      <w:ins w:id="560" w:author="Chen Heller" w:date="2022-08-29T16:42:00Z">
        <w:r w:rsidR="00873955">
          <w:t xml:space="preserve"> while the movement </w:t>
        </w:r>
      </w:ins>
      <w:ins w:id="561" w:author="Chen Heller" w:date="2022-08-29T16:43:00Z">
        <w:r w:rsidR="00527920">
          <w:t xml:space="preserve">duration </w:t>
        </w:r>
      </w:ins>
      <w:ins w:id="562" w:author="Chen Heller" w:date="2022-08-29T16:42:00Z">
        <w:r w:rsidR="00873955">
          <w:t>was</w:t>
        </w:r>
      </w:ins>
      <w:ins w:id="563" w:author="Chen Heller" w:date="2022-08-29T16:21:00Z">
        <w:r w:rsidR="00BE0804">
          <w:t xml:space="preserve">, which implies that </w:t>
        </w:r>
      </w:ins>
      <w:ins w:id="564" w:author="Chen Heller" w:date="2022-08-29T16:15:00Z">
        <w:r w:rsidR="00066C8F">
          <w:t xml:space="preserve">the </w:t>
        </w:r>
      </w:ins>
      <w:ins w:id="565" w:author="Chen Heller" w:date="2022-08-29T16:14:00Z">
        <w:r w:rsidR="00AA4C0F">
          <w:t>decision</w:t>
        </w:r>
      </w:ins>
      <w:ins w:id="566" w:author="Chen Heller" w:date="2022-08-29T16:39:00Z">
        <w:r w:rsidR="00AA3922">
          <w:t>-</w:t>
        </w:r>
      </w:ins>
      <w:ins w:id="567" w:author="Chen Heller" w:date="2022-08-29T16:14:00Z">
        <w:r w:rsidR="00AA4C0F">
          <w:t xml:space="preserve">making </w:t>
        </w:r>
      </w:ins>
      <w:ins w:id="568" w:author="Chen Heller" w:date="2022-08-29T16:15:00Z">
        <w:r w:rsidR="00AA4C0F">
          <w:t>process occurs after the movement is initiated.</w:t>
        </w:r>
      </w:ins>
      <w:moveTo w:id="569" w:author="Chen Heller" w:date="2022-08-29T13:28:00Z">
        <w:del w:id="570" w:author="Chen Heller" w:date="2022-08-29T16:43:00Z">
          <w:r w:rsidR="00E40999" w:rsidDel="00527920">
            <w:delText>The similar reaction time between the conditions and longer movement duration in the incongruent condition indicated that the conflict was processed during the movement, not before.</w:delText>
          </w:r>
          <w:commentRangeEnd w:id="521"/>
          <w:r w:rsidR="00E40999" w:rsidDel="00527920">
            <w:rPr>
              <w:rStyle w:val="CommentReference"/>
            </w:rPr>
            <w:commentReference w:id="521"/>
          </w:r>
        </w:del>
      </w:moveTo>
      <w:moveToRangeEnd w:id="520"/>
    </w:p>
    <w:p w14:paraId="071F8DE0" w14:textId="6B9C1E5D" w:rsidR="00FC3846" w:rsidRDefault="00D826D9" w:rsidP="00EB2FF8">
      <w:pPr>
        <w:pStyle w:val="NoSpacing"/>
        <w:bidi w:val="0"/>
      </w:pPr>
      <w:del w:id="571" w:author="Chen Heller" w:date="2022-08-29T16:45:00Z">
        <w:r w:rsidDel="007E5E44">
          <w:delText xml:space="preserve">Experiment </w:delText>
        </w:r>
        <w:r w:rsidR="00E1078C" w:rsidDel="007E5E44">
          <w:delText xml:space="preserve">3 </w:delText>
        </w:r>
        <w:r w:rsidDel="007E5E44">
          <w:delText>incorporated an</w:delText>
        </w:r>
      </w:del>
      <w:del w:id="572" w:author="Chen Heller" w:date="2022-08-29T16:47:00Z">
        <w:r w:rsidDel="005F5DBF">
          <w:delText xml:space="preserve"> additional practice session </w:delText>
        </w:r>
      </w:del>
      <w:del w:id="573" w:author="Chen Heller" w:date="2022-08-29T16:45:00Z">
        <w:r w:rsidDel="007E5E44">
          <w:delText xml:space="preserve">that was intended to </w:delText>
        </w:r>
      </w:del>
      <w:del w:id="574" w:author="Chen Heller" w:date="2022-08-29T16:47:00Z">
        <w:r w:rsidDel="005F5DBF">
          <w:delText>decrease the proportion of excluded trials.</w:delText>
        </w:r>
        <w:r w:rsidRPr="00376C4C" w:rsidDel="005F5DBF">
          <w:delText xml:space="preserve"> </w:delText>
        </w:r>
      </w:del>
      <w:del w:id="575" w:author="Chen Heller" w:date="2022-09-01T09:32:00Z">
        <w:r w:rsidDel="00865203">
          <w:delText>Interestingly</w:delText>
        </w:r>
      </w:del>
      <w:ins w:id="576" w:author="Chen Heller" w:date="2022-09-01T09:32:00Z">
        <w:r w:rsidR="00865203">
          <w:t>Surprisingly</w:t>
        </w:r>
      </w:ins>
      <w:r>
        <w:t xml:space="preserve">, </w:t>
      </w:r>
      <w:del w:id="577" w:author="Chen Heller" w:date="2022-09-01T09:33:00Z">
        <w:r w:rsidDel="00865203">
          <w:delText xml:space="preserve">although </w:delText>
        </w:r>
      </w:del>
      <w:ins w:id="578" w:author="Chen Heller" w:date="2022-09-01T09:36:00Z">
        <w:r w:rsidR="00F8123B">
          <w:t xml:space="preserve">the </w:t>
        </w:r>
      </w:ins>
      <w:ins w:id="579" w:author="Chen Heller" w:date="2022-09-01T09:39:00Z">
        <w:r w:rsidR="0058739A">
          <w:t>additional practice day in Experiment 3</w:t>
        </w:r>
      </w:ins>
      <w:ins w:id="580" w:author="Chen Heller" w:date="2022-09-01T09:40:00Z">
        <w:r w:rsidR="0058739A">
          <w:t xml:space="preserve"> did not reduce the participants' response time or proportion of </w:t>
        </w:r>
        <w:commentRangeStart w:id="581"/>
        <w:r w:rsidR="0058739A">
          <w:t>excluded trials</w:t>
        </w:r>
      </w:ins>
      <w:commentRangeEnd w:id="581"/>
      <w:ins w:id="582" w:author="Chen Heller" w:date="2022-09-01T09:42:00Z">
        <w:r w:rsidR="00EB2FF8">
          <w:rPr>
            <w:rStyle w:val="CommentReference"/>
          </w:rPr>
          <w:commentReference w:id="581"/>
        </w:r>
      </w:ins>
      <w:ins w:id="583" w:author="Chen Heller" w:date="2022-09-01T09:40:00Z">
        <w:r w:rsidR="0058739A">
          <w:t>, and was therefor</w:t>
        </w:r>
      </w:ins>
      <w:ins w:id="584" w:author="Chen Heller" w:date="2022-09-01T09:41:00Z">
        <w:r w:rsidR="0058739A">
          <w:t>e</w:t>
        </w:r>
      </w:ins>
      <w:ins w:id="585" w:author="Chen Heller" w:date="2022-09-01T09:40:00Z">
        <w:r w:rsidR="0058739A">
          <w:t xml:space="preserve"> </w:t>
        </w:r>
      </w:ins>
      <w:ins w:id="586" w:author="Chen Heller" w:date="2022-09-01T09:41:00Z">
        <w:r w:rsidR="0058739A">
          <w:t>forfeited</w:t>
        </w:r>
      </w:ins>
      <w:ins w:id="587" w:author="Chen Heller" w:date="2022-09-01T09:40:00Z">
        <w:r w:rsidR="0058739A">
          <w:t xml:space="preserve"> in the next experiment.</w:t>
        </w:r>
      </w:ins>
      <w:del w:id="588" w:author="Chen Heller" w:date="2022-09-01T09:42:00Z">
        <w:r w:rsidDel="00EB2FF8">
          <w:delText xml:space="preserve">the overall number of excluded trials did </w:delText>
        </w:r>
      </w:del>
      <w:del w:id="589" w:author="Chen Heller" w:date="2022-09-01T09:33:00Z">
        <w:r w:rsidDel="00C07894">
          <w:delText>not change</w:delText>
        </w:r>
      </w:del>
      <w:del w:id="590" w:author="Chen Heller" w:date="2022-09-01T09:42:00Z">
        <w:r w:rsidDel="00EB2FF8">
          <w:delText>, a trend was seen in the proportion of each exclusion reason. It seems that late responses became less prominent at the exp</w:delText>
        </w:r>
        <w:r w:rsidR="00E1078C" w:rsidDel="00EB2FF8">
          <w:delText>e</w:delText>
        </w:r>
        <w:r w:rsidDel="00EB2FF8">
          <w:delText xml:space="preserve">nse of having more short reaches, slow movements, early responses, and incorrect answers. </w:delText>
        </w:r>
      </w:del>
      <w:del w:id="591" w:author="Chen Heller" w:date="2022-08-29T16:51:00Z">
        <w:r w:rsidR="00E1078C" w:rsidDel="00C274CC">
          <w:delText>Since</w:delText>
        </w:r>
        <w:r w:rsidDel="00C274CC">
          <w:delText xml:space="preserve"> l</w:delText>
        </w:r>
      </w:del>
      <w:del w:id="592" w:author="Chen Heller" w:date="2022-09-01T09:42:00Z">
        <w:r w:rsidDel="00EB2FF8">
          <w:delText xml:space="preserve">ate </w:delText>
        </w:r>
        <w:commentRangeStart w:id="593"/>
        <w:r w:rsidDel="00EB2FF8">
          <w:delText xml:space="preserve">responses were the most prominent cause for </w:delText>
        </w:r>
      </w:del>
      <w:del w:id="594" w:author="Chen Heller" w:date="2022-08-29T16:53:00Z">
        <w:r w:rsidDel="005A2198">
          <w:delText xml:space="preserve">failure </w:delText>
        </w:r>
      </w:del>
      <w:del w:id="595" w:author="Chen Heller" w:date="2022-09-01T09:42:00Z">
        <w:r w:rsidDel="00EB2FF8">
          <w:delText xml:space="preserve">in experiment </w:delText>
        </w:r>
        <w:r w:rsidR="00E1078C" w:rsidDel="00EB2FF8">
          <w:delText>2</w:delText>
        </w:r>
        <w:r w:rsidDel="00EB2FF8">
          <w:delText>, it</w:delText>
        </w:r>
        <w:r w:rsidR="009A5D40" w:rsidDel="00EB2FF8">
          <w:delText xml:space="preserve"> is</w:delText>
        </w:r>
        <w:r w:rsidDel="00EB2FF8">
          <w:delText xml:space="preserve"> possible that participants in experiment </w:delText>
        </w:r>
        <w:r w:rsidR="00E1078C" w:rsidDel="00EB2FF8">
          <w:delText xml:space="preserve">3 </w:delText>
        </w:r>
        <w:r w:rsidDel="00EB2FF8">
          <w:delText>mainly focused on reducing</w:delText>
        </w:r>
        <w:r w:rsidR="00C87C9B" w:rsidDel="00EB2FF8">
          <w:delText xml:space="preserve"> </w:delText>
        </w:r>
        <w:r w:rsidDel="00EB2FF8">
          <w:delText>their response time</w:delText>
        </w:r>
        <w:commentRangeEnd w:id="593"/>
        <w:r w:rsidR="00F929FC" w:rsidDel="00EB2FF8">
          <w:rPr>
            <w:rStyle w:val="CommentReference"/>
          </w:rPr>
          <w:commentReference w:id="593"/>
        </w:r>
      </w:del>
      <w:del w:id="596" w:author="Chen Heller" w:date="2022-08-29T11:02:00Z">
        <w:r w:rsidDel="00C87C9B">
          <w:delText xml:space="preserve">, </w:delText>
        </w:r>
        <w:r w:rsidDel="00B05406">
          <w:delText xml:space="preserve">causing them to respond too quickly and have </w:delText>
        </w:r>
      </w:del>
      <w:del w:id="597" w:author="Chen Heller" w:date="2022-09-01T09:42:00Z">
        <w:r w:rsidDel="00EB2FF8">
          <w:delText xml:space="preserve">short trajectories. </w:delText>
        </w:r>
      </w:del>
      <w:del w:id="598" w:author="Chen Heller" w:date="2022-08-29T11:03:00Z">
        <w:r w:rsidDel="00B05406">
          <w:delText>If these hasty responses were executed before adequate processing of the target was done, they were</w:delText>
        </w:r>
      </w:del>
      <w:del w:id="599" w:author="Chen Heller" w:date="2022-09-01T09:42:00Z">
        <w:r w:rsidDel="00EB2FF8">
          <w:delText xml:space="preserve"> </w:delText>
        </w:r>
      </w:del>
      <w:del w:id="600" w:author="Chen Heller" w:date="2022-08-29T11:03:00Z">
        <w:r w:rsidDel="00BE1670">
          <w:delText>more likely to result in an</w:delText>
        </w:r>
      </w:del>
      <w:del w:id="601" w:author="Chen Heller" w:date="2022-09-01T09:42:00Z">
        <w:r w:rsidDel="00EB2FF8">
          <w:delText xml:space="preserve"> incorrect answer. </w:delText>
        </w:r>
      </w:del>
      <w:del w:id="602" w:author="Chen Heller" w:date="2022-08-29T11:03:00Z">
        <w:r w:rsidDel="00BE1670">
          <w:delText>Consequently</w:delText>
        </w:r>
      </w:del>
      <w:del w:id="603" w:author="Chen Heller" w:date="2022-09-01T09:42:00Z">
        <w:r w:rsidDel="00EB2FF8">
          <w:delText xml:space="preserve">, the probability for corrective movements </w:delText>
        </w:r>
      </w:del>
      <w:del w:id="604" w:author="Chen Heller" w:date="2022-08-29T11:06:00Z">
        <w:r w:rsidDel="00C33D1E">
          <w:delText>increased</w:delText>
        </w:r>
      </w:del>
      <w:del w:id="605" w:author="Chen Heller" w:date="2022-09-01T09:42:00Z">
        <w:r w:rsidR="00FC3846" w:rsidDel="00EB2FF8">
          <w:delText>,</w:delText>
        </w:r>
        <w:r w:rsidDel="00EB2FF8">
          <w:delText xml:space="preserve"> which accounted for the higher rate of long movement durations.</w:delText>
        </w:r>
      </w:del>
      <w:r w:rsidRPr="00A329D6">
        <w:t xml:space="preserve"> </w:t>
      </w:r>
    </w:p>
    <w:p w14:paraId="310B486A" w14:textId="0395DBB8" w:rsidR="002B4328" w:rsidRDefault="00D826D9" w:rsidP="00FC3846">
      <w:pPr>
        <w:pStyle w:val="NoSpacing"/>
        <w:bidi w:val="0"/>
      </w:pPr>
      <w:moveFromRangeStart w:id="606" w:author="Chen Heller" w:date="2022-08-29T13:28:00Z" w:name="move112672128"/>
      <w:moveFrom w:id="607" w:author="Chen Heller" w:date="2022-08-29T13:28:00Z">
        <w:r w:rsidDel="00E40999">
          <w:t xml:space="preserve">Even though the expected decrease in excluded trials did not occur, the results of experiment </w:t>
        </w:r>
        <w:r w:rsidR="00FC3846" w:rsidDel="00E40999">
          <w:t xml:space="preserve">3 </w:t>
        </w:r>
        <w:r w:rsidDel="00E40999">
          <w:t xml:space="preserve">did demonstrate the anticipated congruency effect. The conflict between the invisible prime and the target was reflected in the trajectory's bias towards the incorrect answer in the incongruent trials. This bias was expressed as a decrease in the reach area and an increase in the traveled distance for incongruent trials. The similar reaction time between the conditions and longer </w:t>
        </w:r>
        <w:r w:rsidDel="00E40999">
          <w:lastRenderedPageBreak/>
          <w:t>movement duration in the incongruent condition indicated that the conflict was processed during the movement, not before.</w:t>
        </w:r>
      </w:moveFrom>
      <w:moveFromRangeEnd w:id="606"/>
    </w:p>
    <w:p w14:paraId="1176DED7" w14:textId="79E3DE10" w:rsidR="00ED60E1" w:rsidRDefault="00ED60E1" w:rsidP="0001046E">
      <w:pPr>
        <w:pStyle w:val="Heading3"/>
        <w:bidi w:val="0"/>
      </w:pPr>
      <w:r>
        <w:t>Exp 4</w:t>
      </w:r>
    </w:p>
    <w:p w14:paraId="3D3FAF54" w14:textId="6FBEA7A9" w:rsidR="00D826D9" w:rsidRDefault="00D826D9" w:rsidP="00B93159">
      <w:pPr>
        <w:pStyle w:val="NoSpacing"/>
        <w:bidi w:val="0"/>
      </w:pPr>
      <w:r>
        <w:t xml:space="preserve">The </w:t>
      </w:r>
      <w:r w:rsidR="00FC3846">
        <w:t xml:space="preserve">last experiment included in this thesis was a preregistered one </w:t>
      </w:r>
      <w:r w:rsidR="006D2FC7">
        <w:t>[</w:t>
      </w:r>
      <w:commentRangeStart w:id="608"/>
      <w:r w:rsidR="006D2FC7">
        <w:t>ref</w:t>
      </w:r>
      <w:commentRangeEnd w:id="608"/>
      <w:r w:rsidR="006D2FC7">
        <w:rPr>
          <w:rStyle w:val="CommentReference"/>
        </w:rPr>
        <w:commentReference w:id="608"/>
      </w:r>
      <w:r w:rsidR="006D2FC7">
        <w:t>]</w:t>
      </w:r>
      <w:r w:rsidR="00FC3846">
        <w:t xml:space="preserve">, aimed at </w:t>
      </w:r>
      <w:r>
        <w:t>examin</w:t>
      </w:r>
      <w:r w:rsidR="00FC3846">
        <w:t>ing</w:t>
      </w:r>
      <w:r>
        <w:t xml:space="preserve"> whether motion tracking is preferable over keyboard response</w:t>
      </w:r>
      <w:r w:rsidR="005824BE">
        <w:t>s</w:t>
      </w:r>
      <w:r>
        <w:t xml:space="preserve"> when studying unconscious processing. </w:t>
      </w:r>
      <w:r w:rsidR="005824BE">
        <w:t xml:space="preserve">To do so, </w:t>
      </w:r>
      <w:r>
        <w:t xml:space="preserve">Experiment </w:t>
      </w:r>
      <w:r w:rsidR="005824BE">
        <w:t xml:space="preserve">4 included both motion tracking and keyboard responses </w:t>
      </w:r>
      <w:r w:rsidR="0035029B">
        <w:t>sessions</w:t>
      </w:r>
      <w:r w:rsidR="005824BE">
        <w:t xml:space="preserve">, allowing me to </w:t>
      </w:r>
      <w:r>
        <w:t>compar</w:t>
      </w:r>
      <w:r w:rsidR="005824BE">
        <w:t>e</w:t>
      </w:r>
      <w:r>
        <w:t xml:space="preserve"> the sensitivity of both measures on an identical task. </w:t>
      </w:r>
      <w:r w:rsidR="00C77E69">
        <w:t>My</w:t>
      </w:r>
      <w:r w:rsidR="0035029B">
        <w:t xml:space="preserve"> approach followed the one by Xiao et al. (</w:t>
      </w:r>
      <w:del w:id="609" w:author="Chen Heller" w:date="2022-08-30T12:43:00Z">
        <w:r w:rsidR="0035029B" w:rsidDel="000A0A7C">
          <w:delText>YEAR</w:delText>
        </w:r>
      </w:del>
      <w:ins w:id="610" w:author="Chen Heller" w:date="2022-08-30T12:43:00Z">
        <w:r w:rsidR="000A0A7C">
          <w:t>2015</w:t>
        </w:r>
      </w:ins>
      <w:r w:rsidR="0035029B">
        <w:t>)</w:t>
      </w:r>
      <w:ins w:id="611" w:author="Chen Heller" w:date="2022-08-30T12:43:00Z">
        <w:r w:rsidR="000A0A7C">
          <w:t xml:space="preserve"> [ref]</w:t>
        </w:r>
      </w:ins>
      <w:r w:rsidR="0035029B">
        <w:t>, but</w:t>
      </w:r>
      <w:del w:id="612" w:author="Chen Heller" w:date="2022-08-30T12:49:00Z">
        <w:r w:rsidR="0035029B" w:rsidDel="003F65E8">
          <w:delText xml:space="preserve">… </w:delText>
        </w:r>
      </w:del>
      <w:ins w:id="613" w:author="Chen Heller" w:date="2022-08-30T12:49:00Z">
        <w:r w:rsidR="003F65E8">
          <w:t xml:space="preserve"> replace</w:t>
        </w:r>
      </w:ins>
      <w:ins w:id="614" w:author="Chen Heller" w:date="2022-08-30T13:05:00Z">
        <w:r w:rsidR="00335088">
          <w:t>d</w:t>
        </w:r>
      </w:ins>
      <w:ins w:id="615" w:author="Chen Heller" w:date="2022-08-30T12:49:00Z">
        <w:r w:rsidR="003F65E8">
          <w:t xml:space="preserve"> the mouse </w:t>
        </w:r>
      </w:ins>
      <w:ins w:id="616" w:author="Chen Heller" w:date="2022-08-30T12:58:00Z">
        <w:r w:rsidR="008921B2">
          <w:t xml:space="preserve">response </w:t>
        </w:r>
      </w:ins>
      <w:ins w:id="617" w:author="Chen Heller" w:date="2022-08-30T12:49:00Z">
        <w:r w:rsidR="003F65E8">
          <w:t xml:space="preserve">with a more </w:t>
        </w:r>
      </w:ins>
      <w:ins w:id="618" w:author="Chen Heller" w:date="2022-08-30T12:57:00Z">
        <w:r w:rsidR="008921B2">
          <w:t>intuitive</w:t>
        </w:r>
      </w:ins>
      <w:ins w:id="619" w:author="Chen Heller" w:date="2022-08-30T12:50:00Z">
        <w:r w:rsidR="003F65E8">
          <w:t xml:space="preserve"> </w:t>
        </w:r>
      </w:ins>
      <w:ins w:id="620" w:author="Chen Heller" w:date="2022-08-30T12:58:00Z">
        <w:r w:rsidR="008921B2">
          <w:t xml:space="preserve">and less </w:t>
        </w:r>
        <w:r w:rsidR="007E08AD">
          <w:t>effortful</w:t>
        </w:r>
        <w:r w:rsidR="008921B2">
          <w:t xml:space="preserve"> reaching response </w:t>
        </w:r>
      </w:ins>
      <w:ins w:id="621" w:author="Chen Heller" w:date="2022-08-30T13:05:00Z">
        <w:r w:rsidR="00335088">
          <w:t xml:space="preserve">which does not constrain free movement. </w:t>
        </w:r>
      </w:ins>
      <w:ins w:id="622" w:author="Chen Heller" w:date="2022-08-30T13:10:00Z">
        <w:r w:rsidR="00901A79">
          <w:t>Additionally,</w:t>
        </w:r>
      </w:ins>
      <w:ins w:id="623" w:author="Chen Heller" w:date="2022-08-30T13:05:00Z">
        <w:r w:rsidR="00335088">
          <w:t xml:space="preserve"> I </w:t>
        </w:r>
      </w:ins>
      <w:ins w:id="624" w:author="Chen Heller" w:date="2022-08-30T12:50:00Z">
        <w:r w:rsidR="002566AD">
          <w:t>improve</w:t>
        </w:r>
      </w:ins>
      <w:ins w:id="625" w:author="Chen Heller" w:date="2022-08-30T13:05:00Z">
        <w:r w:rsidR="00335088">
          <w:t>d</w:t>
        </w:r>
      </w:ins>
      <w:ins w:id="626" w:author="Chen Heller" w:date="2022-08-30T12:50:00Z">
        <w:r w:rsidR="002566AD">
          <w:t xml:space="preserve"> the validity of the unconscious effect by appl</w:t>
        </w:r>
      </w:ins>
      <w:ins w:id="627" w:author="Chen Heller" w:date="2022-08-30T12:51:00Z">
        <w:r w:rsidR="002566AD">
          <w:t>yi</w:t>
        </w:r>
      </w:ins>
      <w:ins w:id="628" w:author="Chen Heller" w:date="2022-08-30T12:50:00Z">
        <w:r w:rsidR="002566AD">
          <w:t xml:space="preserve">ng a rigorous awareness measure </w:t>
        </w:r>
      </w:ins>
      <w:ins w:id="629" w:author="Chen Heller" w:date="2022-08-30T12:51:00Z">
        <w:r w:rsidR="002566AD">
          <w:t xml:space="preserve">that includes both </w:t>
        </w:r>
      </w:ins>
      <w:ins w:id="630" w:author="Chen Heller" w:date="2022-08-30T13:07:00Z">
        <w:r w:rsidR="00B93159">
          <w:t xml:space="preserve">an objective </w:t>
        </w:r>
        <w:r w:rsidR="00596EDB">
          <w:t xml:space="preserve">awareness </w:t>
        </w:r>
        <w:r w:rsidR="00B93159">
          <w:t>measure (prime 2-forced-choice recognition)</w:t>
        </w:r>
        <w:r w:rsidR="00596EDB">
          <w:t xml:space="preserve"> and </w:t>
        </w:r>
      </w:ins>
      <w:ins w:id="631" w:author="Chen Heller" w:date="2022-08-30T12:51:00Z">
        <w:r w:rsidR="002566AD">
          <w:t xml:space="preserve">a </w:t>
        </w:r>
      </w:ins>
      <w:ins w:id="632" w:author="Chen Heller" w:date="2022-08-30T12:54:00Z">
        <w:r w:rsidR="00C073DB">
          <w:t xml:space="preserve">subjective </w:t>
        </w:r>
      </w:ins>
      <w:ins w:id="633" w:author="Chen Heller" w:date="2022-08-30T12:51:00Z">
        <w:r w:rsidR="002566AD">
          <w:t xml:space="preserve">trial by trial </w:t>
        </w:r>
      </w:ins>
      <w:ins w:id="634" w:author="Chen Heller" w:date="2022-08-30T13:06:00Z">
        <w:r w:rsidR="00B93159">
          <w:t>awareness measure (</w:t>
        </w:r>
      </w:ins>
      <w:ins w:id="635" w:author="Chen Heller" w:date="2022-08-30T12:54:00Z">
        <w:r w:rsidR="00C073DB">
          <w:t>PAS</w:t>
        </w:r>
      </w:ins>
      <w:ins w:id="636" w:author="Chen Heller" w:date="2022-08-30T13:06:00Z">
        <w:r w:rsidR="00B93159">
          <w:t>)</w:t>
        </w:r>
      </w:ins>
      <w:ins w:id="637" w:author="Chen Heller" w:date="2022-08-30T13:07:00Z">
        <w:r w:rsidR="00596EDB">
          <w:t xml:space="preserve">. Finally, awareness </w:t>
        </w:r>
      </w:ins>
      <w:ins w:id="638" w:author="Chen Heller" w:date="2022-08-30T13:08:00Z">
        <w:r w:rsidR="00596EDB">
          <w:t xml:space="preserve">was measured on the </w:t>
        </w:r>
      </w:ins>
      <w:ins w:id="639" w:author="Chen Heller" w:date="2022-08-30T13:11:00Z">
        <w:r w:rsidR="00026588">
          <w:t xml:space="preserve">same </w:t>
        </w:r>
      </w:ins>
      <w:ins w:id="640" w:author="Chen Heller" w:date="2022-08-30T13:08:00Z">
        <w:r w:rsidR="00596EDB">
          <w:t xml:space="preserve">trials </w:t>
        </w:r>
      </w:ins>
      <w:ins w:id="641" w:author="Chen Heller" w:date="2022-08-30T13:11:00Z">
        <w:r w:rsidR="00026588">
          <w:t xml:space="preserve">as the </w:t>
        </w:r>
      </w:ins>
      <w:ins w:id="642" w:author="Chen Heller" w:date="2022-08-30T13:08:00Z">
        <w:r w:rsidR="00596EDB">
          <w:t>main task instead of a separate block</w:t>
        </w:r>
      </w:ins>
      <w:r w:rsidR="00C77E69">
        <w:t xml:space="preserve">. </w:t>
      </w:r>
      <w:r>
        <w:t xml:space="preserve">Since experiment </w:t>
      </w:r>
      <w:r w:rsidR="0035029B">
        <w:rPr>
          <w:rFonts w:hint="cs"/>
          <w:rtl/>
        </w:rPr>
        <w:t>3</w:t>
      </w:r>
      <w:r w:rsidR="0035029B">
        <w:t xml:space="preserve"> </w:t>
      </w:r>
      <w:r>
        <w:t xml:space="preserve">have shown that additional practice does not improve the number of valid trials, a separate training day was not included in experiment </w:t>
      </w:r>
      <w:r w:rsidR="0035029B">
        <w:rPr>
          <w:rFonts w:hint="cs"/>
          <w:rtl/>
        </w:rPr>
        <w:t>4</w:t>
      </w:r>
      <w:r w:rsidR="0035029B">
        <w:t xml:space="preserve">, </w:t>
      </w:r>
      <w:r>
        <w:t xml:space="preserve">and only one practice block was used for each </w:t>
      </w:r>
      <w:r w:rsidR="0035029B">
        <w:t>session</w:t>
      </w:r>
      <w:r>
        <w:t xml:space="preserve">. </w:t>
      </w:r>
      <w:r w:rsidR="0035029B">
        <w:t xml:space="preserve">To prevent fatigue, each session included half </w:t>
      </w:r>
      <w:r>
        <w:t xml:space="preserve">the number of trials </w:t>
      </w:r>
      <w:r w:rsidR="0035029B">
        <w:t>(after testing that the effect found in Exp. 3 is found also when half the trials are used)</w:t>
      </w:r>
      <w:r>
        <w:t xml:space="preserve">. In accordance with previous findings </w:t>
      </w:r>
      <w:del w:id="643" w:author="Chen Heller" w:date="2022-08-29T11:07:00Z">
        <w:r w:rsidDel="009F470F">
          <w:delText xml:space="preserve">[ref to Xiao, but see ref to dehaene] </w:delText>
        </w:r>
      </w:del>
      <w:r>
        <w:t>we expect</w:t>
      </w:r>
      <w:ins w:id="644" w:author="Chen Heller" w:date="2022-08-29T11:07:00Z">
        <w:r w:rsidR="009F470F">
          <w:t>ed</w:t>
        </w:r>
      </w:ins>
      <w:r>
        <w:t xml:space="preserve"> </w:t>
      </w:r>
      <w:del w:id="645" w:author="Chen Heller" w:date="2022-08-29T11:07:00Z">
        <w:r w:rsidDel="009F470F">
          <w:delText xml:space="preserve">that </w:delText>
        </w:r>
      </w:del>
      <w:r>
        <w:t xml:space="preserve">the </w:t>
      </w:r>
      <w:r w:rsidR="0035029B">
        <w:t xml:space="preserve">effect found in motion tracking (namely, the </w:t>
      </w:r>
      <w:r>
        <w:t>reach area variable</w:t>
      </w:r>
      <w:r w:rsidR="0035029B">
        <w:t>)</w:t>
      </w:r>
      <w:r>
        <w:t xml:space="preserve"> would produce a larger congruency effect than the </w:t>
      </w:r>
      <w:r w:rsidR="0035029B">
        <w:t>effect in the keyboard session (</w:t>
      </w:r>
      <w:r>
        <w:t>RT variable</w:t>
      </w:r>
      <w:r w:rsidR="0035029B">
        <w:t>)</w:t>
      </w:r>
      <w:ins w:id="646" w:author="Chen Heller" w:date="2022-08-29T11:08:00Z">
        <w:r w:rsidR="009F470F">
          <w:t xml:space="preserve"> [ref to Xiao, but see ref to </w:t>
        </w:r>
        <w:r w:rsidR="00EB4AD4">
          <w:t>D</w:t>
        </w:r>
        <w:r w:rsidR="009F470F">
          <w:t>ehaene were a larger effect was found using a keyboard]</w:t>
        </w:r>
      </w:ins>
      <w:r>
        <w:t>.</w:t>
      </w:r>
    </w:p>
    <w:p w14:paraId="4F35F08C" w14:textId="77777777" w:rsidR="00D826D9" w:rsidRDefault="00D826D9" w:rsidP="00D826D9">
      <w:pPr>
        <w:pStyle w:val="Heading4"/>
        <w:bidi w:val="0"/>
      </w:pPr>
      <w:r>
        <w:t>Methods</w:t>
      </w:r>
    </w:p>
    <w:p w14:paraId="635A0C30" w14:textId="77777777" w:rsidR="00D826D9" w:rsidRDefault="00D826D9" w:rsidP="00D826D9">
      <w:pPr>
        <w:pStyle w:val="Heading5"/>
        <w:bidi w:val="0"/>
      </w:pPr>
      <w:r>
        <w:t>Participants</w:t>
      </w:r>
    </w:p>
    <w:p w14:paraId="10928BC5" w14:textId="0D614B5D" w:rsidR="00D826D9" w:rsidRDefault="004543AF" w:rsidP="00D826D9">
      <w:pPr>
        <w:pStyle w:val="NoSpacing"/>
        <w:bidi w:val="0"/>
        <w:rPr>
          <w:rtl/>
        </w:rPr>
      </w:pPr>
      <w:ins w:id="647" w:author="Chen Heller" w:date="2022-08-30T13:14:00Z">
        <w:r>
          <w:t xml:space="preserve">The recruitment procedure and criterions were identical to those of Experiment 1. 30 participants </w:t>
        </w:r>
      </w:ins>
      <w:ins w:id="648" w:author="Chen Heller" w:date="2022-09-05T14:28:00Z">
        <w:r w:rsidR="00EB6DE4">
          <w:t>(</w:t>
        </w:r>
      </w:ins>
      <w:ins w:id="649" w:author="Chen Heller" w:date="2022-09-05T14:29:00Z">
        <w:r w:rsidR="00FF20F9">
          <w:t>17</w:t>
        </w:r>
      </w:ins>
      <w:ins w:id="650" w:author="Chen Heller" w:date="2022-09-05T14:28:00Z">
        <w:r w:rsidR="00EB6DE4">
          <w:t xml:space="preserve"> female</w:t>
        </w:r>
      </w:ins>
      <w:ins w:id="651" w:author="Chen Heller" w:date="2022-09-05T14:29:00Z">
        <w:r w:rsidR="00FF20F9">
          <w:t>s</w:t>
        </w:r>
      </w:ins>
      <w:ins w:id="652" w:author="Chen Heller" w:date="2022-09-05T14:28:00Z">
        <w:r w:rsidR="00EB6DE4">
          <w:t xml:space="preserve">) </w:t>
        </w:r>
      </w:ins>
      <w:ins w:id="653" w:author="Chen Heller" w:date="2022-08-30T13:14:00Z">
        <w:r>
          <w:t xml:space="preserve">were recruited (age: M = </w:t>
        </w:r>
      </w:ins>
      <w:ins w:id="654" w:author="Chen Heller" w:date="2022-09-05T14:27:00Z">
        <w:r w:rsidR="00EB6DE4">
          <w:t>26.9</w:t>
        </w:r>
      </w:ins>
      <w:ins w:id="655" w:author="Chen Heller" w:date="2022-08-30T13:14:00Z">
        <w:r>
          <w:t xml:space="preserve">, SD = </w:t>
        </w:r>
      </w:ins>
      <w:ins w:id="656" w:author="Chen Heller" w:date="2022-09-05T14:27:00Z">
        <w:r w:rsidR="00EB6DE4">
          <w:t>3.66</w:t>
        </w:r>
      </w:ins>
      <w:ins w:id="657" w:author="Chen Heller" w:date="2022-08-30T13:14:00Z">
        <w:r>
          <w:t>) and additional 1</w:t>
        </w:r>
      </w:ins>
      <w:ins w:id="658" w:author="Chen Heller" w:date="2022-08-30T15:51:00Z">
        <w:r w:rsidR="000E32D8">
          <w:t>5</w:t>
        </w:r>
      </w:ins>
      <w:ins w:id="659" w:author="Chen Heller" w:date="2022-08-30T13:14:00Z">
        <w:r>
          <w:t xml:space="preserve"> participants were excluded. Five of them were excluded because they had significantly less than 70% correct answers in the target classification task according to a binomial test. </w:t>
        </w:r>
      </w:ins>
      <w:ins w:id="660" w:author="Chen Heller" w:date="2022-08-30T15:50:00Z">
        <w:r w:rsidR="00460A6A">
          <w:t>Seven</w:t>
        </w:r>
      </w:ins>
      <w:ins w:id="661" w:author="Chen Heller" w:date="2022-08-30T13:14:00Z">
        <w:r>
          <w:t xml:space="preserve"> participants were excluded since they had less then 25 valid trials in each condition. </w:t>
        </w:r>
      </w:ins>
      <w:ins w:id="662" w:author="Chen Heller" w:date="2022-08-30T15:40:00Z">
        <w:r w:rsidR="00934069">
          <w:t>Three</w:t>
        </w:r>
      </w:ins>
      <w:ins w:id="663" w:author="Chen Heller" w:date="2022-08-30T13:14:00Z">
        <w:r>
          <w:t xml:space="preserve"> more participants were excluded due to technical issues: one since a reflective object she wore interfered with the motion tracking system's recordings, another participant since the program crashed in the middle of her experiment, and </w:t>
        </w:r>
      </w:ins>
      <w:ins w:id="664" w:author="Chen Heller" w:date="2022-08-30T15:38:00Z">
        <w:r w:rsidR="00C66BC3">
          <w:t>one</w:t>
        </w:r>
      </w:ins>
      <w:ins w:id="665" w:author="Chen Heller" w:date="2022-08-30T13:14:00Z">
        <w:r>
          <w:t xml:space="preserve"> more quit before completing the experiment</w:t>
        </w:r>
      </w:ins>
      <w:ins w:id="666" w:author="Chen Heller" w:date="2022-08-30T13:15:00Z">
        <w:r>
          <w:t xml:space="preserve">. </w:t>
        </w:r>
      </w:ins>
      <w:del w:id="667" w:author="Chen Heller" w:date="2022-08-30T13:15:00Z">
        <w:r w:rsidR="00D826D9" w:rsidDel="00C859DE">
          <w:delText>T</w:delText>
        </w:r>
        <w:r w:rsidR="00EA0563" w:rsidDel="00C859DE">
          <w:delText xml:space="preserve">his </w:delText>
        </w:r>
      </w:del>
      <w:ins w:id="668" w:author="Chen Heller" w:date="2022-08-30T13:15:00Z">
        <w:r w:rsidR="00C859DE">
          <w:t xml:space="preserve">The </w:t>
        </w:r>
      </w:ins>
      <w:r w:rsidR="00EA0563">
        <w:t xml:space="preserve">sample size was determined following a power analysis, </w:t>
      </w:r>
      <w:r w:rsidR="00D826D9">
        <w:t xml:space="preserve">calculated </w:t>
      </w:r>
      <w:r w:rsidR="00EA0563">
        <w:t xml:space="preserve">on </w:t>
      </w:r>
      <w:r w:rsidR="00D826D9">
        <w:t xml:space="preserve">the average effect in experiment </w:t>
      </w:r>
      <w:del w:id="669" w:author="Chen Heller" w:date="2022-09-05T14:29:00Z">
        <w:r w:rsidR="00EA0563" w:rsidDel="002A67DA">
          <w:rPr>
            <w:rFonts w:hint="cs"/>
            <w:rtl/>
          </w:rPr>
          <w:delText>2</w:delText>
        </w:r>
        <w:r w:rsidR="00EA0563" w:rsidDel="002A67DA">
          <w:delText xml:space="preserve"> </w:delText>
        </w:r>
      </w:del>
      <w:ins w:id="670" w:author="Chen Heller" w:date="2022-09-05T14:29:00Z">
        <w:r w:rsidR="002A67DA">
          <w:t>2</w:t>
        </w:r>
        <w:r w:rsidR="002A67DA">
          <w:t xml:space="preserve"> </w:t>
        </w:r>
      </w:ins>
      <w:r w:rsidR="00D826D9">
        <w:t xml:space="preserve">and </w:t>
      </w:r>
      <w:del w:id="671" w:author="Chen Heller" w:date="2022-09-05T14:29:00Z">
        <w:r w:rsidR="00EA0563" w:rsidDel="002A67DA">
          <w:rPr>
            <w:rFonts w:hint="cs"/>
            <w:rtl/>
          </w:rPr>
          <w:delText>3</w:delText>
        </w:r>
      </w:del>
      <w:ins w:id="672" w:author="Chen Heller" w:date="2022-09-05T14:29:00Z">
        <w:r w:rsidR="002A67DA">
          <w:t>3</w:t>
        </w:r>
      </w:ins>
      <w:r w:rsidR="00EA0563">
        <w:t xml:space="preserve">, </w:t>
      </w:r>
      <w:r w:rsidR="00D826D9">
        <w:t xml:space="preserve">when using only half of the trials in each experiment. </w:t>
      </w:r>
      <w:r w:rsidR="00D826D9" w:rsidRPr="006852A2">
        <w:t>The average effect size was 0.88 (Cohen's d</w:t>
      </w:r>
      <w:r w:rsidR="00D826D9" w:rsidRPr="00626236">
        <w:rPr>
          <w:vertAlign w:val="subscript"/>
          <w:rPrChange w:id="673" w:author="Chen Heller" w:date="2022-09-05T14:29:00Z">
            <w:rPr/>
          </w:rPrChange>
        </w:rPr>
        <w:t>z</w:t>
      </w:r>
      <w:r w:rsidR="00D826D9" w:rsidRPr="006852A2">
        <w:t>). We estimated the keyboard task's effect size to be around 30% smaller (</w:t>
      </w:r>
      <w:ins w:id="674" w:author="Chen Heller" w:date="2022-09-05T14:30:00Z">
        <w:r w:rsidR="00626236" w:rsidRPr="006852A2">
          <w:t>Cohen's d</w:t>
        </w:r>
        <w:r w:rsidR="00626236" w:rsidRPr="000C068B">
          <w:rPr>
            <w:vertAlign w:val="subscript"/>
          </w:rPr>
          <w:t>z</w:t>
        </w:r>
      </w:ins>
      <w:del w:id="675" w:author="Chen Heller" w:date="2022-09-05T14:30:00Z">
        <w:r w:rsidR="00D826D9" w:rsidRPr="006852A2" w:rsidDel="00626236">
          <w:delText>Cohen's dz</w:delText>
        </w:r>
      </w:del>
      <w:r w:rsidR="00D826D9" w:rsidRPr="006852A2">
        <w:t xml:space="preserve"> = 0.61), in line with our hypothesis for a smaller RT effect, and in accordance with a previous study (Xiao et al., 2015, d=0.65, though see Dehaene et al., 2001, where the effect size was 0.8). To find such effect with a power = 95% and α=0.05</w:t>
      </w:r>
      <w:r w:rsidR="00EA0563">
        <w:t>,</w:t>
      </w:r>
      <w:r w:rsidR="00D826D9" w:rsidRPr="006852A2">
        <w:t xml:space="preserve"> a sample of 30 participants </w:t>
      </w:r>
      <w:r w:rsidR="00D826D9">
        <w:t xml:space="preserve">was </w:t>
      </w:r>
      <w:r w:rsidR="00D826D9" w:rsidRPr="006852A2">
        <w:t xml:space="preserve">needed, based on G*Power </w:t>
      </w:r>
      <w:r w:rsidR="00D826D9">
        <w:t>[ref to GP</w:t>
      </w:r>
      <w:r w:rsidR="00646143">
        <w:t>o</w:t>
      </w:r>
      <w:r w:rsidR="00D826D9">
        <w:t>wer].</w:t>
      </w:r>
      <w:del w:id="676" w:author="Chen Heller" w:date="2022-08-30T13:14:00Z">
        <w:r w:rsidR="00D826D9" w:rsidDel="004543AF">
          <w:delText xml:space="preserve"> </w:delText>
        </w:r>
      </w:del>
      <w:del w:id="677" w:author="Chen Heller" w:date="2022-08-29T11:11:00Z">
        <w:r w:rsidR="00646143" w:rsidDel="002C5295">
          <w:delText xml:space="preserve">Three additional </w:delText>
        </w:r>
      </w:del>
      <w:del w:id="678" w:author="Chen Heller" w:date="2022-08-30T13:14:00Z">
        <w:r w:rsidR="00646143" w:rsidDel="004543AF">
          <w:delText xml:space="preserve">participants were excluded due to technical issues: one </w:delText>
        </w:r>
        <w:r w:rsidR="00D826D9" w:rsidDel="004543AF">
          <w:delText>since a reflective object she wore interfered with the motion tracking system's recordings</w:delText>
        </w:r>
        <w:r w:rsidR="00646143" w:rsidDel="004543AF">
          <w:delText>, a</w:delText>
        </w:r>
        <w:r w:rsidR="00D826D9" w:rsidDel="004543AF">
          <w:delText xml:space="preserve">nother participant since the program crashed in the </w:delText>
        </w:r>
        <w:r w:rsidR="00646143" w:rsidDel="004543AF">
          <w:delText xml:space="preserve">middle </w:delText>
        </w:r>
        <w:r w:rsidR="00D826D9" w:rsidDel="004543AF">
          <w:delText>of her experiment</w:delText>
        </w:r>
        <w:r w:rsidR="00646143" w:rsidDel="004543AF">
          <w:delText xml:space="preserve">, and </w:delText>
        </w:r>
      </w:del>
      <w:del w:id="679" w:author="Chen Heller" w:date="2022-08-29T11:10:00Z">
        <w:r w:rsidR="00646143" w:rsidDel="004310F9">
          <w:delText>an</w:delText>
        </w:r>
        <w:r w:rsidR="00D826D9" w:rsidDel="004310F9">
          <w:delText xml:space="preserve">other because she </w:delText>
        </w:r>
      </w:del>
      <w:del w:id="680" w:author="Chen Heller" w:date="2022-08-30T13:14:00Z">
        <w:r w:rsidR="00D826D9" w:rsidDel="004543AF">
          <w:delText xml:space="preserve">quit before completing the </w:delText>
        </w:r>
      </w:del>
      <w:del w:id="681" w:author="Chen Heller" w:date="2022-08-29T11:10:00Z">
        <w:r w:rsidR="00D826D9" w:rsidDel="004310F9">
          <w:delText>training</w:delText>
        </w:r>
      </w:del>
      <w:r w:rsidR="00D826D9">
        <w:t>.</w:t>
      </w:r>
    </w:p>
    <w:p w14:paraId="5FC1E55D" w14:textId="6B3BC079" w:rsidR="00D826D9" w:rsidRDefault="00D826D9" w:rsidP="00A8455B">
      <w:pPr>
        <w:pStyle w:val="Heading5"/>
        <w:bidi w:val="0"/>
      </w:pPr>
      <w:r>
        <w:lastRenderedPageBreak/>
        <w:t>Stimuli</w:t>
      </w:r>
      <w:r w:rsidR="00521037">
        <w:t xml:space="preserve">, Apparatus and </w:t>
      </w:r>
      <w:r>
        <w:t>Procedure</w:t>
      </w:r>
    </w:p>
    <w:p w14:paraId="2C88FD2C" w14:textId="0C885819" w:rsidR="00D826D9" w:rsidRPr="00892F96" w:rsidRDefault="00521037" w:rsidP="00D826D9">
      <w:pPr>
        <w:pStyle w:val="NoSpacing"/>
        <w:bidi w:val="0"/>
      </w:pPr>
      <w:r>
        <w:t xml:space="preserve">The methods were identical to those used in Experiment 3, besides the following changes: first, </w:t>
      </w:r>
      <w:ins w:id="682" w:author="Chen Heller" w:date="2022-08-30T13:22:00Z">
        <w:r w:rsidR="000A4571">
          <w:t xml:space="preserve">the separate practice day was omitted and instead </w:t>
        </w:r>
      </w:ins>
      <w:del w:id="683" w:author="Chen Heller" w:date="2022-08-30T13:22:00Z">
        <w:r w:rsidDel="000A4571">
          <w:delText xml:space="preserve">here there were </w:delText>
        </w:r>
      </w:del>
      <w:r w:rsidR="00D826D9">
        <w:t>two</w:t>
      </w:r>
      <w:r>
        <w:t xml:space="preserve"> main</w:t>
      </w:r>
      <w:r w:rsidR="00D826D9">
        <w:t xml:space="preserve"> </w:t>
      </w:r>
      <w:r w:rsidR="00D826D9" w:rsidRPr="00400416">
        <w:t>session</w:t>
      </w:r>
      <w:r w:rsidR="00D826D9">
        <w:t>s</w:t>
      </w:r>
      <w:ins w:id="684" w:author="Chen Heller" w:date="2022-08-30T13:19:00Z">
        <w:r w:rsidR="00560506">
          <w:t xml:space="preserve"> </w:t>
        </w:r>
      </w:ins>
      <w:ins w:id="685" w:author="Chen Heller" w:date="2022-08-30T13:22:00Z">
        <w:r w:rsidR="000A4571">
          <w:t xml:space="preserve">were </w:t>
        </w:r>
      </w:ins>
      <w:ins w:id="686" w:author="Chen Heller" w:date="2022-08-30T13:19:00Z">
        <w:r w:rsidR="00560506">
          <w:t>conducted on t</w:t>
        </w:r>
      </w:ins>
      <w:ins w:id="687" w:author="Chen Heller" w:date="2022-08-30T13:20:00Z">
        <w:r w:rsidR="00560506">
          <w:t>he same day</w:t>
        </w:r>
      </w:ins>
      <w:r>
        <w:t>, one for the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the order counterbalanced between subjects</w:t>
      </w:r>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commentRangeStart w:id="688"/>
      <w:del w:id="689" w:author="Liad Mudrik" w:date="2022-08-18T12:03:00Z">
        <w:r w:rsidR="00D826D9" w:rsidDel="003B3AF4">
          <w:delText xml:space="preserve">For the practice blocks a list was drawn from a different set of ten lists. The order of words within each list followed the same constraints as in experiment one. </w:delText>
        </w:r>
      </w:del>
      <w:commentRangeEnd w:id="688"/>
      <w:r w:rsidR="00DD6996">
        <w:rPr>
          <w:rStyle w:val="CommentReference"/>
        </w:rPr>
        <w:commentReference w:id="688"/>
      </w:r>
      <w:del w:id="690" w:author="Chen Heller" w:date="2022-08-30T13:19:00Z">
        <w:r w:rsidR="00D826D9" w:rsidRPr="00400416" w:rsidDel="00AA484A">
          <w:delText>Every trial consist</w:delText>
        </w:r>
        <w:r w:rsidR="00D826D9" w:rsidDel="00AA484A">
          <w:delText>ed</w:delText>
        </w:r>
        <w:r w:rsidR="00D826D9" w:rsidRPr="00400416" w:rsidDel="00AA484A">
          <w:delText xml:space="preserve"> of a fixation cross (1000ms), a first mask (270ms), a second mask (30ms), a prime word (30ms), a third mask (30ms) and a target (500ms). Once the target </w:delText>
        </w:r>
        <w:r w:rsidR="00D826D9" w:rsidDel="00AA484A">
          <w:delText xml:space="preserve">was </w:delText>
        </w:r>
        <w:r w:rsidR="00D826D9" w:rsidRPr="00400416" w:rsidDel="00AA484A">
          <w:delText>displayed, participants classif</w:delText>
        </w:r>
        <w:r w:rsidR="00D826D9" w:rsidDel="00AA484A">
          <w:delText>ied</w:delText>
        </w:r>
        <w:r w:rsidR="00D826D9" w:rsidRPr="00400416" w:rsidDel="00AA484A">
          <w:delText xml:space="preserve"> the target word as describing a natural / artificial item by </w:delText>
        </w:r>
        <w:r w:rsidR="00D826D9" w:rsidDel="00AA484A">
          <w:delText xml:space="preserve">selecting the side </w:delText>
        </w:r>
        <w:r w:rsidR="00D826D9" w:rsidRPr="00400416" w:rsidDel="00AA484A">
          <w:delText>of the screen that contains the appropriate category.</w:delText>
        </w:r>
        <w:r w:rsidR="00D826D9" w:rsidDel="00560506">
          <w:delText xml:space="preserve"> In the reaching</w:delText>
        </w:r>
        <w:r w:rsidR="00D826D9" w:rsidRPr="007C1188" w:rsidDel="00560506">
          <w:delText xml:space="preserve"> </w:delText>
        </w:r>
        <w:r w:rsidR="00D826D9" w:rsidDel="00560506">
          <w:delText xml:space="preserve">task this was done by touching the appropriate side of the screen. </w:delText>
        </w:r>
      </w:del>
      <w:r w:rsidR="00D826D9">
        <w:t>Reaching responses were bound to the same movement onset and duration constraints as in experiment three. However, here movement ended when the finger was 0.7cm away from the screen (on the Z axis) and the "Too slow" feedback was given after a 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 </w:t>
      </w:r>
      <w:del w:id="691" w:author="Chen Heller" w:date="2022-08-30T13:26:00Z">
        <w:r w:rsidR="00D826D9" w:rsidDel="00EF5E42">
          <w:delText xml:space="preserve">After Classifying the targets, the participants were asked to recognize the prime out of two words as in previous experiments. </w:delText>
        </w:r>
      </w:del>
      <w:r w:rsidR="00D826D9">
        <w:t xml:space="preserve">Response </w:t>
      </w:r>
      <w:ins w:id="692" w:author="Chen Heller" w:date="2022-08-30T13:26:00Z">
        <w:r w:rsidR="00EF5E42">
          <w:t xml:space="preserve">in the prime recognition task </w:t>
        </w:r>
      </w:ins>
      <w:r w:rsidR="00D826D9">
        <w:t>was given in an identical fashion to the target classification task, within a seven second response window.</w:t>
      </w:r>
      <w:del w:id="693" w:author="Chen Heller" w:date="2022-08-30T13:26:00Z">
        <w:r w:rsidR="00D826D9" w:rsidRPr="00400416" w:rsidDel="00EF5E42">
          <w:delText xml:space="preserve"> Finally, a subjective measure of prime awareness </w:delText>
        </w:r>
        <w:r w:rsidR="00D826D9" w:rsidDel="00EF5E42">
          <w:delText xml:space="preserve">was </w:delText>
        </w:r>
        <w:r w:rsidR="00D826D9" w:rsidRPr="00400416" w:rsidDel="00EF5E42">
          <w:delText>taken, using the Perceptual Awareness Scale (PAS)</w:delText>
        </w:r>
        <w:r w:rsidR="00D826D9" w:rsidDel="00EF5E42">
          <w:delText xml:space="preserve"> [ref]</w:delText>
        </w:r>
        <w:r w:rsidR="00D826D9" w:rsidRPr="00400416" w:rsidDel="00EF5E42">
          <w:delText>.</w:delText>
        </w:r>
      </w:del>
    </w:p>
    <w:p w14:paraId="1E655967" w14:textId="77777777" w:rsidR="00D826D9" w:rsidRDefault="00D826D9" w:rsidP="00D826D9">
      <w:pPr>
        <w:pStyle w:val="Heading5"/>
        <w:bidi w:val="0"/>
      </w:pPr>
      <w:r>
        <w:t>Exclusion criteria</w:t>
      </w:r>
    </w:p>
    <w:p w14:paraId="312384C8" w14:textId="5123BE44" w:rsidR="00D826D9" w:rsidRDefault="00D826D9" w:rsidP="00D826D9">
      <w:pPr>
        <w:pStyle w:val="NoSpacing"/>
        <w:bidi w:val="0"/>
      </w:pPr>
      <w:r>
        <w:t xml:space="preserve">The exclusion criteria in the reaching session </w:t>
      </w:r>
      <w:r w:rsidR="003B3AF4">
        <w:t xml:space="preserve">were </w:t>
      </w:r>
      <w:r>
        <w:t>identical to that 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14049CB6" w:rsidR="00D826D9" w:rsidRDefault="00D826D9" w:rsidP="00D826D9">
      <w:pPr>
        <w:pStyle w:val="Heading4"/>
        <w:bidi w:val="0"/>
      </w:pPr>
      <w:r>
        <w:t>Results</w:t>
      </w:r>
    </w:p>
    <w:p w14:paraId="438C6938" w14:textId="64BBA76B" w:rsidR="00DB7DD5" w:rsidRDefault="00BA4221" w:rsidP="00012635">
      <w:pPr>
        <w:pStyle w:val="NoSpacing"/>
        <w:bidi w:val="0"/>
        <w:rPr>
          <w:ins w:id="694" w:author="Chen Heller" w:date="2022-09-04T11:06:00Z"/>
          <w:rtl/>
        </w:rPr>
      </w:pPr>
      <w:ins w:id="695" w:author="Chen Heller" w:date="2022-08-30T16:32:00Z">
        <w:r>
          <w:t>Prime visibility:</w:t>
        </w:r>
      </w:ins>
      <w:ins w:id="696" w:author="Chen Heller" w:date="2022-08-31T12:33:00Z">
        <w:r w:rsidR="00012635">
          <w:t xml:space="preserve"> </w:t>
        </w:r>
      </w:ins>
      <w:ins w:id="697" w:author="Chen Heller" w:date="2022-08-30T16:32:00Z">
        <w:r>
          <w:t>overall</w:t>
        </w:r>
      </w:ins>
      <w:ins w:id="698" w:author="Chen Heller" w:date="2022-08-31T12:31:00Z">
        <w:r w:rsidR="00BF4777">
          <w:t xml:space="preserve">, </w:t>
        </w:r>
      </w:ins>
      <w:ins w:id="699" w:author="Chen Heller" w:date="2022-08-31T12:04:00Z">
        <w:r w:rsidR="001F6E52">
          <w:t>92.77</w:t>
        </w:r>
      </w:ins>
      <w:ins w:id="700" w:author="Chen Heller" w:date="2022-08-30T16:32:00Z">
        <w:r>
          <w:t xml:space="preserve">% of the trials </w:t>
        </w:r>
      </w:ins>
      <w:ins w:id="701" w:author="Chen Heller" w:date="2022-08-31T12:33:00Z">
        <w:r w:rsidR="00012635">
          <w:t xml:space="preserve">in the reaching session </w:t>
        </w:r>
      </w:ins>
      <w:ins w:id="702" w:author="Chen Heller" w:date="2022-08-30T16:32:00Z">
        <w:r>
          <w:t xml:space="preserve">were rated as visibility 1, </w:t>
        </w:r>
      </w:ins>
      <w:ins w:id="703" w:author="Chen Heller" w:date="2022-08-31T12:04:00Z">
        <w:r w:rsidR="001F6E52">
          <w:t>6.25</w:t>
        </w:r>
      </w:ins>
      <w:ins w:id="704" w:author="Chen Heller" w:date="2022-08-30T16:32:00Z">
        <w:r>
          <w:t xml:space="preserve">% as visibility 2, </w:t>
        </w:r>
      </w:ins>
      <w:ins w:id="705" w:author="Chen Heller" w:date="2022-08-31T12:04:00Z">
        <w:r w:rsidR="001F6E52">
          <w:t>0.84</w:t>
        </w:r>
      </w:ins>
      <w:ins w:id="706" w:author="Chen Heller" w:date="2022-08-30T16:32:00Z">
        <w:r>
          <w:t xml:space="preserve">% as visibility 3 and </w:t>
        </w:r>
      </w:ins>
      <w:ins w:id="707" w:author="Chen Heller" w:date="2022-08-31T12:04:00Z">
        <w:r w:rsidR="001F6E52">
          <w:t>0.12</w:t>
        </w:r>
      </w:ins>
      <w:ins w:id="708" w:author="Chen Heller" w:date="2022-08-30T16:32:00Z">
        <w:r>
          <w:t>% as visibility 4</w:t>
        </w:r>
      </w:ins>
      <w:ins w:id="709" w:author="Chen Heller" w:date="2022-08-31T12:34:00Z">
        <w:r w:rsidR="00012635">
          <w:t>, while in the keyboard session 91.48% of were rated as visibility 1, 7.53% as visibility 2, 0.86% as visibility 3 and 0.12% as visibility 4.</w:t>
        </w:r>
      </w:ins>
      <w:ins w:id="710" w:author="Chen Heller" w:date="2022-08-30T16:32:00Z">
        <w:r>
          <w:t xml:space="preserve"> </w:t>
        </w:r>
      </w:ins>
      <w:ins w:id="711" w:author="Chen Heller" w:date="2022-08-29T11:13:00Z">
        <w:r w:rsidR="00F01249">
          <w:t>When participants rated the prime as invisible, they were not better than chance at recognizing it,</w:t>
        </w:r>
      </w:ins>
      <w:ins w:id="712" w:author="Chen Heller" w:date="2022-08-31T12:34:00Z">
        <w:r w:rsidR="00E4208B">
          <w:t xml:space="preserve"> both in the reaching session (</w:t>
        </w:r>
      </w:ins>
      <w:ins w:id="713" w:author="Chen Heller" w:date="2022-08-29T11:13:00Z">
        <w:r w:rsidR="00F01249">
          <w:t>M = 50.</w:t>
        </w:r>
      </w:ins>
      <w:ins w:id="714" w:author="Chen Heller" w:date="2022-08-31T12:08:00Z">
        <w:r w:rsidR="00830FF6">
          <w:t>82</w:t>
        </w:r>
      </w:ins>
      <w:ins w:id="715" w:author="Chen Heller" w:date="2022-08-29T11:13:00Z">
        <w:r w:rsidR="00F01249">
          <w:t>%, SD = 4.3</w:t>
        </w:r>
      </w:ins>
      <w:ins w:id="716" w:author="Chen Heller" w:date="2022-08-31T12:08:00Z">
        <w:r w:rsidR="00830FF6">
          <w:t>2</w:t>
        </w:r>
      </w:ins>
      <w:ins w:id="717" w:author="Chen Heller" w:date="2022-08-29T11:13:00Z">
        <w:r w:rsidR="00F01249">
          <w:t>, t</w:t>
        </w:r>
        <w:r w:rsidR="00F01249" w:rsidRPr="00342DA7">
          <w:rPr>
            <w:rPrChange w:id="718" w:author="Chen Heller" w:date="2022-08-30T13:56:00Z">
              <w:rPr>
                <w:vertAlign w:val="subscript"/>
              </w:rPr>
            </w:rPrChange>
          </w:rPr>
          <w:t>(29)</w:t>
        </w:r>
        <w:r w:rsidR="00F01249">
          <w:t xml:space="preserve"> = 1.</w:t>
        </w:r>
      </w:ins>
      <w:ins w:id="719" w:author="Chen Heller" w:date="2022-08-31T12:08:00Z">
        <w:r w:rsidR="00830FF6">
          <w:t>03</w:t>
        </w:r>
      </w:ins>
      <w:ins w:id="720" w:author="Chen Heller" w:date="2022-08-29T11:13:00Z">
        <w:r w:rsidR="00F01249">
          <w:t>, p = 0.3</w:t>
        </w:r>
      </w:ins>
      <w:ins w:id="721" w:author="Chen Heller" w:date="2022-08-31T12:08:00Z">
        <w:r w:rsidR="008059C1">
          <w:t>1</w:t>
        </w:r>
      </w:ins>
      <w:ins w:id="722" w:author="Chen Heller" w:date="2022-08-29T11:13:00Z">
        <w:r w:rsidR="00F01249">
          <w:t>, 95% CI = [49.</w:t>
        </w:r>
      </w:ins>
      <w:ins w:id="723" w:author="Chen Heller" w:date="2022-08-31T12:08:00Z">
        <w:r w:rsidR="008059C1">
          <w:t>20</w:t>
        </w:r>
      </w:ins>
      <w:ins w:id="724" w:author="Chen Heller" w:date="2022-08-29T11:13:00Z">
        <w:r w:rsidR="00F01249">
          <w:t>, 52.</w:t>
        </w:r>
      </w:ins>
      <w:ins w:id="725" w:author="Chen Heller" w:date="2022-08-31T12:08:00Z">
        <w:r w:rsidR="008059C1">
          <w:t>43</w:t>
        </w:r>
      </w:ins>
      <w:ins w:id="726" w:author="Chen Heller" w:date="2022-08-29T11:13:00Z">
        <w:r w:rsidR="00F01249">
          <w:t>]</w:t>
        </w:r>
      </w:ins>
      <w:ins w:id="727" w:author="Chen Heller" w:date="2022-08-31T12:34:00Z">
        <w:r w:rsidR="00E4208B">
          <w:t>) and the keyboard session (</w:t>
        </w:r>
      </w:ins>
      <w:ins w:id="728" w:author="Chen Heller" w:date="2022-08-31T11:44:00Z">
        <w:r w:rsidR="00DB7DD5">
          <w:t>M = 50.</w:t>
        </w:r>
      </w:ins>
      <w:ins w:id="729" w:author="Chen Heller" w:date="2022-08-31T12:06:00Z">
        <w:r w:rsidR="00B114F3">
          <w:t>22</w:t>
        </w:r>
      </w:ins>
      <w:ins w:id="730" w:author="Chen Heller" w:date="2022-08-31T11:44:00Z">
        <w:r w:rsidR="00DB7DD5">
          <w:t>%, SD = 4.</w:t>
        </w:r>
      </w:ins>
      <w:ins w:id="731" w:author="Chen Heller" w:date="2022-08-31T12:07:00Z">
        <w:r w:rsidR="00B114F3">
          <w:t>55</w:t>
        </w:r>
      </w:ins>
      <w:ins w:id="732" w:author="Chen Heller" w:date="2022-08-31T11:44:00Z">
        <w:r w:rsidR="00DB7DD5">
          <w:t>, t</w:t>
        </w:r>
        <w:r w:rsidR="00DB7DD5" w:rsidRPr="00615A99">
          <w:t>(29)</w:t>
        </w:r>
        <w:r w:rsidR="00DB7DD5">
          <w:t xml:space="preserve"> = </w:t>
        </w:r>
      </w:ins>
      <w:ins w:id="733" w:author="Chen Heller" w:date="2022-08-31T12:07:00Z">
        <w:r w:rsidR="00B114F3">
          <w:t>0.26</w:t>
        </w:r>
      </w:ins>
      <w:ins w:id="734" w:author="Chen Heller" w:date="2022-08-31T11:44:00Z">
        <w:r w:rsidR="00DB7DD5">
          <w:t>, p = 0.</w:t>
        </w:r>
      </w:ins>
      <w:ins w:id="735" w:author="Chen Heller" w:date="2022-08-31T12:07:00Z">
        <w:r w:rsidR="00830FF6">
          <w:t>790</w:t>
        </w:r>
      </w:ins>
      <w:ins w:id="736" w:author="Chen Heller" w:date="2022-08-31T11:44:00Z">
        <w:r w:rsidR="00DB7DD5">
          <w:t>, 95% CI = [</w:t>
        </w:r>
      </w:ins>
      <w:ins w:id="737" w:author="Chen Heller" w:date="2022-08-31T12:07:00Z">
        <w:r w:rsidR="00830FF6">
          <w:t>48.52</w:t>
        </w:r>
      </w:ins>
      <w:ins w:id="738" w:author="Chen Heller" w:date="2022-08-31T11:44:00Z">
        <w:r w:rsidR="00DB7DD5">
          <w:t>, 5</w:t>
        </w:r>
      </w:ins>
      <w:ins w:id="739" w:author="Chen Heller" w:date="2022-08-31T12:07:00Z">
        <w:r w:rsidR="00830FF6">
          <w:t>1</w:t>
        </w:r>
      </w:ins>
      <w:ins w:id="740" w:author="Chen Heller" w:date="2022-08-31T11:44:00Z">
        <w:r w:rsidR="00DB7DD5">
          <w:t>.</w:t>
        </w:r>
      </w:ins>
      <w:ins w:id="741" w:author="Chen Heller" w:date="2022-08-31T12:07:00Z">
        <w:r w:rsidR="00830FF6">
          <w:t>92</w:t>
        </w:r>
      </w:ins>
      <w:ins w:id="742" w:author="Chen Heller" w:date="2022-08-31T11:44:00Z">
        <w:r w:rsidR="00DB7DD5">
          <w:t>]</w:t>
        </w:r>
      </w:ins>
      <w:ins w:id="743" w:author="Chen Heller" w:date="2022-08-31T12:35:00Z">
        <w:r w:rsidR="00E4208B">
          <w:t>)</w:t>
        </w:r>
      </w:ins>
      <w:ins w:id="744" w:author="Chen Heller" w:date="2022-08-31T11:44:00Z">
        <w:r w:rsidR="00DB7DD5">
          <w:t>.</w:t>
        </w:r>
      </w:ins>
      <w:ins w:id="745" w:author="Chen Heller" w:date="2022-09-05T14:32:00Z">
        <w:r w:rsidR="008116EA" w:rsidRPr="008116EA">
          <w:t xml:space="preserve"> </w:t>
        </w:r>
        <w:r w:rsidR="008116EA">
          <w:t>Thus, both the subjective and the objective measures confirm that masking was effective in rendering the stimuli invisible</w:t>
        </w:r>
        <w:r w:rsidR="008116EA">
          <w:t>.</w:t>
        </w:r>
      </w:ins>
    </w:p>
    <w:p w14:paraId="08CFEDFD" w14:textId="77777777" w:rsidR="00934D68" w:rsidRDefault="00934D68" w:rsidP="00934D68">
      <w:pPr>
        <w:pStyle w:val="NoSpacing"/>
        <w:bidi w:val="0"/>
        <w:rPr>
          <w:ins w:id="746" w:author="Chen Heller" w:date="2022-08-31T11:44:00Z"/>
        </w:rPr>
      </w:pPr>
    </w:p>
    <w:p w14:paraId="46B86DF8" w14:textId="799ABF2A" w:rsidR="003B6DD9" w:rsidRDefault="00652B7D" w:rsidP="00652B7D">
      <w:pPr>
        <w:pStyle w:val="NoSpacing"/>
        <w:bidi w:val="0"/>
        <w:rPr>
          <w:ins w:id="747" w:author="Chen Heller" w:date="2022-09-04T12:07:00Z"/>
        </w:rPr>
      </w:pPr>
      <w:ins w:id="748" w:author="Chen Heller" w:date="2022-08-31T11:43:00Z">
        <w:r>
          <w:t xml:space="preserve">Congruency effect: </w:t>
        </w:r>
      </w:ins>
      <w:ins w:id="749" w:author="Chen Heller" w:date="2022-09-04T11:08:00Z">
        <w:r w:rsidR="00A264EA">
          <w:t xml:space="preserve">All </w:t>
        </w:r>
      </w:ins>
      <w:ins w:id="750" w:author="Chen Heller" w:date="2022-09-04T17:52:00Z">
        <w:r w:rsidR="0045341F">
          <w:t xml:space="preserve">the results contrasting between the congruenct and incongruenct conditions were </w:t>
        </w:r>
      </w:ins>
      <w:ins w:id="751" w:author="Chen Heller" w:date="2022-09-04T11:08:00Z">
        <w:r w:rsidR="00A264EA">
          <w:t xml:space="preserve">corrected for multiple comparison </w:t>
        </w:r>
      </w:ins>
      <w:ins w:id="752" w:author="Chen Heller" w:date="2022-09-04T17:51:00Z">
        <w:r w:rsidR="00502C41">
          <w:t xml:space="preserve">with a procedure identical to that used in </w:t>
        </w:r>
      </w:ins>
      <w:ins w:id="753" w:author="Chen Heller" w:date="2022-09-04T11:08:00Z">
        <w:r w:rsidR="00A264EA">
          <w:t xml:space="preserve">Exp. 1. </w:t>
        </w:r>
      </w:ins>
      <w:ins w:id="754" w:author="Chen Heller" w:date="2022-09-02T13:41:00Z">
        <w:r w:rsidR="007F6BCE">
          <w:t>Since reach area</w:t>
        </w:r>
      </w:ins>
      <w:ins w:id="755" w:author="Chen Heller" w:date="2022-09-02T13:42:00Z">
        <w:r w:rsidR="007F6BCE">
          <w:t xml:space="preserve">'s residuals did not distribute normally, </w:t>
        </w:r>
      </w:ins>
      <w:ins w:id="756" w:author="Chen Heller" w:date="2022-09-04T11:06:00Z">
        <w:r w:rsidR="00934D68">
          <w:t xml:space="preserve">I used a </w:t>
        </w:r>
      </w:ins>
      <w:ins w:id="757" w:author="Chen Heller" w:date="2022-09-02T13:42:00Z">
        <w:r w:rsidR="005304B6">
          <w:t>permutation test</w:t>
        </w:r>
      </w:ins>
      <w:ins w:id="758" w:author="Chen Heller" w:date="2022-09-04T11:06:00Z">
        <w:r w:rsidR="00934D68">
          <w:t xml:space="preserve"> to estimate its </w:t>
        </w:r>
      </w:ins>
      <w:ins w:id="759" w:author="Chen Heller" w:date="2022-09-04T12:04:00Z">
        <w:r w:rsidR="00AA0A1B">
          <w:t>p-value</w:t>
        </w:r>
      </w:ins>
      <w:ins w:id="760" w:author="Chen Heller" w:date="2022-09-02T13:42:00Z">
        <w:r w:rsidR="005304B6">
          <w:t xml:space="preserve">. </w:t>
        </w:r>
      </w:ins>
      <w:ins w:id="761" w:author="Chen Heller" w:date="2022-08-29T11:13:00Z">
        <w:r w:rsidR="00F01249">
          <w:t xml:space="preserve">A congruency effect was found in both measures, as was </w:t>
        </w:r>
        <w:r w:rsidR="00F01249">
          <w:lastRenderedPageBreak/>
          <w:t>evident by the smaller reach area (M</w:t>
        </w:r>
        <w:r w:rsidR="00F01249">
          <w:rPr>
            <w:vertAlign w:val="subscript"/>
          </w:rPr>
          <w:t>con</w:t>
        </w:r>
        <w:r w:rsidR="00F01249">
          <w:t xml:space="preserve"> = 0.02, SD</w:t>
        </w:r>
        <w:r w:rsidR="00F01249">
          <w:rPr>
            <w:vertAlign w:val="subscript"/>
          </w:rPr>
          <w:t>con</w:t>
        </w:r>
        <w:r w:rsidR="00F01249">
          <w:t xml:space="preserve"> = 0.00</w:t>
        </w:r>
      </w:ins>
      <w:ins w:id="762" w:author="Chen Heller" w:date="2022-09-05T10:48:00Z">
        <w:r w:rsidR="00E27775">
          <w:t>5</w:t>
        </w:r>
      </w:ins>
      <w:ins w:id="763" w:author="Chen Heller" w:date="2022-08-29T11:13:00Z">
        <w:r w:rsidR="00F01249">
          <w:t>, M</w:t>
        </w:r>
        <w:r w:rsidR="00F01249">
          <w:rPr>
            <w:vertAlign w:val="subscript"/>
          </w:rPr>
          <w:t>incon</w:t>
        </w:r>
        <w:r w:rsidR="00F01249">
          <w:t xml:space="preserve"> = 0.01</w:t>
        </w:r>
      </w:ins>
      <w:ins w:id="764" w:author="Chen Heller" w:date="2022-09-05T10:49:00Z">
        <w:r w:rsidR="00E27775">
          <w:t>7</w:t>
        </w:r>
      </w:ins>
      <w:ins w:id="765" w:author="Chen Heller" w:date="2022-08-29T11:13:00Z">
        <w:r w:rsidR="00F01249">
          <w:t>, SD</w:t>
        </w:r>
        <w:r w:rsidR="00F01249">
          <w:rPr>
            <w:vertAlign w:val="subscript"/>
          </w:rPr>
          <w:t>incon</w:t>
        </w:r>
        <w:r w:rsidR="00F01249">
          <w:t xml:space="preserve"> = 0.004, p </w:t>
        </w:r>
      </w:ins>
      <w:ins w:id="766" w:author="Chen Heller" w:date="2022-09-05T10:50:00Z">
        <w:r w:rsidR="00E21850">
          <w:t>&lt;</w:t>
        </w:r>
      </w:ins>
      <w:ins w:id="767" w:author="Chen Heller" w:date="2022-08-29T11:13:00Z">
        <w:r w:rsidR="00F01249">
          <w:t xml:space="preserve"> 0.00</w:t>
        </w:r>
      </w:ins>
      <w:ins w:id="768" w:author="Chen Heller" w:date="2022-09-04T12:04:00Z">
        <w:r w:rsidR="00B86BD4">
          <w:t>1</w:t>
        </w:r>
      </w:ins>
      <w:ins w:id="769" w:author="Chen Heller" w:date="2022-08-29T11:13:00Z">
        <w:r w:rsidR="00F01249">
          <w:t>, 95% CI [0.001, 0.</w:t>
        </w:r>
      </w:ins>
      <w:ins w:id="770" w:author="Chen Heller" w:date="2022-09-05T10:51:00Z">
        <w:r w:rsidR="00540286">
          <w:t>0</w:t>
        </w:r>
      </w:ins>
      <w:ins w:id="771" w:author="Chen Heller" w:date="2022-08-29T11:13:00Z">
        <w:r w:rsidR="00F01249">
          <w:t>05]) and slower keyboard-RT (M</w:t>
        </w:r>
        <w:r w:rsidR="00F01249">
          <w:rPr>
            <w:vertAlign w:val="subscript"/>
          </w:rPr>
          <w:t>con</w:t>
        </w:r>
        <w:r w:rsidR="00F01249">
          <w:t xml:space="preserve"> = 524.7ms, SD</w:t>
        </w:r>
        <w:r w:rsidR="00F01249">
          <w:rPr>
            <w:vertAlign w:val="subscript"/>
          </w:rPr>
          <w:t>con</w:t>
        </w:r>
        <w:r w:rsidR="00F01249">
          <w:t xml:space="preserve"> = 35.2, M</w:t>
        </w:r>
        <w:r w:rsidR="00F01249">
          <w:rPr>
            <w:vertAlign w:val="subscript"/>
          </w:rPr>
          <w:t>incon</w:t>
        </w:r>
        <w:r w:rsidR="00F01249">
          <w:t xml:space="preserve"> = 545.2ms, SD</w:t>
        </w:r>
        <w:r w:rsidR="00F01249">
          <w:rPr>
            <w:vertAlign w:val="subscript"/>
          </w:rPr>
          <w:t>incon</w:t>
        </w:r>
        <w:r w:rsidR="00F01249">
          <w:t xml:space="preserve"> = 32.6, t</w:t>
        </w:r>
      </w:ins>
      <w:ins w:id="772" w:author="Chen Heller" w:date="2022-08-30T13:57:00Z">
        <w:r w:rsidR="00342DA7" w:rsidRPr="00632924">
          <w:t>(29)</w:t>
        </w:r>
      </w:ins>
      <w:ins w:id="773" w:author="Chen Heller" w:date="2022-08-29T11:13:00Z">
        <w:r w:rsidR="00F01249">
          <w:t xml:space="preserve"> = -6.5, p </w:t>
        </w:r>
      </w:ins>
      <w:ins w:id="774" w:author="Chen Heller" w:date="2022-09-04T17:48:00Z">
        <w:r w:rsidR="007704FA">
          <w:t>&lt; 0.001</w:t>
        </w:r>
      </w:ins>
      <w:ins w:id="775" w:author="Chen Heller" w:date="2022-08-29T11:13:00Z">
        <w:r w:rsidR="00F01249">
          <w:t xml:space="preserve">, 95% CI [-26.8, -14], </w:t>
        </w:r>
      </w:ins>
      <w:ins w:id="776" w:author="Chen Heller" w:date="2022-09-05T14:30:00Z">
        <w:r w:rsidR="00626236" w:rsidRPr="006852A2">
          <w:t>Cohen's d</w:t>
        </w:r>
        <w:r w:rsidR="00626236" w:rsidRPr="000C068B">
          <w:rPr>
            <w:vertAlign w:val="subscript"/>
          </w:rPr>
          <w:t>z</w:t>
        </w:r>
      </w:ins>
      <w:ins w:id="777" w:author="Chen Heller" w:date="2022-08-29T11:13:00Z">
        <w:r w:rsidR="00F01249">
          <w:t xml:space="preserve"> = -1.19) in the incongruent condition.</w:t>
        </w:r>
      </w:ins>
      <w:ins w:id="778" w:author="Chen Heller" w:date="2022-09-04T12:07:00Z">
        <w:r w:rsidR="003B6DD9">
          <w:t xml:space="preserve"> </w:t>
        </w:r>
      </w:ins>
      <w:ins w:id="779" w:author="Chen Heller" w:date="2022-09-04T12:11:00Z">
        <w:r w:rsidR="00C0770D">
          <w:t xml:space="preserve">I used </w:t>
        </w:r>
      </w:ins>
      <w:commentRangeStart w:id="780"/>
      <w:ins w:id="781" w:author="Chen Heller" w:date="2022-09-04T12:17:00Z">
        <w:r w:rsidR="00816F47">
          <w:t>rank-biserial correlation</w:t>
        </w:r>
      </w:ins>
      <w:commentRangeEnd w:id="780"/>
      <w:ins w:id="782" w:author="Chen Heller" w:date="2022-09-04T12:20:00Z">
        <w:r w:rsidR="00F517ED">
          <w:rPr>
            <w:rStyle w:val="CommentReference"/>
          </w:rPr>
          <w:commentReference w:id="780"/>
        </w:r>
      </w:ins>
      <w:ins w:id="783" w:author="Chen Heller" w:date="2022-09-04T12:11:00Z">
        <w:r w:rsidR="00C0770D">
          <w:t xml:space="preserve"> </w:t>
        </w:r>
      </w:ins>
      <w:ins w:id="784" w:author="Chen Heller" w:date="2022-09-04T12:10:00Z">
        <w:r w:rsidR="00C0770D">
          <w:t>[</w:t>
        </w:r>
        <w:commentRangeStart w:id="785"/>
        <w:r w:rsidR="00C0770D">
          <w:t>ref to Mattan's package</w:t>
        </w:r>
      </w:ins>
      <w:commentRangeEnd w:id="785"/>
      <w:ins w:id="786" w:author="Chen Heller" w:date="2022-09-04T12:11:00Z">
        <w:r w:rsidR="00C0770D">
          <w:rPr>
            <w:rStyle w:val="CommentReference"/>
          </w:rPr>
          <w:commentReference w:id="785"/>
        </w:r>
      </w:ins>
      <w:ins w:id="787" w:author="Chen Heller" w:date="2022-09-04T12:10:00Z">
        <w:r w:rsidR="00C0770D">
          <w:t>]</w:t>
        </w:r>
      </w:ins>
      <w:ins w:id="788" w:author="Chen Heller" w:date="2022-09-04T12:11:00Z">
        <w:r w:rsidR="00C0770D">
          <w:t xml:space="preserve"> </w:t>
        </w:r>
      </w:ins>
      <w:ins w:id="789" w:author="Chen Heller" w:date="2022-09-04T12:17:00Z">
        <w:r w:rsidR="00816F47">
          <w:t>[</w:t>
        </w:r>
        <w:commentRangeStart w:id="790"/>
        <w:r w:rsidR="00816F47">
          <w:t>ref to paper about rank-biserial</w:t>
        </w:r>
      </w:ins>
      <w:commentRangeEnd w:id="790"/>
      <w:ins w:id="791" w:author="Chen Heller" w:date="2022-09-04T12:18:00Z">
        <w:r w:rsidR="00816F47">
          <w:rPr>
            <w:rStyle w:val="CommentReference"/>
          </w:rPr>
          <w:commentReference w:id="790"/>
        </w:r>
      </w:ins>
      <w:ins w:id="792" w:author="Chen Heller" w:date="2022-09-04T12:17:00Z">
        <w:r w:rsidR="00816F47">
          <w:t xml:space="preserve">] </w:t>
        </w:r>
      </w:ins>
      <w:ins w:id="793" w:author="Chen Heller" w:date="2022-09-04T12:11:00Z">
        <w:r w:rsidR="00C0770D">
          <w:t xml:space="preserve">compare the effect size between the </w:t>
        </w:r>
      </w:ins>
      <w:ins w:id="794" w:author="Chen Heller" w:date="2022-09-04T12:12:00Z">
        <w:r w:rsidR="00C0770D">
          <w:t>reaching area (</w:t>
        </w:r>
        <w:r w:rsidR="00305977">
          <w:t>rank b</w:t>
        </w:r>
      </w:ins>
      <w:ins w:id="795" w:author="Chen Heller" w:date="2022-09-04T12:13:00Z">
        <w:r w:rsidR="00305977">
          <w:t>iserial = 0.68, 95% CI [</w:t>
        </w:r>
        <w:r w:rsidR="00C067FC">
          <w:t>0.39, 0.84</w:t>
        </w:r>
        <w:r w:rsidR="00305977">
          <w:t>]</w:t>
        </w:r>
      </w:ins>
      <w:ins w:id="796" w:author="Chen Heller" w:date="2022-09-04T12:12:00Z">
        <w:r w:rsidR="00C0770D">
          <w:t>) and the keyboard</w:t>
        </w:r>
      </w:ins>
      <w:ins w:id="797" w:author="Chen Heller" w:date="2022-09-04T12:13:00Z">
        <w:r w:rsidR="00C067FC">
          <w:t xml:space="preserve"> </w:t>
        </w:r>
      </w:ins>
      <w:ins w:id="798" w:author="Chen Heller" w:date="2022-09-04T12:12:00Z">
        <w:r w:rsidR="00C0770D">
          <w:t>(</w:t>
        </w:r>
      </w:ins>
      <w:ins w:id="799" w:author="Chen Heller" w:date="2022-09-04T12:13:00Z">
        <w:r w:rsidR="00C067FC">
          <w:t xml:space="preserve">rank biserial = </w:t>
        </w:r>
      </w:ins>
      <w:ins w:id="800" w:author="Chen Heller" w:date="2022-09-04T12:14:00Z">
        <w:r w:rsidR="00C067FC">
          <w:t>0.91, 95% CI [0.80, 0.96]</w:t>
        </w:r>
      </w:ins>
      <w:ins w:id="801" w:author="Chen Heller" w:date="2022-09-04T12:12:00Z">
        <w:r w:rsidR="00C0770D">
          <w:t>) and found out that the keyboard effect was larger.</w:t>
        </w:r>
      </w:ins>
    </w:p>
    <w:p w14:paraId="19157548" w14:textId="77777777" w:rsidR="003B6DD9" w:rsidRDefault="00F01249" w:rsidP="003B6DD9">
      <w:pPr>
        <w:pStyle w:val="NoSpacing"/>
        <w:bidi w:val="0"/>
        <w:rPr>
          <w:ins w:id="802" w:author="Chen Heller" w:date="2022-09-04T12:07:00Z"/>
        </w:rPr>
      </w:pPr>
      <w:ins w:id="803" w:author="Chen Heller" w:date="2022-08-29T11:13:00Z">
        <w:r>
          <w:t xml:space="preserve"> A bias towards the incorrect answer in incongruent trials was evident in the trajectory from 155ms to 398ms post target onset (%path 17.5-95.5) as was found using a permutation and clustering procedure [ref to trajectory fig with clustering result].</w:t>
        </w:r>
      </w:ins>
    </w:p>
    <w:p w14:paraId="04C6B520" w14:textId="0B540F79" w:rsidR="003B6DD9" w:rsidRDefault="00F01249" w:rsidP="003B6DD9">
      <w:pPr>
        <w:pStyle w:val="NoSpacing"/>
        <w:bidi w:val="0"/>
        <w:rPr>
          <w:ins w:id="804" w:author="Chen Heller" w:date="2022-09-04T12:07:00Z"/>
        </w:rPr>
      </w:pPr>
      <w:ins w:id="805" w:author="Chen Heller" w:date="2022-08-29T11:13:00Z">
        <w:r>
          <w:t>The bias resulted in extended traveled distance (M</w:t>
        </w:r>
        <w:r>
          <w:rPr>
            <w:vertAlign w:val="subscript"/>
          </w:rPr>
          <w:t>con</w:t>
        </w:r>
        <w:r>
          <w:t xml:space="preserve"> = 1.013, SD</w:t>
        </w:r>
        <w:r>
          <w:rPr>
            <w:vertAlign w:val="subscript"/>
          </w:rPr>
          <w:t>con</w:t>
        </w:r>
        <w:r>
          <w:t xml:space="preserve"> = 0.006, M</w:t>
        </w:r>
        <w:r>
          <w:rPr>
            <w:vertAlign w:val="subscript"/>
          </w:rPr>
          <w:t>incon</w:t>
        </w:r>
        <w:r>
          <w:t xml:space="preserve"> = 1.018, SD</w:t>
        </w:r>
        <w:r>
          <w:rPr>
            <w:vertAlign w:val="subscript"/>
          </w:rPr>
          <w:t>incon</w:t>
        </w:r>
        <w:r>
          <w:t xml:space="preserve"> = 0.008, t</w:t>
        </w:r>
      </w:ins>
      <w:ins w:id="806" w:author="Chen Heller" w:date="2022-08-30T13:57:00Z">
        <w:r w:rsidR="00342DA7" w:rsidRPr="00632924">
          <w:t>(29)</w:t>
        </w:r>
      </w:ins>
      <w:ins w:id="807" w:author="Chen Heller" w:date="2022-08-29T11:13:00Z">
        <w:r>
          <w:t xml:space="preserve"> = -5, p </w:t>
        </w:r>
      </w:ins>
      <w:ins w:id="808" w:author="Chen Heller" w:date="2022-09-04T17:48:00Z">
        <w:r w:rsidR="00BD5703">
          <w:t>&lt; 0.001</w:t>
        </w:r>
      </w:ins>
      <w:ins w:id="809" w:author="Chen Heller" w:date="2022-08-29T11:13:00Z">
        <w:r>
          <w:t>, 95% CI [-0.007, -0.002], Cohen's d</w:t>
        </w:r>
        <w:r>
          <w:rPr>
            <w:vertAlign w:val="subscript"/>
          </w:rPr>
          <w:t>z</w:t>
        </w:r>
        <w:r>
          <w:t xml:space="preserve"> = -0.9) and prolonged movement duration (M</w:t>
        </w:r>
        <w:r>
          <w:rPr>
            <w:vertAlign w:val="subscript"/>
          </w:rPr>
          <w:t>con</w:t>
        </w:r>
        <w:r>
          <w:t xml:space="preserve"> = 412.1ms, SD</w:t>
        </w:r>
        <w:r>
          <w:rPr>
            <w:vertAlign w:val="subscript"/>
          </w:rPr>
          <w:t>con</w:t>
        </w:r>
        <w:r>
          <w:t xml:space="preserve"> = 29.1, M</w:t>
        </w:r>
        <w:r>
          <w:rPr>
            <w:vertAlign w:val="subscript"/>
          </w:rPr>
          <w:t>incon</w:t>
        </w:r>
        <w:r>
          <w:t xml:space="preserve"> = 425.7ms, SD</w:t>
        </w:r>
        <w:r>
          <w:rPr>
            <w:vertAlign w:val="subscript"/>
          </w:rPr>
          <w:t>incon</w:t>
        </w:r>
        <w:r>
          <w:t xml:space="preserve"> = 28.1, t</w:t>
        </w:r>
      </w:ins>
      <w:ins w:id="810" w:author="Chen Heller" w:date="2022-08-30T13:57:00Z">
        <w:r w:rsidR="00342DA7" w:rsidRPr="00632924">
          <w:t>(29)</w:t>
        </w:r>
      </w:ins>
      <w:ins w:id="811" w:author="Chen Heller" w:date="2022-08-29T11:13:00Z">
        <w:r>
          <w:t xml:space="preserve"> = -6.7, p </w:t>
        </w:r>
      </w:ins>
      <w:ins w:id="812" w:author="Chen Heller" w:date="2022-09-04T17:48:00Z">
        <w:r w:rsidR="004A638A">
          <w:t>&lt; 0.001</w:t>
        </w:r>
      </w:ins>
      <w:ins w:id="813" w:author="Chen Heller" w:date="2022-08-29T11:13:00Z">
        <w:r>
          <w:t>, 95% CI [-17.7, -9.4], Cohen's d</w:t>
        </w:r>
        <w:r>
          <w:rPr>
            <w:vertAlign w:val="subscript"/>
          </w:rPr>
          <w:t>z</w:t>
        </w:r>
        <w:r>
          <w:t xml:space="preserve"> = -1.2) in incongruent trials. Contrastingly, reaching reaction time (M</w:t>
        </w:r>
        <w:r>
          <w:rPr>
            <w:vertAlign w:val="subscript"/>
          </w:rPr>
          <w:t>con</w:t>
        </w:r>
        <w:r>
          <w:t xml:space="preserve"> = 173.1ms, SD</w:t>
        </w:r>
        <w:r>
          <w:rPr>
            <w:vertAlign w:val="subscript"/>
          </w:rPr>
          <w:t>con</w:t>
        </w:r>
        <w:r>
          <w:t xml:space="preserve"> = 24.1, M</w:t>
        </w:r>
        <w:r>
          <w:rPr>
            <w:vertAlign w:val="subscript"/>
          </w:rPr>
          <w:t>incon</w:t>
        </w:r>
        <w:r>
          <w:t xml:space="preserve"> = 173.7, SD</w:t>
        </w:r>
        <w:r>
          <w:rPr>
            <w:vertAlign w:val="subscript"/>
          </w:rPr>
          <w:t>incon</w:t>
        </w:r>
        <w:r>
          <w:t xml:space="preserve"> = 24.4, t</w:t>
        </w:r>
      </w:ins>
      <w:ins w:id="814" w:author="Chen Heller" w:date="2022-08-30T13:57:00Z">
        <w:r w:rsidR="00342DA7" w:rsidRPr="00632924">
          <w:t>(29)</w:t>
        </w:r>
      </w:ins>
      <w:ins w:id="815" w:author="Chen Heller" w:date="2022-08-29T11:13:00Z">
        <w:r>
          <w:t xml:space="preserve"> = -0.31, p = 0.</w:t>
        </w:r>
      </w:ins>
      <w:ins w:id="816" w:author="Chen Heller" w:date="2022-09-04T17:49:00Z">
        <w:r w:rsidR="004818C9">
          <w:t>318</w:t>
        </w:r>
      </w:ins>
      <w:ins w:id="817" w:author="Chen Heller" w:date="2022-08-29T11:13:00Z">
        <w:r>
          <w:t>, 95% CI [-4.2, 3.1]) and the number of changes of mind (M</w:t>
        </w:r>
        <w:r>
          <w:rPr>
            <w:vertAlign w:val="subscript"/>
          </w:rPr>
          <w:t>con</w:t>
        </w:r>
        <w:r>
          <w:t xml:space="preserve"> = 0.24, SD</w:t>
        </w:r>
        <w:r>
          <w:rPr>
            <w:vertAlign w:val="subscript"/>
          </w:rPr>
          <w:t>con</w:t>
        </w:r>
        <w:r>
          <w:t xml:space="preserve"> = 0.12, M</w:t>
        </w:r>
        <w:r>
          <w:rPr>
            <w:vertAlign w:val="subscript"/>
          </w:rPr>
          <w:t>incon</w:t>
        </w:r>
        <w:r>
          <w:t xml:space="preserve"> = 0.22, SD</w:t>
        </w:r>
        <w:r>
          <w:rPr>
            <w:vertAlign w:val="subscript"/>
          </w:rPr>
          <w:t>incon</w:t>
        </w:r>
        <w:r>
          <w:t xml:space="preserve"> = 0.1, t</w:t>
        </w:r>
      </w:ins>
      <w:ins w:id="818" w:author="Chen Heller" w:date="2022-08-30T13:57:00Z">
        <w:r w:rsidR="00342DA7" w:rsidRPr="00632924">
          <w:t>(29)</w:t>
        </w:r>
      </w:ins>
      <w:ins w:id="819" w:author="Chen Heller" w:date="2022-08-29T11:13:00Z">
        <w:r>
          <w:t xml:space="preserve"> = 1.12, p = 0.</w:t>
        </w:r>
      </w:ins>
      <w:ins w:id="820" w:author="Chen Heller" w:date="2022-09-04T17:49:00Z">
        <w:r w:rsidR="004818C9">
          <w:t>318</w:t>
        </w:r>
      </w:ins>
      <w:ins w:id="821" w:author="Chen Heller" w:date="2022-08-29T11:13:00Z">
        <w:r>
          <w:t>, 95% CI [-0.01, 0.06]) did not differ between the conditions.</w:t>
        </w:r>
      </w:ins>
    </w:p>
    <w:p w14:paraId="1C709955" w14:textId="6969C37E" w:rsidR="006119BA" w:rsidRPr="00F01249" w:rsidRDefault="00F01249" w:rsidP="00543E3D">
      <w:pPr>
        <w:pStyle w:val="NoSpacing"/>
        <w:bidi w:val="0"/>
      </w:pPr>
      <w:ins w:id="822" w:author="Chen Heller" w:date="2022-08-29T11:13:00Z">
        <w:r>
          <w:t>As predicted by the previous experiments the number of excluded trials</w:t>
        </w:r>
      </w:ins>
      <w:ins w:id="823" w:author="Chen Heller" w:date="2022-08-30T13:58:00Z">
        <w:r w:rsidR="001F3AF5">
          <w:t xml:space="preserve"> among excluded and included participants</w:t>
        </w:r>
      </w:ins>
      <w:ins w:id="824" w:author="Chen Heller" w:date="2022-08-29T11:13:00Z">
        <w:r>
          <w:t xml:space="preserve"> in the reaching task was high and exceeded that of the keyboard task (M</w:t>
        </w:r>
        <w:r>
          <w:rPr>
            <w:vertAlign w:val="subscript"/>
          </w:rPr>
          <w:t>reach</w:t>
        </w:r>
        <w:r>
          <w:t xml:space="preserve"> = 133, SD</w:t>
        </w:r>
        <w:r>
          <w:rPr>
            <w:vertAlign w:val="subscript"/>
          </w:rPr>
          <w:t>reach</w:t>
        </w:r>
        <w:r>
          <w:t xml:space="preserve"> = 32.6, M</w:t>
        </w:r>
        <w:r>
          <w:rPr>
            <w:vertAlign w:val="subscript"/>
          </w:rPr>
          <w:t>keyboard</w:t>
        </w:r>
        <w:r>
          <w:t xml:space="preserve"> = 56.2, SD</w:t>
        </w:r>
        <w:r>
          <w:rPr>
            <w:vertAlign w:val="subscript"/>
          </w:rPr>
          <w:t>keyboard</w:t>
        </w:r>
        <w:r>
          <w:t xml:space="preserve"> = 23.1, t</w:t>
        </w:r>
        <w:r w:rsidRPr="008C7284">
          <w:rPr>
            <w:rPrChange w:id="825" w:author="Chen Heller" w:date="2022-08-30T13:57:00Z">
              <w:rPr>
                <w:vertAlign w:val="subscript"/>
              </w:rPr>
            </w:rPrChange>
          </w:rPr>
          <w:t>(4</w:t>
        </w:r>
      </w:ins>
      <w:ins w:id="826" w:author="Chen Heller" w:date="2022-08-30T15:55:00Z">
        <w:r w:rsidR="007B0D8E">
          <w:t>1</w:t>
        </w:r>
      </w:ins>
      <w:ins w:id="827" w:author="Chen Heller" w:date="2022-08-29T11:13:00Z">
        <w:r w:rsidRPr="008C7284">
          <w:rPr>
            <w:rPrChange w:id="828" w:author="Chen Heller" w:date="2022-08-30T13:57:00Z">
              <w:rPr>
                <w:vertAlign w:val="subscript"/>
              </w:rPr>
            </w:rPrChange>
          </w:rPr>
          <w:t>)</w:t>
        </w:r>
        <w:r>
          <w:t xml:space="preserve"> = 15.3, p = 0, 95% CI [66.6, 86.9], Cohen's d</w:t>
        </w:r>
        <w:r>
          <w:rPr>
            <w:vertAlign w:val="subscript"/>
          </w:rPr>
          <w:t>z</w:t>
        </w:r>
        <w:r>
          <w:t xml:space="preserve"> = 2.3), although further inspection reveals this was true for late responses (M</w:t>
        </w:r>
        <w:r>
          <w:rPr>
            <w:vertAlign w:val="subscript"/>
          </w:rPr>
          <w:t>reach</w:t>
        </w:r>
        <w:r>
          <w:t xml:space="preserve"> = 32.6, SD</w:t>
        </w:r>
        <w:r>
          <w:rPr>
            <w:vertAlign w:val="subscript"/>
          </w:rPr>
          <w:t>reach</w:t>
        </w:r>
        <w:r>
          <w:t xml:space="preserve"> = 22.8, M</w:t>
        </w:r>
        <w:r>
          <w:rPr>
            <w:vertAlign w:val="subscript"/>
          </w:rPr>
          <w:t>keyboard</w:t>
        </w:r>
        <w:r>
          <w:t xml:space="preserve"> = 17.1, SD</w:t>
        </w:r>
        <w:r>
          <w:rPr>
            <w:vertAlign w:val="subscript"/>
          </w:rPr>
          <w:t>keyboard</w:t>
        </w:r>
        <w:r>
          <w:t xml:space="preserve"> = 14.8, t</w:t>
        </w:r>
        <w:r w:rsidRPr="001F3AF5">
          <w:rPr>
            <w:rPrChange w:id="829" w:author="Chen Heller" w:date="2022-08-30T13:58:00Z">
              <w:rPr>
                <w:vertAlign w:val="subscript"/>
              </w:rPr>
            </w:rPrChange>
          </w:rPr>
          <w:t>(4</w:t>
        </w:r>
      </w:ins>
      <w:ins w:id="830" w:author="Chen Heller" w:date="2022-08-30T15:55:00Z">
        <w:r w:rsidR="007B0D8E">
          <w:t>1</w:t>
        </w:r>
      </w:ins>
      <w:ins w:id="831" w:author="Chen Heller" w:date="2022-08-29T11:13:00Z">
        <w:r w:rsidRPr="001F3AF5">
          <w:rPr>
            <w:rPrChange w:id="832" w:author="Chen Heller" w:date="2022-08-30T13:58:00Z">
              <w:rPr>
                <w:vertAlign w:val="subscript"/>
              </w:rPr>
            </w:rPrChange>
          </w:rPr>
          <w:t>)</w:t>
        </w:r>
        <w:r>
          <w:t xml:space="preserve"> = 4, p </w:t>
        </w:r>
      </w:ins>
      <w:ins w:id="833" w:author="Chen Heller" w:date="2022-08-30T15:27:00Z">
        <w:r w:rsidR="0052374D">
          <w:t>&lt; 0.001</w:t>
        </w:r>
      </w:ins>
      <w:ins w:id="834" w:author="Chen Heller" w:date="2022-08-29T11:13:00Z">
        <w:r>
          <w:t>, 95% CI [7.7, 23.2], Cohen's d</w:t>
        </w:r>
        <w:r>
          <w:rPr>
            <w:vertAlign w:val="subscript"/>
          </w:rPr>
          <w:t>z</w:t>
        </w:r>
        <w:r>
          <w:t xml:space="preserve"> = 0.6), early responses (M</w:t>
        </w:r>
        <w:r>
          <w:rPr>
            <w:vertAlign w:val="subscript"/>
          </w:rPr>
          <w:t>reach</w:t>
        </w:r>
        <w:r>
          <w:t xml:space="preserve"> = 24, SD</w:t>
        </w:r>
        <w:r>
          <w:rPr>
            <w:vertAlign w:val="subscript"/>
          </w:rPr>
          <w:t>reach</w:t>
        </w:r>
        <w:r>
          <w:t xml:space="preserve"> = 20.1, M</w:t>
        </w:r>
        <w:r>
          <w:rPr>
            <w:vertAlign w:val="subscript"/>
          </w:rPr>
          <w:t>keyboard</w:t>
        </w:r>
        <w:r>
          <w:t xml:space="preserve"> = 0.1, SD</w:t>
        </w:r>
        <w:r>
          <w:rPr>
            <w:vertAlign w:val="subscript"/>
          </w:rPr>
          <w:t>keyboard</w:t>
        </w:r>
        <w:r>
          <w:t xml:space="preserve"> = 0.5, t</w:t>
        </w:r>
        <w:r w:rsidRPr="001F3AF5">
          <w:rPr>
            <w:rPrChange w:id="835" w:author="Chen Heller" w:date="2022-08-30T13:58:00Z">
              <w:rPr>
                <w:vertAlign w:val="subscript"/>
              </w:rPr>
            </w:rPrChange>
          </w:rPr>
          <w:t>(4</w:t>
        </w:r>
      </w:ins>
      <w:ins w:id="836" w:author="Chen Heller" w:date="2022-08-30T15:55:00Z">
        <w:r w:rsidR="007B0D8E">
          <w:t>1</w:t>
        </w:r>
      </w:ins>
      <w:ins w:id="837" w:author="Chen Heller" w:date="2022-08-29T11:13:00Z">
        <w:r w:rsidRPr="001F3AF5">
          <w:rPr>
            <w:rPrChange w:id="838" w:author="Chen Heller" w:date="2022-08-30T13:58:00Z">
              <w:rPr>
                <w:vertAlign w:val="subscript"/>
              </w:rPr>
            </w:rPrChange>
          </w:rPr>
          <w:t>)</w:t>
        </w:r>
        <w:r>
          <w:t xml:space="preserve"> = 7.9, p = 0, 95% CI [17.8, 30], Cohen's d</w:t>
        </w:r>
        <w:r>
          <w:rPr>
            <w:vertAlign w:val="subscript"/>
          </w:rPr>
          <w:t>z</w:t>
        </w:r>
        <w:r>
          <w:t xml:space="preserve"> = 1.1) and slow movements, but not for incorrect answers which showed an opposite trend (M</w:t>
        </w:r>
        <w:r>
          <w:rPr>
            <w:vertAlign w:val="subscript"/>
          </w:rPr>
          <w:t>reach</w:t>
        </w:r>
        <w:r>
          <w:t xml:space="preserve"> = 27, SD</w:t>
        </w:r>
        <w:r>
          <w:rPr>
            <w:vertAlign w:val="subscript"/>
          </w:rPr>
          <w:t>reach</w:t>
        </w:r>
        <w:r>
          <w:t xml:space="preserve"> = 18.1, M</w:t>
        </w:r>
        <w:r>
          <w:rPr>
            <w:vertAlign w:val="subscript"/>
          </w:rPr>
          <w:t>keyboard</w:t>
        </w:r>
        <w:r>
          <w:t xml:space="preserve"> = 38.9, SD</w:t>
        </w:r>
        <w:r>
          <w:rPr>
            <w:vertAlign w:val="subscript"/>
          </w:rPr>
          <w:t>keyboard</w:t>
        </w:r>
        <w:r>
          <w:t xml:space="preserve"> = 16, t</w:t>
        </w:r>
        <w:r w:rsidRPr="001F3AF5">
          <w:rPr>
            <w:rPrChange w:id="839" w:author="Chen Heller" w:date="2022-08-30T13:58:00Z">
              <w:rPr>
                <w:vertAlign w:val="subscript"/>
              </w:rPr>
            </w:rPrChange>
          </w:rPr>
          <w:t>(4</w:t>
        </w:r>
      </w:ins>
      <w:ins w:id="840" w:author="Chen Heller" w:date="2022-08-30T15:55:00Z">
        <w:r w:rsidR="007B0D8E">
          <w:t>1</w:t>
        </w:r>
      </w:ins>
      <w:ins w:id="841" w:author="Chen Heller" w:date="2022-08-29T11:13:00Z">
        <w:r w:rsidRPr="001F3AF5">
          <w:rPr>
            <w:rPrChange w:id="842" w:author="Chen Heller" w:date="2022-08-30T13:58:00Z">
              <w:rPr>
                <w:vertAlign w:val="subscript"/>
              </w:rPr>
            </w:rPrChange>
          </w:rPr>
          <w:t>)</w:t>
        </w:r>
        <w:r>
          <w:t xml:space="preserve"> = -4.4, p = 0.00005, 95% CI [-17.2, -6.5], Cohen's d</w:t>
        </w:r>
        <w:r>
          <w:rPr>
            <w:vertAlign w:val="subscript"/>
          </w:rPr>
          <w:t>z</w:t>
        </w:r>
        <w:r>
          <w:t xml:space="preserve"> = -0.6).</w:t>
        </w:r>
      </w:ins>
    </w:p>
    <w:p w14:paraId="35CAFCBB" w14:textId="5F68A3C4" w:rsidR="006A7738" w:rsidRDefault="00D826D9" w:rsidP="00F01249">
      <w:pPr>
        <w:pStyle w:val="Heading4"/>
        <w:bidi w:val="0"/>
      </w:pPr>
      <w:r>
        <w:t>Discussion</w:t>
      </w:r>
    </w:p>
    <w:p w14:paraId="4C5F7A9B" w14:textId="67002210" w:rsidR="00F01249" w:rsidDel="00FC39C9" w:rsidRDefault="00F01249" w:rsidP="00C03B8E">
      <w:pPr>
        <w:pStyle w:val="NoSpacing"/>
        <w:bidi w:val="0"/>
        <w:rPr>
          <w:del w:id="843" w:author="Chen Heller" w:date="2022-09-01T10:54:00Z"/>
        </w:rPr>
      </w:pPr>
      <w:ins w:id="844" w:author="Chen Heller" w:date="2022-08-29T11:13:00Z">
        <w:r>
          <w:t>Experiment four utilized motion tracking and keyboard response to probe unconscious processing. Despite previous criticisms about the robustness and reliability of evidence [ref, take from introduction], a large congruency effect was found using each measure. In the reaching session, movements were clearly biased towards the incorrect answer when primed by an incongruent word, as was evident by the centrally oriented reaching trajectories, as well as the smaller reach area and longer traveled distance and movement duration. The difference between congruent and incongruent trajectories was significant approximately around 155ms to 398ms (%path 17.5-95.5) post target onset</w:t>
        </w:r>
      </w:ins>
      <w:ins w:id="845" w:author="Chen Heller" w:date="2022-09-01T10:08:00Z">
        <w:r w:rsidR="00CB60D0" w:rsidRPr="00CB60D0">
          <w:rPr>
            <w:rPrChange w:id="846" w:author="Chen Heller" w:date="2022-09-01T10:08:00Z">
              <w:rPr>
                <w:strike/>
              </w:rPr>
            </w:rPrChange>
          </w:rPr>
          <w:t xml:space="preserve"> </w:t>
        </w:r>
        <w:r w:rsidR="00CB60D0">
          <w:t>showing that the prime exert</w:t>
        </w:r>
      </w:ins>
      <w:ins w:id="847" w:author="Chen Heller" w:date="2022-09-01T10:09:00Z">
        <w:r w:rsidR="00CB60D0">
          <w:t>s its effect almost through</w:t>
        </w:r>
        <w:r w:rsidR="00BB2A79">
          <w:t>ou</w:t>
        </w:r>
        <w:r w:rsidR="00CB60D0">
          <w:t>t the entire movement</w:t>
        </w:r>
      </w:ins>
      <w:ins w:id="848" w:author="Chen Heller" w:date="2022-08-29T11:13:00Z">
        <w:r>
          <w:t xml:space="preserve">. Surprisingly, the significant effect found </w:t>
        </w:r>
      </w:ins>
      <w:ins w:id="849" w:author="Chen Heller" w:date="2022-09-01T14:04:00Z">
        <w:r w:rsidR="006A52EC">
          <w:t xml:space="preserve">with the reach area </w:t>
        </w:r>
        <w:r w:rsidR="005217F0">
          <w:t xml:space="preserve">variable </w:t>
        </w:r>
      </w:ins>
      <w:ins w:id="850" w:author="Chen Heller" w:date="2022-08-29T11:13:00Z">
        <w:r>
          <w:t xml:space="preserve">was smaller than that </w:t>
        </w:r>
      </w:ins>
      <w:ins w:id="851" w:author="Chen Heller" w:date="2022-09-01T14:04:00Z">
        <w:r w:rsidR="005217F0">
          <w:t xml:space="preserve">found with the keyboard-RT, although noticeably the reaching movement </w:t>
        </w:r>
      </w:ins>
      <w:ins w:id="852" w:author="Chen Heller" w:date="2022-09-04T12:21:00Z">
        <w:r w:rsidR="006B03CC">
          <w:t>duration</w:t>
        </w:r>
      </w:ins>
      <w:ins w:id="853" w:author="Chen Heller" w:date="2022-09-01T14:04:00Z">
        <w:r w:rsidR="005217F0">
          <w:t xml:space="preserve"> was not </w:t>
        </w:r>
      </w:ins>
      <w:ins w:id="854" w:author="Chen Heller" w:date="2022-09-01T14:05:00Z">
        <w:r w:rsidR="005217F0">
          <w:t>less sensitive than the keyboard. P</w:t>
        </w:r>
      </w:ins>
      <w:ins w:id="855" w:author="Chen Heller" w:date="2022-08-29T11:13:00Z">
        <w:r>
          <w:t>ossible explanations are discussed below.</w:t>
        </w:r>
      </w:ins>
    </w:p>
    <w:p w14:paraId="372C0DE3" w14:textId="77777777" w:rsidR="00FC39C9" w:rsidRPr="00F01249" w:rsidRDefault="00FC39C9" w:rsidP="00FC39C9">
      <w:pPr>
        <w:pStyle w:val="NoSpacing"/>
        <w:bidi w:val="0"/>
        <w:rPr>
          <w:ins w:id="856" w:author="Chen Heller" w:date="2022-09-01T11:23:00Z"/>
        </w:rPr>
      </w:pPr>
    </w:p>
    <w:p w14:paraId="0950B412" w14:textId="03C490CC" w:rsidR="00E668B7" w:rsidRDefault="0001046E" w:rsidP="00E668B7">
      <w:pPr>
        <w:pStyle w:val="Heading3"/>
        <w:bidi w:val="0"/>
      </w:pPr>
      <w:commentRangeStart w:id="857"/>
      <w:r>
        <w:lastRenderedPageBreak/>
        <w:t xml:space="preserve">General </w:t>
      </w:r>
      <w:r w:rsidR="00E668B7">
        <w:t>Discussion</w:t>
      </w:r>
      <w:commentRangeEnd w:id="857"/>
      <w:r w:rsidR="002417FA">
        <w:rPr>
          <w:rStyle w:val="CommentReference"/>
          <w:rFonts w:eastAsia="David" w:cs="David"/>
          <w:b w:val="0"/>
          <w:bCs w:val="0"/>
          <w:color w:val="auto"/>
        </w:rPr>
        <w:commentReference w:id="857"/>
      </w:r>
    </w:p>
    <w:p w14:paraId="1B2C9F20" w14:textId="77777777" w:rsidR="00B00AED" w:rsidRDefault="00FF06FA" w:rsidP="00B00AED">
      <w:pPr>
        <w:pStyle w:val="NoSpacing"/>
        <w:bidi w:val="0"/>
        <w:rPr>
          <w:ins w:id="858" w:author="Chen Heller" w:date="2022-08-29T11:18:00Z"/>
        </w:rPr>
      </w:pPr>
      <w:r>
        <w:t>We set out to examine if motion tracking can serve as a solution for the small effect sizes that are usually found in the field of unconscious processing</w:t>
      </w:r>
      <w:ins w:id="859" w:author="Chen Heller" w:date="2022-08-29T11:15:00Z">
        <w:r w:rsidR="00353F1B">
          <w:t xml:space="preserve"> [ref]</w:t>
        </w:r>
      </w:ins>
      <w:r>
        <w:t xml:space="preserve">. Increased sensitivity to unconscious effects will allow to settle the </w:t>
      </w:r>
      <w:del w:id="860" w:author="Chen Heller" w:date="2022-08-29T11:15:00Z">
        <w:r w:rsidDel="006F7B28">
          <w:delText xml:space="preserve">long </w:delText>
        </w:r>
      </w:del>
      <w:ins w:id="861" w:author="Chen Heller" w:date="2022-08-29T11:15:00Z">
        <w:r w:rsidR="006F7B28">
          <w:t>long-</w:t>
        </w:r>
      </w:ins>
      <w:r>
        <w:t>lasting debate about the extent of unconscious processing</w:t>
      </w:r>
      <w:ins w:id="862" w:author="Chen Heller" w:date="2022-08-29T11:15:00Z">
        <w:r w:rsidR="00780FFE">
          <w:t xml:space="preserve"> [ref]</w:t>
        </w:r>
      </w:ins>
      <w:r>
        <w:t xml:space="preserve">. To do so we used a classical semantic priming paradigm that was previously used by Dehaene and colleagues [ref] and was proven to exhibit extensive unconscious effects. Our first experiment required participants to make a semantic judgment regarding a target stimulus that was preceded by a congruent/incongruent subliminal prime. Analysis of the results revealed a hint of unconscious processing </w:t>
      </w:r>
      <w:del w:id="863" w:author="Chen Heller" w:date="2022-08-29T11:15:00Z">
        <w:r w:rsidDel="00601EDA">
          <w:delText xml:space="preserve">only </w:delText>
        </w:r>
      </w:del>
      <w:r>
        <w:t>in the reach area variable which was smaller for incongruent trials. Since this experiment allowed for relatively slow responses, it was suspected that the</w:t>
      </w:r>
      <w:ins w:id="864" w:author="Chen Heller" w:date="2022-08-29T11:15:00Z">
        <w:r w:rsidR="00601EDA" w:rsidRPr="00601EDA">
          <w:t xml:space="preserve"> </w:t>
        </w:r>
        <w:r w:rsidR="00601EDA">
          <w:t>conflict evoked by the</w:t>
        </w:r>
      </w:ins>
      <w:r>
        <w:t xml:space="preserve"> prime</w:t>
      </w:r>
      <w:del w:id="865" w:author="Chen Heller" w:date="2022-08-29T11:16:00Z">
        <w:r w:rsidDel="00E314F6">
          <w:delText>'s activity is diluted</w:delText>
        </w:r>
      </w:del>
      <w:ins w:id="866" w:author="Chen Heller" w:date="2022-08-29T11:16:00Z">
        <w:r w:rsidR="00E314F6">
          <w:t xml:space="preserve"> perishes</w:t>
        </w:r>
      </w:ins>
      <w:r>
        <w:t xml:space="preserve"> before the movement is initiated</w:t>
      </w:r>
      <w:ins w:id="867" w:author="Chen Heller" w:date="2022-08-29T11:16:00Z">
        <w:r w:rsidR="00E314F6">
          <w:t xml:space="preserve"> [ref]</w:t>
        </w:r>
      </w:ins>
      <w:r>
        <w:t>, which explains why a robust congruency effect was not observed</w:t>
      </w:r>
      <w:r w:rsidRPr="00B61294">
        <w:t xml:space="preserve">. Supportive evidence for this assumption was provided by the longer </w:t>
      </w:r>
      <w:del w:id="868" w:author="Chen Heller" w:date="2022-08-29T11:16:00Z">
        <w:r w:rsidRPr="00B61294" w:rsidDel="00E314F6">
          <w:delText>movement onset</w:delText>
        </w:r>
      </w:del>
      <w:ins w:id="869" w:author="Chen Heller" w:date="2022-08-29T11:16:00Z">
        <w:r w:rsidR="00E314F6">
          <w:t>reaction</w:t>
        </w:r>
      </w:ins>
      <w:r w:rsidRPr="00B61294">
        <w:t xml:space="preserve"> times in incongruent trials</w:t>
      </w:r>
      <w:r>
        <w:t xml:space="preserve">, </w:t>
      </w:r>
      <w:r w:rsidRPr="00B61294">
        <w:t>but not movement durations</w:t>
      </w:r>
      <w:r>
        <w:t xml:space="preserve">. </w:t>
      </w:r>
      <w:del w:id="870" w:author="Chen Heller" w:date="2022-08-29T11:17:00Z">
        <w:r w:rsidDel="0038647F">
          <w:delText>For the unconscious effect to be reflected in the movement trajectory instead of the movement onset, it is preferable that the cognitive conflict between the prime and the target will overlap with the reaching movement. For this reason</w:delText>
        </w:r>
      </w:del>
      <w:ins w:id="871" w:author="Chen Heller" w:date="2022-08-29T11:17:00Z">
        <w:r w:rsidR="0038647F">
          <w:t>Hence</w:t>
        </w:r>
      </w:ins>
      <w:r>
        <w:t xml:space="preserve">, the participants' response window in the second experiment was diminished and limitations were placed on their movement onset time and movement duration. Unfortunately, the strict timing constraints resulted in many excluded trials and therefore a significant congruency effect was not found. To solve this problem, an additional training day was added in experiment three, which was intended to improve the participants' response speed and increase the </w:t>
      </w:r>
      <w:del w:id="872" w:author="Chen Heller" w:date="2022-08-29T11:17:00Z">
        <w:r w:rsidDel="0038647F">
          <w:delText xml:space="preserve">amount </w:delText>
        </w:r>
      </w:del>
      <w:ins w:id="873" w:author="Chen Heller" w:date="2022-08-29T11:17:00Z">
        <w:r w:rsidR="0038647F">
          <w:t xml:space="preserve">number </w:t>
        </w:r>
      </w:ins>
      <w:r>
        <w:t xml:space="preserve">of valid trials. Although the proportion of excluded trials did not decrease in the third experiment, the proportion each exclusion reason took did change; Interestingly the number of late responses decreased while the number of early, slow and incorrect responses increased. This pattern of results served as an indication of an undesired training effect: the participants mainly focused on hastening their responses, at the expense of proper timing and performance in the task. </w:t>
      </w:r>
      <w:commentRangeStart w:id="874"/>
      <w:r>
        <w:t>Therefor</w:t>
      </w:r>
      <w:commentRangeEnd w:id="874"/>
      <w:r>
        <w:rPr>
          <w:rStyle w:val="CommentReference"/>
        </w:rPr>
        <w:commentReference w:id="874"/>
      </w:r>
      <w:r>
        <w:t xml:space="preserve"> in the fourth experiment the additional training day was discarded. The goal of the fourth experiment was to examine if motion </w:t>
      </w:r>
      <w:del w:id="875" w:author="Chen Heller" w:date="2022-08-29T11:17:00Z">
        <w:r w:rsidDel="0038647F">
          <w:delText xml:space="preserve">capture </w:delText>
        </w:r>
      </w:del>
      <w:ins w:id="876" w:author="Chen Heller" w:date="2022-08-29T11:17:00Z">
        <w:r w:rsidR="0038647F">
          <w:t xml:space="preserve">tracking </w:t>
        </w:r>
      </w:ins>
      <w:r>
        <w:t xml:space="preserve">is superior to keyboard-RT when probing unconscious processing, consequently </w:t>
      </w:r>
    </w:p>
    <w:p w14:paraId="2562AA90" w14:textId="77777777" w:rsidR="001A0B21" w:rsidRDefault="00B00AED" w:rsidP="00B00AED">
      <w:pPr>
        <w:pStyle w:val="NoSpacing"/>
        <w:bidi w:val="0"/>
      </w:pPr>
      <w:ins w:id="877" w:author="Chen Heller" w:date="2022-08-29T11:18:00Z">
        <w:r>
          <w:t>both measures were used in two consecutive sessions, both of which yielded robust effects.</w:t>
        </w:r>
      </w:ins>
    </w:p>
    <w:p w14:paraId="78EFCD56" w14:textId="38E2B9BA" w:rsidR="001A0B21" w:rsidRDefault="001A0B21" w:rsidP="001A0B21">
      <w:pPr>
        <w:pStyle w:val="Heading3"/>
        <w:bidi w:val="0"/>
      </w:pPr>
      <w:r>
        <w:t>Results cannot be attributed to conscious processing</w:t>
      </w:r>
    </w:p>
    <w:p w14:paraId="4C2B4096" w14:textId="4CEFC2EB" w:rsidR="00B00AED" w:rsidRDefault="00B00AED" w:rsidP="001A0B21">
      <w:pPr>
        <w:pStyle w:val="NoSpacing"/>
        <w:bidi w:val="0"/>
        <w:rPr>
          <w:ins w:id="878" w:author="Chen Heller" w:date="2022-08-29T11:18:00Z"/>
        </w:rPr>
      </w:pPr>
      <w:ins w:id="879" w:author="Chen Heller" w:date="2022-08-29T11:18:00Z">
        <w:r>
          <w:t xml:space="preserve">Since the experiment included stringent awareness measures, criticisms attributing unconscious effects to residual undetected awareness </w:t>
        </w:r>
        <w:commentRangeStart w:id="880"/>
        <w:r>
          <w:t>[ref]</w:t>
        </w:r>
        <w:commentRangeEnd w:id="880"/>
        <w:r>
          <w:rPr>
            <w:rStyle w:val="CommentReference"/>
          </w:rPr>
          <w:commentReference w:id="880"/>
        </w:r>
        <w:r>
          <w:t xml:space="preserve"> should not apply for these results. Similarly, although a large number of participants were excluded, this does not imply that the unconscious status of the rest of the participants is a result of regression to the mean [ref to shanks 2017] since none of them were excluded due to seeing the prime. In addition, the distribution of the objective awareness measure is centered around 50% correct answers [ref to figure] indicates that the masking manipulation was successful. To conclude, the observed unconscious effect is not easily refuted and therefore provides a solid testimony (advocate / substantiate / testimony / corroboration / validation) in favor of unconscious processing in the debate regarding its existence [ref].</w:t>
        </w:r>
      </w:ins>
    </w:p>
    <w:p w14:paraId="0BBEAF13" w14:textId="7F6AF3AE" w:rsidR="00FD5BFF" w:rsidRDefault="00FD5BFF" w:rsidP="00400473">
      <w:pPr>
        <w:pStyle w:val="Heading3"/>
        <w:bidi w:val="0"/>
      </w:pPr>
      <w:r>
        <w:lastRenderedPageBreak/>
        <w:t>Advantages of motion tracking</w:t>
      </w:r>
    </w:p>
    <w:p w14:paraId="451352B2" w14:textId="420B622F" w:rsidR="005F0446" w:rsidRPr="005F0446" w:rsidRDefault="005F0446" w:rsidP="005F0446">
      <w:pPr>
        <w:pStyle w:val="NoSpacing"/>
        <w:bidi w:val="0"/>
      </w:pPr>
      <w:ins w:id="881" w:author="Chen Heller" w:date="2022-08-29T11:18:00Z">
        <w:r>
          <w:t>Although motion tracking did not produce a larger effect, it can still be beneficial to the study of unconscious processes. Unlike keyboard response which is definitive and final, the reaching measure allows participants to change their mind while providing the answer and correct it if necessary. This type of trials is particularly interesting to us because it might be expressing the bias we expect to see created by incongruent primes t</w:t>
        </w:r>
      </w:ins>
      <w:ins w:id="882" w:author="Chen Heller" w:date="2022-09-04T12:41:00Z">
        <w:r w:rsidR="002A3AD3">
          <w:t>o</w:t>
        </w:r>
      </w:ins>
      <w:ins w:id="883" w:author="Chen Heller" w:date="2022-08-29T11:18:00Z">
        <w:r>
          <w:t>wards the incorrect answer. In addition, the possibility to regret and correct could</w:t>
        </w:r>
      </w:ins>
      <w:ins w:id="884" w:author="Chen Heller" w:date="2022-09-04T12:41:00Z">
        <w:r w:rsidR="002A3AD3">
          <w:t xml:space="preserve"> decrease the amount of incorrect answers as was demonstrated by</w:t>
        </w:r>
      </w:ins>
      <w:ins w:id="885" w:author="Chen Heller" w:date="2022-08-29T11:18:00Z">
        <w:r>
          <w:t xml:space="preserve"> the lower number of incorrect answers in the reaching session.</w:t>
        </w:r>
      </w:ins>
    </w:p>
    <w:p w14:paraId="6DD230E8" w14:textId="146BEF0E" w:rsidR="00B00AED" w:rsidRDefault="00400473" w:rsidP="00FD5BFF">
      <w:pPr>
        <w:pStyle w:val="Heading3"/>
        <w:bidi w:val="0"/>
      </w:pPr>
      <w:commentRangeStart w:id="886"/>
      <w:r>
        <w:t>Why keyboard &gt; reaching</w:t>
      </w:r>
      <w:commentRangeEnd w:id="886"/>
      <w:r w:rsidR="0094652B">
        <w:rPr>
          <w:rStyle w:val="CommentReference"/>
          <w:rFonts w:eastAsia="David" w:cs="David"/>
          <w:b w:val="0"/>
          <w:bCs w:val="0"/>
          <w:color w:val="auto"/>
        </w:rPr>
        <w:commentReference w:id="886"/>
      </w:r>
    </w:p>
    <w:p w14:paraId="76FB0ECF" w14:textId="65B27E5B" w:rsidR="00400473" w:rsidRDefault="00E207FB" w:rsidP="00E207FB">
      <w:pPr>
        <w:pStyle w:val="Heading4"/>
        <w:bidi w:val="0"/>
        <w:rPr>
          <w:ins w:id="887" w:author="Chen Heller" w:date="2022-09-01T11:57:00Z"/>
        </w:rPr>
      </w:pPr>
      <w:r>
        <w:t>Noisy reach</w:t>
      </w:r>
    </w:p>
    <w:p w14:paraId="0BA66345" w14:textId="3000067A" w:rsidR="00472332" w:rsidRPr="00472332" w:rsidDel="00535B09" w:rsidRDefault="00ED63BF">
      <w:pPr>
        <w:pStyle w:val="NoSpacing"/>
        <w:bidi w:val="0"/>
        <w:rPr>
          <w:del w:id="888" w:author="Chen Heller" w:date="2022-09-04T13:41:00Z"/>
          <w:rtl/>
        </w:rPr>
        <w:pPrChange w:id="889" w:author="Chen Heller" w:date="2022-09-04T13:46:00Z">
          <w:pPr>
            <w:pStyle w:val="Heading4"/>
            <w:bidi w:val="0"/>
          </w:pPr>
        </w:pPrChange>
      </w:pPr>
      <w:ins w:id="890" w:author="Chen Heller" w:date="2022-09-01T13:47:00Z">
        <w:r>
          <w:t xml:space="preserve">Although </w:t>
        </w:r>
      </w:ins>
      <w:ins w:id="891" w:author="Chen Heller" w:date="2022-09-04T12:52:00Z">
        <w:r w:rsidR="00AC70BA">
          <w:t xml:space="preserve">I </w:t>
        </w:r>
      </w:ins>
      <w:ins w:id="892" w:author="Chen Heller" w:date="2022-09-01T14:02:00Z">
        <w:r w:rsidR="006A52EC">
          <w:t xml:space="preserve">expected </w:t>
        </w:r>
      </w:ins>
      <w:ins w:id="893" w:author="Chen Heller" w:date="2022-09-04T12:52:00Z">
        <w:r w:rsidR="00AC70BA">
          <w:t xml:space="preserve">the keyboard </w:t>
        </w:r>
      </w:ins>
      <w:ins w:id="894" w:author="Chen Heller" w:date="2022-09-01T14:03:00Z">
        <w:r w:rsidR="006A52EC">
          <w:t>session</w:t>
        </w:r>
      </w:ins>
      <w:ins w:id="895" w:author="Chen Heller" w:date="2022-09-04T12:53:00Z">
        <w:r w:rsidR="00AC70BA">
          <w:t xml:space="preserve"> to produce a smaller effect</w:t>
        </w:r>
      </w:ins>
      <w:ins w:id="896" w:author="Chen Heller" w:date="2022-09-01T14:03:00Z">
        <w:r w:rsidR="006A52EC">
          <w:t xml:space="preserve">, </w:t>
        </w:r>
      </w:ins>
      <w:ins w:id="897" w:author="Chen Heller" w:date="2022-09-01T14:08:00Z">
        <w:r w:rsidR="002B6B6F">
          <w:t xml:space="preserve">in practice the </w:t>
        </w:r>
      </w:ins>
      <w:ins w:id="898" w:author="Chen Heller" w:date="2022-09-04T13:41:00Z">
        <w:r w:rsidR="003B1BD0">
          <w:t xml:space="preserve">its size was </w:t>
        </w:r>
      </w:ins>
      <w:ins w:id="899" w:author="Chen Heller" w:date="2022-09-01T14:08:00Z">
        <w:r w:rsidR="002B6B6F">
          <w:t xml:space="preserve">comparable </w:t>
        </w:r>
      </w:ins>
      <w:ins w:id="900" w:author="Chen Heller" w:date="2022-09-04T13:42:00Z">
        <w:r w:rsidR="003B1BD0">
          <w:t>to that of the movement duration measure.</w:t>
        </w:r>
      </w:ins>
      <w:ins w:id="901" w:author="Chen Heller" w:date="2022-09-04T12:53:00Z">
        <w:r w:rsidR="00C13750">
          <w:t xml:space="preserve"> </w:t>
        </w:r>
      </w:ins>
      <w:ins w:id="902" w:author="Chen Heller" w:date="2022-09-04T13:43:00Z">
        <w:r w:rsidR="00115AEF">
          <w:t xml:space="preserve">Conversely, the effect size of </w:t>
        </w:r>
      </w:ins>
      <w:ins w:id="903" w:author="Chen Heller" w:date="2022-09-04T13:44:00Z">
        <w:r w:rsidR="00115AEF">
          <w:t xml:space="preserve">the </w:t>
        </w:r>
        <w:r w:rsidR="00C0281E">
          <w:t>reach area measure was smaller than that of the keyboard</w:t>
        </w:r>
      </w:ins>
      <w:ins w:id="904" w:author="Chen Heller" w:date="2022-09-04T12:53:00Z">
        <w:r w:rsidR="00C13750">
          <w:t xml:space="preserve">. </w:t>
        </w:r>
      </w:ins>
      <w:ins w:id="905" w:author="Chen Heller" w:date="2022-09-04T12:54:00Z">
        <w:r w:rsidR="00C13750">
          <w:t xml:space="preserve">One possible explanation for this pattern </w:t>
        </w:r>
        <w:r w:rsidR="007F0B60">
          <w:t xml:space="preserve">of results could be larger amount of noise in the </w:t>
        </w:r>
        <w:commentRangeStart w:id="906"/>
        <w:r w:rsidR="007F0B60">
          <w:t>reaching measure</w:t>
        </w:r>
      </w:ins>
      <w:commentRangeEnd w:id="906"/>
      <w:ins w:id="907" w:author="Chen Heller" w:date="2022-09-04T13:36:00Z">
        <w:r w:rsidR="009E3931">
          <w:rPr>
            <w:rStyle w:val="CommentReference"/>
          </w:rPr>
          <w:commentReference w:id="906"/>
        </w:r>
      </w:ins>
      <w:ins w:id="908" w:author="Chen Heller" w:date="2022-09-04T13:44:00Z">
        <w:r w:rsidR="00C0281E">
          <w:t xml:space="preserve"> which decreased the signal to noise ratio</w:t>
        </w:r>
      </w:ins>
      <w:ins w:id="909" w:author="Chen Heller" w:date="2022-09-04T12:54:00Z">
        <w:r w:rsidR="007F0B60">
          <w:t xml:space="preserve">. </w:t>
        </w:r>
      </w:ins>
      <w:ins w:id="910" w:author="Chen Heller" w:date="2022-09-04T13:44:00Z">
        <w:r w:rsidR="00C0281E">
          <w:t xml:space="preserve">Specifically, </w:t>
        </w:r>
      </w:ins>
      <w:ins w:id="911" w:author="Chen Heller" w:date="2022-09-04T12:54:00Z">
        <w:r w:rsidR="007F0B60">
          <w:t xml:space="preserve">reaching movements include more muscles </w:t>
        </w:r>
      </w:ins>
      <w:ins w:id="912" w:author="Chen Heller" w:date="2022-09-04T12:55:00Z">
        <w:r w:rsidR="00EE0803">
          <w:t xml:space="preserve">than key presses </w:t>
        </w:r>
      </w:ins>
      <w:ins w:id="913" w:author="Chen Heller" w:date="2022-09-04T12:54:00Z">
        <w:r w:rsidR="007F0B60">
          <w:t xml:space="preserve">and </w:t>
        </w:r>
      </w:ins>
      <w:ins w:id="914" w:author="Chen Heller" w:date="2022-09-04T12:55:00Z">
        <w:r w:rsidR="007F0B60">
          <w:t xml:space="preserve">more advanced motor planning [ref] </w:t>
        </w:r>
      </w:ins>
      <w:ins w:id="915" w:author="Chen Heller" w:date="2022-09-04T13:45:00Z">
        <w:r w:rsidR="004F736B">
          <w:t xml:space="preserve">and are consequently </w:t>
        </w:r>
      </w:ins>
      <w:ins w:id="916" w:author="Chen Heller" w:date="2022-09-04T12:55:00Z">
        <w:r w:rsidR="007F0B60">
          <w:t>more complex</w:t>
        </w:r>
        <w:r w:rsidR="00EE0803">
          <w:t>. The more complex a proce</w:t>
        </w:r>
      </w:ins>
      <w:ins w:id="917" w:author="Chen Heller" w:date="2022-09-04T12:56:00Z">
        <w:r w:rsidR="00EE0803">
          <w:t>ss is, the more room there is for error and variability when executing it</w:t>
        </w:r>
      </w:ins>
      <w:ins w:id="918" w:author="Chen Heller" w:date="2022-09-04T12:59:00Z">
        <w:r w:rsidR="00F77750">
          <w:t xml:space="preserve">. Hence, </w:t>
        </w:r>
      </w:ins>
      <w:ins w:id="919" w:author="Chen Heller" w:date="2022-09-04T13:01:00Z">
        <w:r w:rsidR="007B612C">
          <w:t xml:space="preserve">the expression of the congruency effect </w:t>
        </w:r>
      </w:ins>
      <w:ins w:id="920" w:author="Chen Heller" w:date="2022-09-04T13:02:00Z">
        <w:r w:rsidR="001841B2">
          <w:t xml:space="preserve">in </w:t>
        </w:r>
      </w:ins>
      <w:ins w:id="921" w:author="Chen Heller" w:date="2022-09-04T13:12:00Z">
        <w:r w:rsidR="005E3892">
          <w:t xml:space="preserve">a complex </w:t>
        </w:r>
      </w:ins>
      <w:ins w:id="922" w:author="Chen Heller" w:date="2022-09-04T13:01:00Z">
        <w:r w:rsidR="007B612C">
          <w:t xml:space="preserve">reaching </w:t>
        </w:r>
      </w:ins>
      <w:ins w:id="923" w:author="Chen Heller" w:date="2022-09-04T13:12:00Z">
        <w:r w:rsidR="005E3892">
          <w:t xml:space="preserve">movement </w:t>
        </w:r>
      </w:ins>
      <w:ins w:id="924" w:author="Chen Heller" w:date="2022-09-04T13:01:00Z">
        <w:r w:rsidR="007B612C">
          <w:t xml:space="preserve">might </w:t>
        </w:r>
      </w:ins>
      <w:ins w:id="925" w:author="Chen Heller" w:date="2022-09-04T13:03:00Z">
        <w:r w:rsidR="00EC54CC">
          <w:t xml:space="preserve">vary </w:t>
        </w:r>
      </w:ins>
      <w:ins w:id="926" w:author="Chen Heller" w:date="2022-09-04T13:12:00Z">
        <w:r w:rsidR="005E3892">
          <w:t xml:space="preserve">more than in </w:t>
        </w:r>
        <w:r w:rsidR="001E06E0">
          <w:t xml:space="preserve">a </w:t>
        </w:r>
      </w:ins>
      <w:ins w:id="927" w:author="Chen Heller" w:date="2022-09-04T13:33:00Z">
        <w:r w:rsidR="00D21B46">
          <w:t xml:space="preserve">simple </w:t>
        </w:r>
      </w:ins>
      <w:ins w:id="928" w:author="Chen Heller" w:date="2022-09-04T13:02:00Z">
        <w:r w:rsidR="001841B2">
          <w:t>keypress</w:t>
        </w:r>
      </w:ins>
      <w:ins w:id="929" w:author="Chen Heller" w:date="2022-09-04T13:37:00Z">
        <w:r w:rsidR="00F22DA9">
          <w:t>. This is supported</w:t>
        </w:r>
      </w:ins>
      <w:ins w:id="930" w:author="Chen Heller" w:date="2022-09-04T13:38:00Z">
        <w:r w:rsidR="00F22DA9">
          <w:t xml:space="preserve"> by the larger relative standard </w:t>
        </w:r>
        <w:r w:rsidR="00553B76">
          <w:t>deviation</w:t>
        </w:r>
        <w:r w:rsidR="00F22DA9">
          <w:t xml:space="preserve"> </w:t>
        </w:r>
        <w:r w:rsidR="00553B76">
          <w:t>[</w:t>
        </w:r>
        <w:commentRangeStart w:id="931"/>
        <w:r w:rsidR="00553B76">
          <w:t>ref</w:t>
        </w:r>
        <w:commentRangeEnd w:id="931"/>
        <w:r w:rsidR="00553B76">
          <w:rPr>
            <w:rStyle w:val="CommentReference"/>
          </w:rPr>
          <w:commentReference w:id="931"/>
        </w:r>
        <w:r w:rsidR="00553B76">
          <w:t xml:space="preserve">] </w:t>
        </w:r>
        <w:r w:rsidR="00F22DA9">
          <w:t>observe</w:t>
        </w:r>
        <w:r w:rsidR="00553B76">
          <w:t>d</w:t>
        </w:r>
        <w:r w:rsidR="00F22DA9">
          <w:t xml:space="preserve"> in the </w:t>
        </w:r>
        <w:r w:rsidR="00553B76">
          <w:t xml:space="preserve">reaching </w:t>
        </w:r>
      </w:ins>
      <w:ins w:id="932" w:author="Chen Heller" w:date="2022-09-04T13:39:00Z">
        <w:r w:rsidR="001700A8">
          <w:t xml:space="preserve">(SD = 1.45) </w:t>
        </w:r>
      </w:ins>
      <w:ins w:id="933" w:author="Chen Heller" w:date="2022-09-04T13:38:00Z">
        <w:r w:rsidR="00553B76">
          <w:t>compared to the keyboard</w:t>
        </w:r>
      </w:ins>
      <w:ins w:id="934" w:author="Chen Heller" w:date="2022-09-04T13:39:00Z">
        <w:r w:rsidR="001700A8">
          <w:t xml:space="preserve"> (SD = 0.85)</w:t>
        </w:r>
      </w:ins>
      <w:ins w:id="935" w:author="Chen Heller" w:date="2022-09-04T13:38:00Z">
        <w:r w:rsidR="00553B76">
          <w:t>.</w:t>
        </w:r>
      </w:ins>
      <w:ins w:id="936" w:author="Chen Heller" w:date="2022-09-04T13:39:00Z">
        <w:r w:rsidR="00553B76">
          <w:t xml:space="preserve"> </w:t>
        </w:r>
      </w:ins>
      <w:ins w:id="937" w:author="Chen Heller" w:date="2022-09-04T13:46:00Z">
        <w:r w:rsidR="005F1626">
          <w:t>Additionally, the smaller number of valid trials in the reaching session might also decrease its signal to noise ratio.</w:t>
        </w:r>
      </w:ins>
    </w:p>
    <w:p w14:paraId="41D88695" w14:textId="52FACAC9" w:rsidR="00E207FB" w:rsidRDefault="00E207FB" w:rsidP="00231102">
      <w:pPr>
        <w:pStyle w:val="NoSpacing"/>
        <w:bidi w:val="0"/>
      </w:pPr>
    </w:p>
    <w:p w14:paraId="7CC483FF" w14:textId="673040BC" w:rsidR="005F0446" w:rsidRDefault="005F0446" w:rsidP="005F0446">
      <w:pPr>
        <w:pStyle w:val="Heading4"/>
        <w:bidi w:val="0"/>
      </w:pPr>
      <w:r>
        <w:t>Reaching is less sensitive than keyboard</w:t>
      </w:r>
    </w:p>
    <w:p w14:paraId="1B5218A9" w14:textId="00FC1634" w:rsidR="00535B09" w:rsidRPr="008B22C0" w:rsidRDefault="003F6AD7">
      <w:pPr>
        <w:pStyle w:val="NoSpacing"/>
        <w:bidi w:val="0"/>
        <w:rPr>
          <w:ins w:id="938" w:author="Chen Heller" w:date="2022-09-04T12:49:00Z"/>
        </w:rPr>
        <w:pPrChange w:id="939" w:author="Chen Heller" w:date="2022-09-04T14:41:00Z">
          <w:pPr>
            <w:pStyle w:val="NoSpacing"/>
            <w:numPr>
              <w:ilvl w:val="1"/>
              <w:numId w:val="14"/>
            </w:numPr>
            <w:tabs>
              <w:tab w:val="num" w:pos="1440"/>
            </w:tabs>
            <w:ind w:left="1440" w:hanging="360"/>
          </w:pPr>
        </w:pPrChange>
      </w:pPr>
      <w:ins w:id="940" w:author="Chen Heller" w:date="2022-09-04T14:33:00Z">
        <w:r>
          <w:t xml:space="preserve">An alternative explanation of the results </w:t>
        </w:r>
      </w:ins>
      <w:ins w:id="941" w:author="Chen Heller" w:date="2022-09-04T14:34:00Z">
        <w:r>
          <w:t>suggests that unconscious effects do not exert their effect over reaching responses as they do for keypresses because they are short-lived while the reaching res</w:t>
        </w:r>
      </w:ins>
      <w:ins w:id="942" w:author="Chen Heller" w:date="2022-09-04T14:35:00Z">
        <w:r>
          <w:t xml:space="preserve">ponses are </w:t>
        </w:r>
        <w:r w:rsidR="00924FB7">
          <w:t>a relatively long ongoing procedure. However</w:t>
        </w:r>
      </w:ins>
      <w:ins w:id="943" w:author="Chen Heller" w:date="2022-09-04T14:37:00Z">
        <w:r w:rsidR="00E4682C">
          <w:t>,</w:t>
        </w:r>
      </w:ins>
      <w:ins w:id="944" w:author="Chen Heller" w:date="2022-09-04T14:35:00Z">
        <w:r w:rsidR="00924FB7">
          <w:t xml:space="preserve"> this </w:t>
        </w:r>
      </w:ins>
      <w:ins w:id="945" w:author="Chen Heller" w:date="2022-09-04T14:37:00Z">
        <w:r w:rsidR="00E4682C">
          <w:t>interpretation</w:t>
        </w:r>
      </w:ins>
      <w:ins w:id="946" w:author="Chen Heller" w:date="2022-09-04T14:35:00Z">
        <w:r w:rsidR="00924FB7">
          <w:t xml:space="preserve"> seems unlikely </w:t>
        </w:r>
      </w:ins>
      <w:ins w:id="947" w:author="Chen Heller" w:date="2022-09-04T14:45:00Z">
        <w:r w:rsidR="00FC7606">
          <w:t xml:space="preserve">considering the clustering results which show that primes exert their effects almost throughout the entire movement. In addition, </w:t>
        </w:r>
      </w:ins>
      <w:ins w:id="948" w:author="Chen Heller" w:date="2022-09-04T14:40:00Z">
        <w:r w:rsidR="00050F36">
          <w:t xml:space="preserve">given </w:t>
        </w:r>
      </w:ins>
      <w:ins w:id="949" w:author="Chen Heller" w:date="2022-09-04T14:37:00Z">
        <w:r w:rsidR="00E4682C">
          <w:t xml:space="preserve">that </w:t>
        </w:r>
      </w:ins>
      <w:ins w:id="950" w:author="Chen Heller" w:date="2022-09-04T14:40:00Z">
        <w:r w:rsidR="00374877">
          <w:t>the reaction times differ in only 60 ms (</w:t>
        </w:r>
      </w:ins>
      <w:ins w:id="951" w:author="Chen Heller" w:date="2022-09-04T14:39:00Z">
        <w:r w:rsidR="00264247">
          <w:t>M</w:t>
        </w:r>
      </w:ins>
      <w:ins w:id="952" w:author="Chen Heller" w:date="2022-09-04T14:40:00Z">
        <w:r w:rsidR="00374877">
          <w:rPr>
            <w:vertAlign w:val="subscript"/>
          </w:rPr>
          <w:t>reaching</w:t>
        </w:r>
      </w:ins>
      <w:ins w:id="953" w:author="Chen Heller" w:date="2022-09-04T14:39:00Z">
        <w:r w:rsidR="00264247">
          <w:t xml:space="preserve"> = 594.62</w:t>
        </w:r>
      </w:ins>
      <w:ins w:id="954" w:author="Chen Heller" w:date="2022-09-04T14:40:00Z">
        <w:r w:rsidR="00374877">
          <w:t xml:space="preserve">, </w:t>
        </w:r>
      </w:ins>
      <w:ins w:id="955" w:author="Chen Heller" w:date="2022-09-04T14:39:00Z">
        <w:r w:rsidR="00264247">
          <w:t>M</w:t>
        </w:r>
      </w:ins>
      <w:ins w:id="956" w:author="Chen Heller" w:date="2022-09-04T14:40:00Z">
        <w:r w:rsidR="00374877">
          <w:rPr>
            <w:vertAlign w:val="subscript"/>
          </w:rPr>
          <w:t>keyboard</w:t>
        </w:r>
      </w:ins>
      <w:ins w:id="957" w:author="Chen Heller" w:date="2022-09-04T14:39:00Z">
        <w:r w:rsidR="00264247">
          <w:t xml:space="preserve"> = 535.49) </w:t>
        </w:r>
      </w:ins>
      <w:ins w:id="958" w:author="Chen Heller" w:date="2022-09-04T14:40:00Z">
        <w:r w:rsidR="00050F36">
          <w:t xml:space="preserve">and </w:t>
        </w:r>
      </w:ins>
      <w:ins w:id="959" w:author="Chen Heller" w:date="2022-09-04T14:37:00Z">
        <w:r w:rsidR="00E4682C">
          <w:t xml:space="preserve">are </w:t>
        </w:r>
      </w:ins>
      <w:ins w:id="960" w:author="Chen Heller" w:date="2022-09-04T14:40:00Z">
        <w:r w:rsidR="00050F36">
          <w:t xml:space="preserve">both </w:t>
        </w:r>
      </w:ins>
      <w:ins w:id="961" w:author="Chen Heller" w:date="2022-09-04T14:39:00Z">
        <w:r w:rsidR="00264247">
          <w:t xml:space="preserve">below </w:t>
        </w:r>
      </w:ins>
      <w:ins w:id="962" w:author="Chen Heller" w:date="2022-09-04T14:37:00Z">
        <w:r w:rsidR="00E4682C">
          <w:t xml:space="preserve">the </w:t>
        </w:r>
      </w:ins>
      <w:ins w:id="963" w:author="Chen Heller" w:date="2022-09-04T14:38:00Z">
        <w:r w:rsidR="00E4682C">
          <w:t xml:space="preserve">600ms </w:t>
        </w:r>
      </w:ins>
      <w:ins w:id="964" w:author="Chen Heller" w:date="2022-09-04T14:41:00Z">
        <w:r w:rsidR="00050F36">
          <w:t xml:space="preserve">threshold of prime dilution that </w:t>
        </w:r>
      </w:ins>
      <w:ins w:id="965" w:author="Chen Heller" w:date="2022-09-04T14:38:00Z">
        <w:r w:rsidR="00E4682C">
          <w:t>was suggested by Greenwald et al 1996 [ref]</w:t>
        </w:r>
      </w:ins>
      <w:ins w:id="966" w:author="Chen Heller" w:date="2022-09-04T14:45:00Z">
        <w:r w:rsidR="00FC7606">
          <w:t>, this doesn't seem like a r</w:t>
        </w:r>
      </w:ins>
      <w:ins w:id="967" w:author="Chen Heller" w:date="2022-09-04T14:46:00Z">
        <w:r w:rsidR="00FC7606">
          <w:t>easonable explanation</w:t>
        </w:r>
      </w:ins>
      <w:ins w:id="968" w:author="Chen Heller" w:date="2022-09-04T14:38:00Z">
        <w:r w:rsidR="00264247">
          <w:t>.</w:t>
        </w:r>
      </w:ins>
    </w:p>
    <w:p w14:paraId="72F779C2" w14:textId="01740C66" w:rsidR="00BD6016" w:rsidRPr="00BD6016" w:rsidRDefault="00BD6016" w:rsidP="00633C98">
      <w:pPr>
        <w:pStyle w:val="NoSpacing"/>
        <w:bidi w:val="0"/>
      </w:pPr>
    </w:p>
    <w:p w14:paraId="67AF3BA9" w14:textId="724A5D98" w:rsidR="00400473" w:rsidRDefault="00400473" w:rsidP="00400473">
      <w:pPr>
        <w:pStyle w:val="Heading3"/>
        <w:bidi w:val="0"/>
      </w:pPr>
      <w:r>
        <w:t>Discrepancy with Xiao</w:t>
      </w:r>
    </w:p>
    <w:p w14:paraId="237F4921" w14:textId="77777777" w:rsidR="002E61A9" w:rsidRDefault="002E61A9" w:rsidP="002E61A9">
      <w:pPr>
        <w:pStyle w:val="Heading4"/>
        <w:bidi w:val="0"/>
      </w:pPr>
      <w:r>
        <w:t>Mouse is more sensitive than keyboard</w:t>
      </w:r>
    </w:p>
    <w:p w14:paraId="70FF187A" w14:textId="178D1EA0" w:rsidR="00B00AED" w:rsidRDefault="008009E2" w:rsidP="00B00AED">
      <w:pPr>
        <w:pStyle w:val="NoSpacing"/>
        <w:bidi w:val="0"/>
        <w:rPr>
          <w:ins w:id="969" w:author="Chen Heller" w:date="2022-09-04T12:50:00Z"/>
        </w:rPr>
      </w:pPr>
      <w:ins w:id="970" w:author="Chen Heller" w:date="2022-09-04T14:55:00Z">
        <w:r>
          <w:t xml:space="preserve">Finding a similar effect size for the keyboard and the reaching measures does not fall in line with the effects </w:t>
        </w:r>
      </w:ins>
      <w:ins w:id="971" w:author="Chen Heller" w:date="2022-09-04T14:48:00Z">
        <w:r w:rsidR="001F14C2">
          <w:t xml:space="preserve">discovered </w:t>
        </w:r>
        <w:r w:rsidR="0090476F">
          <w:t xml:space="preserve">by </w:t>
        </w:r>
      </w:ins>
      <w:commentRangeStart w:id="972"/>
      <w:ins w:id="973" w:author="Chen Heller" w:date="2022-08-29T11:18:00Z">
        <w:r w:rsidR="00B00AED">
          <w:t>Xia</w:t>
        </w:r>
      </w:ins>
      <w:ins w:id="974" w:author="Chen Heller" w:date="2022-09-01T11:28:00Z">
        <w:r w:rsidR="00BB4AAF">
          <w:t>o</w:t>
        </w:r>
      </w:ins>
      <w:ins w:id="975" w:author="Chen Heller" w:date="2022-08-29T11:18:00Z">
        <w:r w:rsidR="00B00AED">
          <w:t xml:space="preserve"> </w:t>
        </w:r>
      </w:ins>
      <w:commentRangeEnd w:id="972"/>
      <w:ins w:id="976" w:author="Chen Heller" w:date="2022-09-01T11:08:00Z">
        <w:r w:rsidR="00102041">
          <w:rPr>
            <w:rStyle w:val="CommentReference"/>
          </w:rPr>
          <w:commentReference w:id="972"/>
        </w:r>
      </w:ins>
      <w:ins w:id="977" w:author="Chen Heller" w:date="2022-08-29T11:18:00Z">
        <w:r w:rsidR="00B00AED">
          <w:t>and colleagues [ref]</w:t>
        </w:r>
      </w:ins>
      <w:ins w:id="978" w:author="Chen Heller" w:date="2022-09-04T14:54:00Z">
        <w:r w:rsidR="00B7572A">
          <w:t xml:space="preserve">, which showed </w:t>
        </w:r>
      </w:ins>
      <w:ins w:id="979" w:author="Chen Heller" w:date="2022-09-04T14:55:00Z">
        <w:r>
          <w:t xml:space="preserve">an advantage for </w:t>
        </w:r>
      </w:ins>
      <w:ins w:id="980" w:author="Chen Heller" w:date="2022-09-04T14:54:00Z">
        <w:r w:rsidR="00B7572A">
          <w:t xml:space="preserve">mouse tracking </w:t>
        </w:r>
      </w:ins>
      <w:ins w:id="981" w:author="Chen Heller" w:date="2022-09-04T14:55:00Z">
        <w:r>
          <w:t>over keyboard responses</w:t>
        </w:r>
      </w:ins>
      <w:ins w:id="982" w:author="Chen Heller" w:date="2022-09-04T14:48:00Z">
        <w:r w:rsidR="001F14C2">
          <w:t xml:space="preserve">. </w:t>
        </w:r>
      </w:ins>
      <w:ins w:id="983" w:author="Chen Heller" w:date="2022-09-04T14:49:00Z">
        <w:r w:rsidR="005A0BA0">
          <w:t xml:space="preserve">The </w:t>
        </w:r>
      </w:ins>
      <w:ins w:id="984" w:author="Chen Heller" w:date="2022-09-04T14:52:00Z">
        <w:r w:rsidR="002F360B">
          <w:t xml:space="preserve">simplest explanation </w:t>
        </w:r>
      </w:ins>
      <w:ins w:id="985" w:author="Chen Heller" w:date="2022-09-04T14:54:00Z">
        <w:r w:rsidR="00B7572A">
          <w:t xml:space="preserve">to this </w:t>
        </w:r>
      </w:ins>
      <w:ins w:id="986" w:author="Chen Heller" w:date="2022-09-04T14:55:00Z">
        <w:r w:rsidR="00D704AE">
          <w:t xml:space="preserve">mismatch </w:t>
        </w:r>
      </w:ins>
      <w:ins w:id="987" w:author="Chen Heller" w:date="2022-09-04T14:54:00Z">
        <w:r w:rsidR="00B7572A">
          <w:t xml:space="preserve">could be that mouse tracking </w:t>
        </w:r>
      </w:ins>
      <w:ins w:id="988" w:author="Chen Heller" w:date="2022-09-04T14:55:00Z">
        <w:r w:rsidR="00D704AE">
          <w:t>is s</w:t>
        </w:r>
      </w:ins>
      <w:ins w:id="989" w:author="Chen Heller" w:date="2022-09-04T14:56:00Z">
        <w:r w:rsidR="00D704AE">
          <w:t xml:space="preserve">imply more sensitive than reaching responses. Then again, this interpretation does not sit well with previous findings that showed </w:t>
        </w:r>
        <w:r w:rsidR="00354FA9">
          <w:t xml:space="preserve">reaching </w:t>
        </w:r>
      </w:ins>
      <w:ins w:id="990" w:author="Chen Heller" w:date="2022-09-04T14:59:00Z">
        <w:r w:rsidR="008F440E">
          <w:t xml:space="preserve">responds </w:t>
        </w:r>
      </w:ins>
      <w:ins w:id="991" w:author="Chen Heller" w:date="2022-09-04T15:00:00Z">
        <w:r w:rsidR="008F440E">
          <w:t xml:space="preserve">faster </w:t>
        </w:r>
      </w:ins>
      <w:ins w:id="992" w:author="Chen Heller" w:date="2022-09-04T15:01:00Z">
        <w:r w:rsidR="00EE4142">
          <w:t xml:space="preserve">and with greater curvetures to </w:t>
        </w:r>
      </w:ins>
      <w:ins w:id="993" w:author="Chen Heller" w:date="2022-09-04T15:00:00Z">
        <w:r w:rsidR="008F440E">
          <w:t xml:space="preserve">changes of mind </w:t>
        </w:r>
      </w:ins>
      <w:ins w:id="994" w:author="Chen Heller" w:date="2022-09-04T15:01:00Z">
        <w:r w:rsidR="00EE4142">
          <w:t xml:space="preserve">as well as </w:t>
        </w:r>
      </w:ins>
      <w:ins w:id="995" w:author="Chen Heller" w:date="2022-09-04T15:02:00Z">
        <w:r w:rsidR="002322CC">
          <w:t>being more intuitive and consaining the movement to a lesser extent.</w:t>
        </w:r>
      </w:ins>
    </w:p>
    <w:p w14:paraId="4488DD54" w14:textId="1B039E5A" w:rsidR="00FB5ABF" w:rsidRDefault="00FB5ABF" w:rsidP="0011641E">
      <w:pPr>
        <w:pStyle w:val="Heading4"/>
        <w:bidi w:val="0"/>
      </w:pPr>
      <w:r>
        <w:lastRenderedPageBreak/>
        <w:t>AUC is more sensitive than reach area</w:t>
      </w:r>
    </w:p>
    <w:p w14:paraId="74DEB590" w14:textId="608CC1EB" w:rsidR="00FB5ABF" w:rsidRPr="00FB5ABF" w:rsidRDefault="00965706" w:rsidP="00FB5ABF">
      <w:pPr>
        <w:pStyle w:val="NoSpacing"/>
        <w:bidi w:val="0"/>
      </w:pPr>
      <w:ins w:id="996" w:author="Chen Heller" w:date="2022-09-04T17:34:00Z">
        <w:r>
          <w:t xml:space="preserve">Notably, </w:t>
        </w:r>
      </w:ins>
      <w:ins w:id="997" w:author="Chen Heller" w:date="2022-09-04T17:35:00Z">
        <w:r>
          <w:t xml:space="preserve">the current study differs from </w:t>
        </w:r>
        <w:r w:rsidR="00070B6C">
          <w:t xml:space="preserve">the one conducted by Xiao et al. by the parameter that was extracted from the trajectories. While </w:t>
        </w:r>
      </w:ins>
      <w:ins w:id="998" w:author="Chen Heller" w:date="2022-09-04T17:36:00Z">
        <w:r w:rsidR="00070B6C">
          <w:t>I used an area measure that is calculated using the average trajectories</w:t>
        </w:r>
      </w:ins>
      <w:ins w:id="999" w:author="Chen Heller" w:date="2022-09-04T17:37:00Z">
        <w:r w:rsidR="0037721D">
          <w:t>, and therefor produces a single value per participant,</w:t>
        </w:r>
      </w:ins>
      <w:ins w:id="1000" w:author="Chen Heller" w:date="2022-09-04T17:36:00Z">
        <w:r w:rsidR="00070B6C">
          <w:t xml:space="preserve"> Xiao et al. used </w:t>
        </w:r>
        <w:r w:rsidR="0037721D">
          <w:t xml:space="preserve">the Area Under the Curve (AUC) </w:t>
        </w:r>
      </w:ins>
      <w:ins w:id="1001" w:author="Chen Heller" w:date="2022-09-04T17:37:00Z">
        <w:r w:rsidR="0037721D">
          <w:t xml:space="preserve">which is computed separately for each trial and might there for include much of the variance we loose when we use the averaged trajectories. </w:t>
        </w:r>
      </w:ins>
      <w:ins w:id="1002" w:author="Chen Heller" w:date="2022-09-04T17:38:00Z">
        <w:r w:rsidR="00C76F74">
          <w:t>However, a post ho</w:t>
        </w:r>
      </w:ins>
      <w:ins w:id="1003" w:author="Chen Heller" w:date="2022-09-04T17:39:00Z">
        <w:r w:rsidR="00C76F74">
          <w:t>c analysis of the AUC measure on my data reveled similar effect size to that produced by the reach area measure.</w:t>
        </w:r>
        <w:r w:rsidR="002B6F94">
          <w:t xml:space="preserve"> Thus this can not explain </w:t>
        </w:r>
      </w:ins>
      <w:ins w:id="1004" w:author="Chen Heller" w:date="2022-09-04T17:40:00Z">
        <w:r w:rsidR="002B6F94">
          <w:t>the discrepancy between the results.</w:t>
        </w:r>
      </w:ins>
    </w:p>
    <w:p w14:paraId="6F384A7D" w14:textId="2A8ED4DD" w:rsidR="00BE0B86" w:rsidRDefault="0011641E" w:rsidP="00FB5ABF">
      <w:pPr>
        <w:pStyle w:val="Heading4"/>
        <w:bidi w:val="0"/>
        <w:rPr>
          <w:ins w:id="1005" w:author="Chen Heller" w:date="2022-09-04T15:03:00Z"/>
        </w:rPr>
      </w:pPr>
      <w:r>
        <w:t>Participants are conscious</w:t>
      </w:r>
    </w:p>
    <w:p w14:paraId="77CDE194" w14:textId="495ECE80" w:rsidR="002E61A9" w:rsidRPr="002E61A9" w:rsidRDefault="001340B5">
      <w:pPr>
        <w:pStyle w:val="NoSpacing"/>
        <w:bidi w:val="0"/>
        <w:pPrChange w:id="1006" w:author="Chen Heller" w:date="2022-09-04T15:03:00Z">
          <w:pPr>
            <w:pStyle w:val="Heading4"/>
            <w:bidi w:val="0"/>
          </w:pPr>
        </w:pPrChange>
      </w:pPr>
      <w:ins w:id="1007" w:author="Chen Heller" w:date="2022-09-04T16:00:00Z">
        <w:r>
          <w:t>Alternatively</w:t>
        </w:r>
      </w:ins>
      <w:ins w:id="1008" w:author="Chen Heller" w:date="2022-09-04T15:04:00Z">
        <w:r w:rsidR="00AD5A71">
          <w:t xml:space="preserve">, a different explanation can be conceived when examining Xiao et al. [ref] </w:t>
        </w:r>
        <w:r w:rsidR="006222C6">
          <w:t xml:space="preserve">objective measure results. </w:t>
        </w:r>
      </w:ins>
      <w:ins w:id="1009" w:author="Chen Heller" w:date="2022-09-04T15:05:00Z">
        <w:r w:rsidR="006222C6">
          <w:t xml:space="preserve">The awareness of participants was assessed by examining the correlation between the objective visibility of the prime and the </w:t>
        </w:r>
        <w:r w:rsidR="00C7145C">
          <w:t>size of the congruency effect.</w:t>
        </w:r>
      </w:ins>
      <w:ins w:id="1010" w:author="Chen Heller" w:date="2022-09-04T15:06:00Z">
        <w:r w:rsidR="00C7145C">
          <w:t xml:space="preserve"> This type of analysis has been shown to inflate the unconscious effects </w:t>
        </w:r>
        <w:r w:rsidR="000227A2">
          <w:t xml:space="preserve">since </w:t>
        </w:r>
      </w:ins>
      <w:ins w:id="1011" w:author="Chen Heller" w:date="2022-09-04T15:59:00Z">
        <w:r w:rsidR="00BD3911">
          <w:t xml:space="preserve">the correlation measurement is limited by the reliability of the measurements and a lack of evidence for correlation is not the same </w:t>
        </w:r>
      </w:ins>
      <w:ins w:id="1012" w:author="Chen Heller" w:date="2022-09-04T16:00:00Z">
        <w:r w:rsidR="00BD3911">
          <w:t>as positive evidence for correlation</w:t>
        </w:r>
        <w:r>
          <w:t xml:space="preserve"> [</w:t>
        </w:r>
        <w:commentRangeStart w:id="1013"/>
        <w:r>
          <w:t>ref</w:t>
        </w:r>
      </w:ins>
      <w:commentRangeEnd w:id="1013"/>
      <w:ins w:id="1014" w:author="Chen Heller" w:date="2022-09-04T16:01:00Z">
        <w:r w:rsidR="00BB5162">
          <w:rPr>
            <w:rStyle w:val="CommentReference"/>
          </w:rPr>
          <w:commentReference w:id="1013"/>
        </w:r>
      </w:ins>
      <w:ins w:id="1015" w:author="Chen Heller" w:date="2022-09-04T16:00:00Z">
        <w:r>
          <w:t>]</w:t>
        </w:r>
        <w:r w:rsidR="00BD3911">
          <w:t>.</w:t>
        </w:r>
      </w:ins>
      <w:ins w:id="1016" w:author="Chen Heller" w:date="2022-09-04T16:02:00Z">
        <w:r w:rsidR="00D70179">
          <w:t xml:space="preserve"> </w:t>
        </w:r>
        <w:r w:rsidR="001A2F5A">
          <w:t>Furthermore, visual examination of the report</w:t>
        </w:r>
      </w:ins>
      <w:ins w:id="1017" w:author="Chen Heller" w:date="2022-09-04T16:03:00Z">
        <w:r w:rsidR="001A2F5A">
          <w:t xml:space="preserve">ed d' </w:t>
        </w:r>
      </w:ins>
      <w:ins w:id="1018" w:author="Chen Heller" w:date="2022-09-04T16:06:00Z">
        <w:r w:rsidR="00E12CF5">
          <w:t>reve</w:t>
        </w:r>
      </w:ins>
      <w:ins w:id="1019" w:author="Chen Heller" w:date="2022-09-04T16:07:00Z">
        <w:r w:rsidR="00EF789A">
          <w:t>a</w:t>
        </w:r>
      </w:ins>
      <w:ins w:id="1020" w:author="Chen Heller" w:date="2022-09-04T16:06:00Z">
        <w:r w:rsidR="00E12CF5">
          <w:t xml:space="preserve">ls that the masking procedure was </w:t>
        </w:r>
      </w:ins>
      <w:ins w:id="1021" w:author="Chen Heller" w:date="2022-09-04T16:08:00Z">
        <w:r w:rsidR="00EF789A">
          <w:t>unable to render the prime completely invisible, allowing it to be consciously processed</w:t>
        </w:r>
      </w:ins>
      <w:ins w:id="1022" w:author="Chen Heller" w:date="2022-09-04T16:07:00Z">
        <w:r w:rsidR="00E12CF5">
          <w:t>.</w:t>
        </w:r>
      </w:ins>
      <w:ins w:id="1023" w:author="Chen Heller" w:date="2022-09-04T16:04:00Z">
        <w:r w:rsidR="00D304B4">
          <w:t xml:space="preserve"> It is plausible </w:t>
        </w:r>
        <w:r w:rsidR="005210F3">
          <w:t xml:space="preserve">that </w:t>
        </w:r>
      </w:ins>
      <w:ins w:id="1024" w:author="Chen Heller" w:date="2022-09-04T16:08:00Z">
        <w:r w:rsidR="00C529D0">
          <w:t>conscious pro</w:t>
        </w:r>
      </w:ins>
      <w:ins w:id="1025" w:author="Chen Heller" w:date="2022-09-04T16:09:00Z">
        <w:r w:rsidR="00C529D0">
          <w:t xml:space="preserve">cessing </w:t>
        </w:r>
      </w:ins>
      <w:ins w:id="1026" w:author="Chen Heller" w:date="2022-09-04T16:05:00Z">
        <w:r w:rsidR="005210F3">
          <w:t xml:space="preserve">primes </w:t>
        </w:r>
      </w:ins>
      <w:ins w:id="1027" w:author="Chen Heller" w:date="2022-09-04T16:09:00Z">
        <w:r w:rsidR="00C529D0">
          <w:t xml:space="preserve">affects movements to a larger extent than unconscious processing, </w:t>
        </w:r>
      </w:ins>
      <w:ins w:id="1028" w:author="Chen Heller" w:date="2022-09-04T16:05:00Z">
        <w:r w:rsidR="005210F3">
          <w:t xml:space="preserve">which could account for the large effect found </w:t>
        </w:r>
      </w:ins>
      <w:ins w:id="1029" w:author="Chen Heller" w:date="2022-09-04T16:09:00Z">
        <w:r w:rsidR="00C529D0">
          <w:t xml:space="preserve">by </w:t>
        </w:r>
      </w:ins>
      <w:ins w:id="1030" w:author="Chen Heller" w:date="2022-09-04T16:05:00Z">
        <w:r w:rsidR="005210F3">
          <w:t>Xiao</w:t>
        </w:r>
      </w:ins>
      <w:ins w:id="1031" w:author="Chen Heller" w:date="2022-09-04T16:09:00Z">
        <w:r w:rsidR="00C529D0">
          <w:t xml:space="preserve"> et al.</w:t>
        </w:r>
      </w:ins>
      <w:ins w:id="1032" w:author="Chen Heller" w:date="2022-09-04T16:05:00Z">
        <w:r w:rsidR="005210F3">
          <w:t>.</w:t>
        </w:r>
      </w:ins>
    </w:p>
    <w:p w14:paraId="148EE7C2" w14:textId="77777777" w:rsidR="00174143" w:rsidRDefault="00174143" w:rsidP="00174143">
      <w:pPr>
        <w:pStyle w:val="Heading4"/>
        <w:bidi w:val="0"/>
      </w:pPr>
      <w:r>
        <w:t>Results are a fluke</w:t>
      </w:r>
    </w:p>
    <w:p w14:paraId="23C17FDD" w14:textId="1E667E1F" w:rsidR="0012779F" w:rsidRDefault="00174143" w:rsidP="00EF3A26">
      <w:pPr>
        <w:pStyle w:val="NoSpacing"/>
        <w:bidi w:val="0"/>
        <w:rPr>
          <w:ins w:id="1033" w:author="Chen Heller" w:date="2022-09-04T16:11:00Z"/>
        </w:rPr>
      </w:pPr>
      <w:ins w:id="1034" w:author="Chen Heller" w:date="2022-09-04T14:41:00Z">
        <w:r>
          <w:t xml:space="preserve">Finally, </w:t>
        </w:r>
      </w:ins>
      <w:ins w:id="1035" w:author="Chen Heller" w:date="2022-09-04T16:10:00Z">
        <w:r w:rsidR="00EC1384">
          <w:t xml:space="preserve">the </w:t>
        </w:r>
      </w:ins>
      <w:ins w:id="1036" w:author="Chen Heller" w:date="2022-09-04T16:11:00Z">
        <w:r w:rsidR="00EC1384">
          <w:t>discrepancy</w:t>
        </w:r>
      </w:ins>
      <w:ins w:id="1037" w:author="Chen Heller" w:date="2022-09-04T16:10:00Z">
        <w:r w:rsidR="00EC1384">
          <w:t xml:space="preserve"> between </w:t>
        </w:r>
      </w:ins>
      <w:ins w:id="1038" w:author="Chen Heller" w:date="2022-09-04T16:12:00Z">
        <w:r w:rsidR="0012779F">
          <w:t xml:space="preserve">the results presented here and </w:t>
        </w:r>
      </w:ins>
      <w:ins w:id="1039" w:author="Chen Heller" w:date="2022-09-04T16:11:00Z">
        <w:r w:rsidR="00EC1384">
          <w:t xml:space="preserve">Xiao's could also be </w:t>
        </w:r>
      </w:ins>
      <w:ins w:id="1040" w:author="Chen Heller" w:date="2022-09-04T16:12:00Z">
        <w:r w:rsidR="00A23704">
          <w:t xml:space="preserve">due to </w:t>
        </w:r>
      </w:ins>
      <w:ins w:id="1041" w:author="Chen Heller" w:date="2022-09-04T14:42:00Z">
        <w:r>
          <w:t>accidental</w:t>
        </w:r>
      </w:ins>
      <w:ins w:id="1042" w:author="Chen Heller" w:date="2022-09-04T16:12:00Z">
        <w:r w:rsidR="00A23704">
          <w:t xml:space="preserve"> findings</w:t>
        </w:r>
      </w:ins>
      <w:ins w:id="1043" w:author="Chen Heller" w:date="2022-09-04T16:11:00Z">
        <w:r w:rsidR="0012779F">
          <w:t xml:space="preserve">. </w:t>
        </w:r>
      </w:ins>
      <w:ins w:id="1044" w:author="Chen Heller" w:date="2022-09-04T16:13:00Z">
        <w:r w:rsidR="00D879DF">
          <w:t xml:space="preserve">To </w:t>
        </w:r>
      </w:ins>
      <w:ins w:id="1045" w:author="Chen Heller" w:date="2022-09-04T16:18:00Z">
        <w:r w:rsidR="00F86A8B">
          <w:t xml:space="preserve">find the correct of the two options further studies will have to examine the relation between reaching and keyboard responses. </w:t>
        </w:r>
      </w:ins>
      <w:ins w:id="1046" w:author="Chen Heller" w:date="2022-09-04T16:19:00Z">
        <w:r w:rsidR="00A806F1">
          <w:t xml:space="preserve">One suggestions for the studies to follow would be to use a dynamic starting condition in which the stimuli is presented only after the pariticpant initiates a movement. This paradigm have been shown to </w:t>
        </w:r>
      </w:ins>
      <w:ins w:id="1047" w:author="Chen Heller" w:date="2022-09-04T17:21:00Z">
        <w:r w:rsidR="00012DA6">
          <w:t>increase the movement consistency</w:t>
        </w:r>
      </w:ins>
      <w:ins w:id="1048" w:author="Chen Heller" w:date="2022-09-04T17:22:00Z">
        <w:r w:rsidR="00012DA6">
          <w:t xml:space="preserve"> and </w:t>
        </w:r>
      </w:ins>
      <w:ins w:id="1049" w:author="Chen Heller" w:date="2022-09-04T16:24:00Z">
        <w:r w:rsidR="00D47A1A">
          <w:t>curv</w:t>
        </w:r>
      </w:ins>
      <w:ins w:id="1050" w:author="Chen Heller" w:date="2022-09-04T17:22:00Z">
        <w:r w:rsidR="00012DA6">
          <w:t>a</w:t>
        </w:r>
      </w:ins>
      <w:ins w:id="1051" w:author="Chen Heller" w:date="2022-09-04T16:24:00Z">
        <w:r w:rsidR="00D47A1A">
          <w:t>tu</w:t>
        </w:r>
      </w:ins>
      <w:ins w:id="1052" w:author="Chen Heller" w:date="2022-09-04T17:22:00Z">
        <w:r w:rsidR="00012DA6">
          <w:t>r</w:t>
        </w:r>
      </w:ins>
      <w:ins w:id="1053" w:author="Chen Heller" w:date="2022-09-04T16:24:00Z">
        <w:r w:rsidR="00D47A1A">
          <w:t>e</w:t>
        </w:r>
      </w:ins>
      <w:ins w:id="1054" w:author="Chen Heller" w:date="2022-09-04T17:25:00Z">
        <w:r w:rsidR="00AB39EF">
          <w:t xml:space="preserve"> and decrease the amount of noise</w:t>
        </w:r>
      </w:ins>
      <w:ins w:id="1055" w:author="Chen Heller" w:date="2022-09-04T17:29:00Z">
        <w:r w:rsidR="00E01C39">
          <w:t xml:space="preserve"> [ref "stuck at the starting line…"]</w:t>
        </w:r>
      </w:ins>
      <w:ins w:id="1056" w:author="Chen Heller" w:date="2022-09-04T16:21:00Z">
        <w:r w:rsidR="001E53E4">
          <w:t xml:space="preserve">. Moreover, the number of excluded trials will decrease with such paradigm as no </w:t>
        </w:r>
      </w:ins>
      <w:ins w:id="1057" w:author="Chen Heller" w:date="2022-09-04T16:22:00Z">
        <w:r w:rsidR="001E53E4">
          <w:t>trials will be excluded due to early or late responses</w:t>
        </w:r>
        <w:r w:rsidR="00EF3A26">
          <w:t>. This could potentially increase the signal to noise ratio in the reaching task.</w:t>
        </w:r>
      </w:ins>
    </w:p>
    <w:p w14:paraId="66240D9E" w14:textId="376C0C31" w:rsidR="00B00AED" w:rsidRDefault="00B00AED" w:rsidP="0012779F">
      <w:pPr>
        <w:pStyle w:val="NoSpacing"/>
        <w:bidi w:val="0"/>
        <w:rPr>
          <w:ins w:id="1058" w:author="Chen Heller" w:date="2022-08-29T11:18:00Z"/>
          <w:rtl/>
        </w:rPr>
      </w:pPr>
    </w:p>
    <w:p w14:paraId="144DDAD5" w14:textId="34A185EB" w:rsidR="008D0C34" w:rsidDel="004E1F6A" w:rsidRDefault="008D0C34" w:rsidP="00B00AED">
      <w:pPr>
        <w:pStyle w:val="NoSpacing"/>
        <w:bidi w:val="0"/>
        <w:rPr>
          <w:del w:id="1059" w:author="Chen Heller" w:date="2022-09-04T14:47:00Z"/>
        </w:rPr>
      </w:pPr>
    </w:p>
    <w:p w14:paraId="20D20597" w14:textId="520354C2" w:rsidR="00B00AED" w:rsidRDefault="00B00AED" w:rsidP="00B00AED">
      <w:pPr>
        <w:pStyle w:val="NoSpacing"/>
        <w:bidi w:val="0"/>
      </w:pPr>
    </w:p>
    <w:p w14:paraId="315873E7" w14:textId="77777777" w:rsidR="00B00AED" w:rsidRDefault="00B00AED" w:rsidP="00B00AED">
      <w:pPr>
        <w:pStyle w:val="NoSpacing"/>
        <w:bidi w:val="0"/>
      </w:pPr>
      <w:r>
        <w:t>Ideas for content:</w:t>
      </w:r>
    </w:p>
    <w:p w14:paraId="29632DE6" w14:textId="77777777" w:rsidR="00B00AED" w:rsidRDefault="00B00AED" w:rsidP="00B00AED">
      <w:pPr>
        <w:pStyle w:val="NoSpacing"/>
        <w:numPr>
          <w:ilvl w:val="0"/>
          <w:numId w:val="11"/>
        </w:numPr>
        <w:bidi w:val="0"/>
      </w:pPr>
      <w:r>
        <w:t>What advantages does motion tracking still give (clustering)?</w:t>
      </w:r>
    </w:p>
    <w:p w14:paraId="19F887C5" w14:textId="77777777" w:rsidR="00B00AED" w:rsidRPr="00FF06FA" w:rsidRDefault="00B00AED" w:rsidP="00B00AED">
      <w:pPr>
        <w:pStyle w:val="NoSpacing"/>
        <w:numPr>
          <w:ilvl w:val="0"/>
          <w:numId w:val="11"/>
        </w:numPr>
        <w:bidi w:val="0"/>
      </w:pPr>
      <w:r>
        <w:t>Diplaying the stimuli after movement was initiated yields greater differences in devation (</w:t>
      </w:r>
      <w:r w:rsidRPr="003038E5">
        <w:rPr>
          <w:sz w:val="12"/>
          <w:szCs w:val="12"/>
        </w:rPr>
        <w:t>Scherbaum and Kieslich - 2018 - Stuck at the starting line: How the starting procedure influences mouse-tracking data</w:t>
      </w:r>
      <w:r>
        <w:t>)</w:t>
      </w:r>
    </w:p>
    <w:p w14:paraId="6E7D4F0E" w14:textId="77777777" w:rsidR="00B00AED" w:rsidRDefault="00B00AED" w:rsidP="00B00AED">
      <w:pPr>
        <w:pStyle w:val="NoSpacing"/>
        <w:bidi w:val="0"/>
      </w:pPr>
      <w:r>
        <w:t>This paper claims averaging trajectories is wrong. Read it before the thesis test:</w:t>
      </w:r>
    </w:p>
    <w:p w14:paraId="584EB8A8" w14:textId="77777777" w:rsidR="00B00AED" w:rsidRDefault="00B00AED" w:rsidP="00B00AED">
      <w:pPr>
        <w:pStyle w:val="NoSpacing"/>
        <w:bidi w:val="0"/>
      </w:pPr>
      <w:r w:rsidRPr="007C7E06">
        <w:t>Wulff</w:t>
      </w:r>
      <w:r>
        <w:t xml:space="preserve"> </w:t>
      </w:r>
      <w:r w:rsidRPr="007C7E06">
        <w:t>(2019). Mouse-tracking: Detecting types in movement trajectories</w:t>
      </w:r>
    </w:p>
    <w:p w14:paraId="5F0EE683" w14:textId="77777777" w:rsidR="00B00AED" w:rsidRDefault="00B00AED" w:rsidP="00B00AED">
      <w:pPr>
        <w:pStyle w:val="NoSpacing"/>
        <w:bidi w:val="0"/>
      </w:pPr>
    </w:p>
    <w:p w14:paraId="59AE157E" w14:textId="77777777" w:rsidR="00B00AED" w:rsidRDefault="00B00AED" w:rsidP="00B00AED">
      <w:pPr>
        <w:pStyle w:val="NoSpacing"/>
        <w:bidi w:val="0"/>
      </w:pPr>
      <w:r w:rsidRPr="009D454F">
        <w:lastRenderedPageBreak/>
        <w:t>Linking cognitive and reaching trajectories via intermittent movement control</w:t>
      </w:r>
      <w:r>
        <w:t xml:space="preserve"> – Friedman's paper that claims that the motor access to the cognitive processes is intermittent instead of continuous. This could affect my experiment.</w:t>
      </w:r>
    </w:p>
    <w:p w14:paraId="067B5DD1" w14:textId="77777777" w:rsidR="00B00AED" w:rsidRDefault="00B00AED" w:rsidP="00B00AED">
      <w:pPr>
        <w:pStyle w:val="NoSpacing"/>
        <w:bidi w:val="0"/>
        <w:rPr>
          <w:rtl/>
        </w:rPr>
      </w:pPr>
    </w:p>
    <w:p w14:paraId="45CAC2A3" w14:textId="77777777" w:rsidR="00B00AED" w:rsidRDefault="00B00AED" w:rsidP="00B00AED">
      <w:pPr>
        <w:pStyle w:val="NoSpacing"/>
        <w:bidi w:val="0"/>
      </w:pPr>
      <w:r>
        <w:t>Check if this paper has some conclusions about "reaching" that can be relevant for your discussion:</w:t>
      </w:r>
    </w:p>
    <w:p w14:paraId="0E99CB66" w14:textId="77777777" w:rsidR="00B00AED" w:rsidRDefault="00B00AED" w:rsidP="00B00AED">
      <w:pPr>
        <w:pStyle w:val="NoSpacing"/>
        <w:bidi w:val="0"/>
      </w:pPr>
      <w:r w:rsidRPr="00E668B7">
        <w:t>Schmidt (2007). Measuring unconscious cognition: Beyond the zero-awareness criterion</w:t>
      </w:r>
    </w:p>
    <w:p w14:paraId="3D1CB5E9" w14:textId="77777777" w:rsidR="00B00AED" w:rsidRDefault="00B00AED" w:rsidP="00B00AED">
      <w:pPr>
        <w:pStyle w:val="NoSpacing"/>
        <w:bidi w:val="0"/>
      </w:pPr>
      <w:r w:rsidRPr="009E57CB">
        <w:rPr>
          <w:highlight w:val="yellow"/>
        </w:rPr>
        <w:t>Things to do before sending to Liad:</w:t>
      </w:r>
    </w:p>
    <w:p w14:paraId="117B8BC8" w14:textId="76F06898" w:rsidR="00B00AED" w:rsidRDefault="00B00AED" w:rsidP="00B00AED">
      <w:pPr>
        <w:pStyle w:val="NoSpacing"/>
        <w:numPr>
          <w:ilvl w:val="0"/>
          <w:numId w:val="12"/>
        </w:numPr>
        <w:bidi w:val="0"/>
        <w:rPr>
          <w:ins w:id="1060" w:author="Chen Heller" w:date="2022-09-04T12:06:00Z"/>
        </w:rPr>
      </w:pPr>
      <w:r>
        <w:t>Change all number above 9 to numerals.</w:t>
      </w:r>
    </w:p>
    <w:p w14:paraId="7FE98707" w14:textId="0EE53F4B" w:rsidR="000A4076" w:rsidRDefault="000A4076" w:rsidP="000A4076">
      <w:pPr>
        <w:pStyle w:val="NoSpacing"/>
        <w:numPr>
          <w:ilvl w:val="0"/>
          <w:numId w:val="12"/>
        </w:numPr>
        <w:bidi w:val="0"/>
        <w:rPr>
          <w:ins w:id="1061" w:author="Chen Heller" w:date="2022-09-05T11:02:00Z"/>
        </w:rPr>
      </w:pPr>
      <w:ins w:id="1062" w:author="Chen Heller" w:date="2022-09-04T12:06:00Z">
        <w:r>
          <w:t>Make units of reach area smaller so that the results won't so far b</w:t>
        </w:r>
      </w:ins>
      <w:ins w:id="1063" w:author="Chen Heller" w:date="2022-09-04T12:07:00Z">
        <w:r w:rsidR="00972E22">
          <w:t>e</w:t>
        </w:r>
      </w:ins>
      <w:ins w:id="1064" w:author="Chen Heller" w:date="2022-09-04T12:06:00Z">
        <w:r>
          <w:t>hind the decimal point.</w:t>
        </w:r>
      </w:ins>
    </w:p>
    <w:p w14:paraId="0BB9D1B4" w14:textId="395FF93B" w:rsidR="00454F0E" w:rsidRDefault="00454F0E" w:rsidP="00454F0E">
      <w:pPr>
        <w:pStyle w:val="NoSpacing"/>
        <w:numPr>
          <w:ilvl w:val="0"/>
          <w:numId w:val="12"/>
        </w:numPr>
        <w:bidi w:val="0"/>
        <w:rPr>
          <w:ins w:id="1065" w:author="Chen Heller" w:date="2022-09-04T12:06:00Z"/>
        </w:rPr>
      </w:pPr>
      <w:ins w:id="1066" w:author="Chen Heller" w:date="2022-09-05T11:02:00Z">
        <w:r>
          <w:t>Change traveled distance units to cm.</w:t>
        </w:r>
      </w:ins>
    </w:p>
    <w:p w14:paraId="5A6141B3" w14:textId="249CAA00" w:rsidR="000A4076" w:rsidRPr="009C1386" w:rsidRDefault="000A4076" w:rsidP="000A4076">
      <w:pPr>
        <w:pStyle w:val="NoSpacing"/>
        <w:numPr>
          <w:ilvl w:val="0"/>
          <w:numId w:val="12"/>
        </w:numPr>
        <w:bidi w:val="0"/>
        <w:rPr>
          <w:strike/>
          <w:rPrChange w:id="1067" w:author="Chen Heller" w:date="2022-09-05T11:34:00Z">
            <w:rPr/>
          </w:rPrChange>
        </w:rPr>
      </w:pPr>
      <w:ins w:id="1068" w:author="Chen Heller" w:date="2022-09-04T12:06:00Z">
        <w:r w:rsidRPr="009C1386">
          <w:rPr>
            <w:strike/>
            <w:rPrChange w:id="1069" w:author="Chen Heller" w:date="2022-09-05T11:34:00Z">
              <w:rPr/>
            </w:rPrChange>
          </w:rPr>
          <w:t>Correct all p-values with Tree-BH</w:t>
        </w:r>
      </w:ins>
    </w:p>
    <w:p w14:paraId="4BAE2CDB" w14:textId="27491AED" w:rsidR="00B00AED" w:rsidRDefault="00B00AED" w:rsidP="00B00AED">
      <w:pPr>
        <w:pStyle w:val="NoSpacing"/>
        <w:numPr>
          <w:ilvl w:val="0"/>
          <w:numId w:val="12"/>
        </w:numPr>
        <w:bidi w:val="0"/>
        <w:rPr>
          <w:ins w:id="1070" w:author="Chen Heller" w:date="2022-09-05T14:15:00Z"/>
        </w:rPr>
      </w:pPr>
      <w:r>
        <w:t>Convert all movement duration and reaction time results to ms.</w:t>
      </w:r>
    </w:p>
    <w:p w14:paraId="3A9AABBF" w14:textId="6C22E4B7" w:rsidR="001D5BF1" w:rsidRDefault="001D5BF1" w:rsidP="001D5BF1">
      <w:pPr>
        <w:pStyle w:val="NoSpacing"/>
        <w:numPr>
          <w:ilvl w:val="0"/>
          <w:numId w:val="12"/>
        </w:numPr>
        <w:bidi w:val="0"/>
        <w:rPr>
          <w:ins w:id="1071" w:author="Chen Heller" w:date="2022-09-05T14:17:00Z"/>
        </w:rPr>
      </w:pPr>
      <w:ins w:id="1072" w:author="Chen Heller" w:date="2022-09-05T14:15:00Z">
        <w:r>
          <w:t>Put all results in one bracket instead of splitting to congruent (M, SD) incongruent (M, SD).</w:t>
        </w:r>
      </w:ins>
    </w:p>
    <w:p w14:paraId="11AD3C31" w14:textId="7A48C4DC" w:rsidR="00AE63F2" w:rsidRDefault="00AE63F2" w:rsidP="00AE63F2">
      <w:pPr>
        <w:pStyle w:val="NoSpacing"/>
        <w:numPr>
          <w:ilvl w:val="0"/>
          <w:numId w:val="12"/>
        </w:numPr>
        <w:bidi w:val="0"/>
        <w:rPr>
          <w:ins w:id="1073" w:author="Chen Heller" w:date="2022-09-05T07:56:00Z"/>
        </w:rPr>
      </w:pPr>
      <w:ins w:id="1074" w:author="Chen Heller" w:date="2022-09-05T14:17:00Z">
        <w:r>
          <w:t>Change everything to "I" instead of "we".</w:t>
        </w:r>
      </w:ins>
    </w:p>
    <w:p w14:paraId="5355D950" w14:textId="4C118587" w:rsidR="002E5556" w:rsidRDefault="002E5556" w:rsidP="002E5556">
      <w:pPr>
        <w:pStyle w:val="NoSpacing"/>
        <w:numPr>
          <w:ilvl w:val="0"/>
          <w:numId w:val="12"/>
        </w:numPr>
        <w:bidi w:val="0"/>
        <w:rPr>
          <w:ins w:id="1075" w:author="Chen Heller" w:date="2022-09-05T10:44:00Z"/>
        </w:rPr>
      </w:pPr>
      <w:ins w:id="1076" w:author="Chen Heller" w:date="2022-09-05T07:56:00Z">
        <w:r>
          <w:t>Verify all statistical results</w:t>
        </w:r>
      </w:ins>
      <w:ins w:id="1077" w:author="Chen Heller" w:date="2022-09-05T14:14:00Z">
        <w:r w:rsidR="00FC19CB">
          <w:t xml:space="preserve"> – and fix digits after decimal point</w:t>
        </w:r>
      </w:ins>
      <w:ins w:id="1078" w:author="Chen Heller" w:date="2022-09-05T07:56:00Z">
        <w:r>
          <w:t>.</w:t>
        </w:r>
      </w:ins>
    </w:p>
    <w:p w14:paraId="29B8934B" w14:textId="456599E1" w:rsidR="00CA266E" w:rsidRDefault="00CA266E" w:rsidP="00CA266E">
      <w:pPr>
        <w:pStyle w:val="NoSpacing"/>
        <w:numPr>
          <w:ilvl w:val="1"/>
          <w:numId w:val="12"/>
        </w:numPr>
        <w:bidi w:val="0"/>
        <w:rPr>
          <w:ins w:id="1079" w:author="Chen Heller" w:date="2022-09-05T10:44:00Z"/>
        </w:rPr>
      </w:pPr>
      <w:ins w:id="1080" w:author="Chen Heller" w:date="2022-09-05T10:44:00Z">
        <w:r>
          <w:t>Delete all processed data</w:t>
        </w:r>
      </w:ins>
    </w:p>
    <w:p w14:paraId="65CD21EE" w14:textId="7653FB04" w:rsidR="00CA266E" w:rsidRDefault="00CA266E" w:rsidP="00CA266E">
      <w:pPr>
        <w:pStyle w:val="NoSpacing"/>
        <w:numPr>
          <w:ilvl w:val="1"/>
          <w:numId w:val="12"/>
        </w:numPr>
        <w:bidi w:val="0"/>
        <w:rPr>
          <w:ins w:id="1081" w:author="Chen Heller" w:date="2022-09-05T10:45:00Z"/>
        </w:rPr>
      </w:pPr>
      <w:ins w:id="1082" w:author="Chen Heller" w:date="2022-09-05T10:44:00Z">
        <w:r>
          <w:t>Run Matlab script from beginning to plotting params (in</w:t>
        </w:r>
      </w:ins>
      <w:ins w:id="1083" w:author="Chen Heller" w:date="2022-09-05T10:45:00Z">
        <w:r>
          <w:t>cluding)</w:t>
        </w:r>
      </w:ins>
    </w:p>
    <w:p w14:paraId="0ED1B062" w14:textId="316A7772" w:rsidR="00CA266E" w:rsidRDefault="00CA266E" w:rsidP="00CA266E">
      <w:pPr>
        <w:pStyle w:val="NoSpacing"/>
        <w:numPr>
          <w:ilvl w:val="1"/>
          <w:numId w:val="12"/>
        </w:numPr>
        <w:bidi w:val="0"/>
        <w:rPr>
          <w:ins w:id="1084" w:author="Chen Heller" w:date="2022-09-05T10:45:00Z"/>
        </w:rPr>
      </w:pPr>
      <w:ins w:id="1085" w:author="Chen Heller" w:date="2022-09-05T10:45:00Z">
        <w:r>
          <w:t>Plot multi plots (to get p values)</w:t>
        </w:r>
      </w:ins>
    </w:p>
    <w:p w14:paraId="0AE14074" w14:textId="2B950B25" w:rsidR="00CA266E" w:rsidRDefault="00CA266E" w:rsidP="00CA266E">
      <w:pPr>
        <w:pStyle w:val="NoSpacing"/>
        <w:numPr>
          <w:ilvl w:val="1"/>
          <w:numId w:val="12"/>
        </w:numPr>
        <w:bidi w:val="0"/>
        <w:rPr>
          <w:ins w:id="1086" w:author="Chen Heller" w:date="2022-09-05T10:45:00Z"/>
        </w:rPr>
      </w:pPr>
      <w:ins w:id="1087" w:author="Chen Heller" w:date="2022-09-05T10:45:00Z">
        <w:r>
          <w:t>Format to R</w:t>
        </w:r>
      </w:ins>
    </w:p>
    <w:p w14:paraId="0FD96269" w14:textId="0426E2B3" w:rsidR="00F20E38" w:rsidRDefault="00F20E38" w:rsidP="00F20E38">
      <w:pPr>
        <w:pStyle w:val="NoSpacing"/>
        <w:numPr>
          <w:ilvl w:val="1"/>
          <w:numId w:val="12"/>
        </w:numPr>
        <w:bidi w:val="0"/>
        <w:rPr>
          <w:ins w:id="1088" w:author="Chen Heller" w:date="2022-09-05T10:45:00Z"/>
        </w:rPr>
      </w:pPr>
      <w:ins w:id="1089" w:author="Chen Heller" w:date="2022-09-05T10:45:00Z">
        <w:r>
          <w:t>Check normality + outliers In R</w:t>
        </w:r>
      </w:ins>
    </w:p>
    <w:p w14:paraId="62D3A2AD" w14:textId="7D6FE8D0" w:rsidR="00F20E38" w:rsidRDefault="00F20E38" w:rsidP="00F20E38">
      <w:pPr>
        <w:pStyle w:val="NoSpacing"/>
        <w:numPr>
          <w:ilvl w:val="2"/>
          <w:numId w:val="12"/>
        </w:numPr>
        <w:bidi w:val="0"/>
        <w:rPr>
          <w:ins w:id="1090" w:author="Chen Heller" w:date="2022-09-05T10:45:00Z"/>
        </w:rPr>
      </w:pPr>
      <w:ins w:id="1091" w:author="Chen Heller" w:date="2022-09-05T10:45:00Z">
        <w:r>
          <w:t>Compute permutated p-values</w:t>
        </w:r>
      </w:ins>
    </w:p>
    <w:p w14:paraId="49437EEE" w14:textId="75F33F7B" w:rsidR="00F20E38" w:rsidRDefault="00F20E38" w:rsidP="00F20E38">
      <w:pPr>
        <w:pStyle w:val="NoSpacing"/>
        <w:numPr>
          <w:ilvl w:val="1"/>
          <w:numId w:val="12"/>
        </w:numPr>
        <w:bidi w:val="0"/>
        <w:pPrChange w:id="1092" w:author="Chen Heller" w:date="2022-09-05T10:45:00Z">
          <w:pPr>
            <w:pStyle w:val="NoSpacing"/>
            <w:numPr>
              <w:numId w:val="12"/>
            </w:numPr>
            <w:bidi w:val="0"/>
            <w:ind w:left="720" w:hanging="360"/>
          </w:pPr>
        </w:pPrChange>
      </w:pPr>
      <w:ins w:id="1093" w:author="Chen Heller" w:date="2022-09-05T10:45:00Z">
        <w:r>
          <w:t>Correct p-values with Tree-BH</w:t>
        </w:r>
      </w:ins>
      <w:ins w:id="1094" w:author="Chen Heller" w:date="2022-09-05T10:46:00Z">
        <w:r>
          <w:t>.</w:t>
        </w:r>
      </w:ins>
    </w:p>
    <w:sectPr w:rsidR="00F20E38" w:rsidSect="00976673">
      <w:pgSz w:w="12240" w:h="15840"/>
      <w:pgMar w:top="238" w:right="244" w:bottom="244" w:left="238"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hen Heller" w:date="2022-06-23T12:45:00Z" w:initials="CH">
    <w:p w14:paraId="471556CE" w14:textId="11ECA0C7" w:rsidR="00D37A2D" w:rsidRDefault="00321DDE">
      <w:pPr>
        <w:pStyle w:val="CommentText"/>
        <w:bidi w:val="0"/>
      </w:pPr>
      <w:r>
        <w:rPr>
          <w:rStyle w:val="CommentReference"/>
        </w:rPr>
        <w:annotationRef/>
      </w:r>
      <w:r w:rsidR="00D37A2D">
        <w:t>Poirier 2005 - Specific activation of the V5 brain area by auditory motion processing an fMRI study.</w:t>
      </w:r>
    </w:p>
    <w:p w14:paraId="18B002E4" w14:textId="77777777" w:rsidR="00D37A2D" w:rsidRDefault="00D37A2D">
      <w:pPr>
        <w:pStyle w:val="CommentText"/>
        <w:bidi w:val="0"/>
      </w:pPr>
    </w:p>
    <w:p w14:paraId="336BA771" w14:textId="77777777" w:rsidR="00D37A2D" w:rsidRDefault="00D37A2D">
      <w:pPr>
        <w:pStyle w:val="CommentText"/>
        <w:bidi w:val="0"/>
      </w:pPr>
      <w:r>
        <w:t>Kanwisher 1997 - The fusiform face area a module in human extrastriate cortex specialized for face perception</w:t>
      </w:r>
    </w:p>
    <w:p w14:paraId="44035FE2" w14:textId="77777777" w:rsidR="00D37A2D" w:rsidRDefault="00D37A2D">
      <w:pPr>
        <w:pStyle w:val="CommentText"/>
        <w:bidi w:val="0"/>
      </w:pPr>
    </w:p>
    <w:p w14:paraId="50824607" w14:textId="77777777" w:rsidR="00D37A2D" w:rsidRDefault="00D37A2D">
      <w:pPr>
        <w:pStyle w:val="CommentText"/>
        <w:bidi w:val="0"/>
      </w:pPr>
      <w:r>
        <w:t>Willander 2006 - Smell your way back to childhood Autobiographical odor memory</w:t>
      </w:r>
    </w:p>
    <w:p w14:paraId="30C56E15" w14:textId="77777777" w:rsidR="00D37A2D" w:rsidRDefault="00D37A2D">
      <w:pPr>
        <w:pStyle w:val="CommentText"/>
        <w:bidi w:val="0"/>
      </w:pPr>
    </w:p>
    <w:p w14:paraId="37EDB3D4" w14:textId="77777777" w:rsidR="00D37A2D" w:rsidRDefault="00D37A2D" w:rsidP="00C670CD">
      <w:pPr>
        <w:pStyle w:val="CommentText"/>
        <w:bidi w:val="0"/>
      </w:pPr>
      <w:r>
        <w:t>Kappers 2013 - Haptic perception</w:t>
      </w:r>
    </w:p>
  </w:comment>
  <w:comment w:id="2" w:author="Chen Heller" w:date="2022-06-23T12:46:00Z" w:initials="CH">
    <w:p w14:paraId="5C192D2D" w14:textId="6F860850" w:rsidR="00AE0B16" w:rsidRDefault="00AE0B16">
      <w:pPr>
        <w:pStyle w:val="CommentText"/>
        <w:bidi w:val="0"/>
      </w:pPr>
      <w:r>
        <w:rPr>
          <w:rStyle w:val="CommentReference"/>
        </w:rPr>
        <w:annotationRef/>
      </w:r>
      <w:r>
        <w:t xml:space="preserve">Aivar, M. P., Brenner, E., &amp; Smeets, J. B. (2008). Avoiding moving obstacles. Experimental Brain Research, 190(3), 251-264. </w:t>
      </w:r>
    </w:p>
    <w:p w14:paraId="4CE6F349" w14:textId="77777777" w:rsidR="00AE0B16" w:rsidRDefault="00AE0B16">
      <w:pPr>
        <w:pStyle w:val="CommentText"/>
        <w:bidi w:val="0"/>
      </w:pPr>
    </w:p>
    <w:p w14:paraId="53100C7D" w14:textId="77777777" w:rsidR="00AE0B16" w:rsidRDefault="00AE0B16" w:rsidP="00567871">
      <w:pPr>
        <w:pStyle w:val="CommentText"/>
        <w:bidi w:val="0"/>
      </w:pPr>
      <w:r>
        <w:t>von Hofsten, C., &amp; Lindhagen, K. (1979). Observations on the development of reaching for moving objects. </w:t>
      </w:r>
      <w:r>
        <w:rPr>
          <w:i/>
          <w:iCs/>
        </w:rPr>
        <w:t>Journal of experimental child psychology</w:t>
      </w:r>
      <w:r>
        <w:t>, </w:t>
      </w:r>
      <w:r>
        <w:rPr>
          <w:i/>
          <w:iCs/>
        </w:rPr>
        <w:t>28</w:t>
      </w:r>
      <w:r>
        <w:t>(1), 158-173.</w:t>
      </w:r>
    </w:p>
  </w:comment>
  <w:comment w:id="3" w:author="Chen Heller" w:date="2022-06-23T12:49:00Z" w:initials="CH">
    <w:p w14:paraId="4E8E54E7" w14:textId="77777777" w:rsidR="00ED0205" w:rsidRDefault="00ED0205">
      <w:pPr>
        <w:pStyle w:val="CommentText"/>
        <w:bidi w:val="0"/>
      </w:pPr>
      <w:r>
        <w:rPr>
          <w:rStyle w:val="CommentReference"/>
        </w:rPr>
        <w:annotationRef/>
      </w:r>
      <w:r>
        <w:t xml:space="preserve">Sawchuk 2002 - Emotional responding to fearful and disgusting stimuli in specific phobics </w:t>
      </w:r>
    </w:p>
    <w:p w14:paraId="455BFBAF" w14:textId="77777777" w:rsidR="00ED0205" w:rsidRDefault="00ED0205">
      <w:pPr>
        <w:pStyle w:val="CommentText"/>
        <w:bidi w:val="0"/>
      </w:pPr>
    </w:p>
    <w:p w14:paraId="74D33346" w14:textId="77777777" w:rsidR="00ED0205" w:rsidRDefault="00ED0205">
      <w:pPr>
        <w:pStyle w:val="CommentText"/>
        <w:bidi w:val="0"/>
      </w:pPr>
      <w:r>
        <w:rPr>
          <w:strike/>
        </w:rPr>
        <w:t>Schienle, A., Schäfer, A., Stark, R., Walter, B., &amp; Vaitl, D. (2005). Gender differences in the processing of disgust-and fear-inducing pictures: an fMRI study. </w:t>
      </w:r>
      <w:r>
        <w:rPr>
          <w:i/>
          <w:iCs/>
          <w:strike/>
        </w:rPr>
        <w:t>Neuroreport</w:t>
      </w:r>
      <w:r>
        <w:rPr>
          <w:strike/>
        </w:rPr>
        <w:t>, </w:t>
      </w:r>
      <w:r>
        <w:rPr>
          <w:i/>
          <w:iCs/>
          <w:strike/>
        </w:rPr>
        <w:t>16</w:t>
      </w:r>
      <w:r>
        <w:rPr>
          <w:strike/>
        </w:rPr>
        <w:t xml:space="preserve">(3), 277-280. </w:t>
      </w:r>
      <w:r>
        <w:t>Liad erased it in the draft I sent for some reason.</w:t>
      </w:r>
    </w:p>
    <w:p w14:paraId="6563084D" w14:textId="77777777" w:rsidR="00ED0205" w:rsidRDefault="00ED0205">
      <w:pPr>
        <w:pStyle w:val="CommentText"/>
        <w:bidi w:val="0"/>
      </w:pPr>
    </w:p>
    <w:p w14:paraId="23426630" w14:textId="77777777" w:rsidR="00ED0205" w:rsidRDefault="00ED0205" w:rsidP="009F3C1D">
      <w:pPr>
        <w:pStyle w:val="CommentText"/>
        <w:bidi w:val="0"/>
      </w:pPr>
      <w:r>
        <w:t>Siedlecka 2019 - Experimental methods for inducing basic emotions A qualitative review</w:t>
      </w:r>
    </w:p>
  </w:comment>
  <w:comment w:id="4" w:author="Chen Heller" w:date="2022-06-23T12:53:00Z" w:initials="CH">
    <w:p w14:paraId="67A634A2" w14:textId="77777777" w:rsidR="00650981" w:rsidRDefault="00650981">
      <w:pPr>
        <w:pStyle w:val="CommentText"/>
        <w:bidi w:val="0"/>
      </w:pPr>
      <w:r>
        <w:rPr>
          <w:rStyle w:val="CommentReference"/>
        </w:rPr>
        <w:annotationRef/>
      </w:r>
      <w:r>
        <w:t>Mashour 2020 - Conscious processing and the global neuronal workspace hypothesis</w:t>
      </w:r>
    </w:p>
    <w:p w14:paraId="6E3E1ACB" w14:textId="77777777" w:rsidR="00650981" w:rsidRDefault="00650981">
      <w:pPr>
        <w:pStyle w:val="CommentText"/>
        <w:bidi w:val="0"/>
      </w:pPr>
    </w:p>
    <w:p w14:paraId="5F96C5D2" w14:textId="77777777" w:rsidR="00650981" w:rsidRDefault="00650981">
      <w:pPr>
        <w:pStyle w:val="CommentText"/>
        <w:bidi w:val="0"/>
      </w:pPr>
      <w:r>
        <w:t>Lamme 2000 - The distinct modes of vision offered by feedforward and recurrent processing</w:t>
      </w:r>
    </w:p>
    <w:p w14:paraId="362FEEAB" w14:textId="77777777" w:rsidR="00650981" w:rsidRDefault="00650981">
      <w:pPr>
        <w:pStyle w:val="CommentText"/>
        <w:bidi w:val="0"/>
      </w:pPr>
    </w:p>
    <w:p w14:paraId="67E3E6BE" w14:textId="77777777" w:rsidR="00650981" w:rsidRDefault="00650981">
      <w:pPr>
        <w:pStyle w:val="CommentText"/>
        <w:bidi w:val="0"/>
      </w:pPr>
      <w:r>
        <w:t>Tononi 2016 - Integrated information theory from consciousness to its physical substrate</w:t>
      </w:r>
    </w:p>
    <w:p w14:paraId="2D17F1F3" w14:textId="77777777" w:rsidR="00650981" w:rsidRDefault="00650981">
      <w:pPr>
        <w:pStyle w:val="CommentText"/>
        <w:bidi w:val="0"/>
      </w:pPr>
    </w:p>
    <w:p w14:paraId="0AA9B279" w14:textId="77777777" w:rsidR="00650981" w:rsidRDefault="00650981">
      <w:pPr>
        <w:pStyle w:val="CommentText"/>
        <w:bidi w:val="0"/>
      </w:pPr>
      <w:r>
        <w:t>Brown 2019 - Understanding the higher-order approach to consciousness</w:t>
      </w:r>
    </w:p>
    <w:p w14:paraId="2B309277" w14:textId="77777777" w:rsidR="00650981" w:rsidRDefault="00650981">
      <w:pPr>
        <w:pStyle w:val="CommentText"/>
        <w:bidi w:val="0"/>
      </w:pPr>
    </w:p>
    <w:p w14:paraId="016FB627" w14:textId="77777777" w:rsidR="00650981" w:rsidRDefault="00650981">
      <w:pPr>
        <w:pStyle w:val="CommentText"/>
        <w:bidi w:val="0"/>
      </w:pPr>
      <w:r>
        <w:t>Liad erased these 3 for some reason:</w:t>
      </w:r>
    </w:p>
    <w:p w14:paraId="35AB9E41" w14:textId="77777777" w:rsidR="00650981" w:rsidRDefault="00650981">
      <w:pPr>
        <w:pStyle w:val="CommentText"/>
        <w:bidi w:val="0"/>
      </w:pPr>
      <w:r>
        <w:rPr>
          <w:strike/>
        </w:rPr>
        <w:t>Dehaene 2001 - Towards a cognitive neuroscience of consciousness, basic evidence and a workspace framework,</w:t>
      </w:r>
    </w:p>
    <w:p w14:paraId="13E30446" w14:textId="77777777" w:rsidR="00650981" w:rsidRDefault="00650981">
      <w:pPr>
        <w:pStyle w:val="CommentText"/>
        <w:bidi w:val="0"/>
      </w:pPr>
    </w:p>
    <w:p w14:paraId="0727BC83" w14:textId="77777777" w:rsidR="00650981" w:rsidRDefault="00650981">
      <w:pPr>
        <w:pStyle w:val="CommentText"/>
        <w:bidi w:val="0"/>
      </w:pPr>
      <w:r>
        <w:rPr>
          <w:strike/>
        </w:rPr>
        <w:t xml:space="preserve">Dehaene 2011 - Experimental and theoretical approaches to conscious processing, </w:t>
      </w:r>
    </w:p>
    <w:p w14:paraId="1A77A138" w14:textId="77777777" w:rsidR="00650981" w:rsidRDefault="00650981">
      <w:pPr>
        <w:pStyle w:val="CommentText"/>
        <w:bidi w:val="0"/>
      </w:pPr>
    </w:p>
    <w:p w14:paraId="7A709A96" w14:textId="77777777" w:rsidR="00650981" w:rsidRDefault="00650981" w:rsidP="00C5500A">
      <w:pPr>
        <w:pStyle w:val="CommentText"/>
        <w:bidi w:val="0"/>
      </w:pPr>
      <w:r>
        <w:rPr>
          <w:strike/>
        </w:rPr>
        <w:t>Tononi 2008 - Consciousness as integrated information a provisional manifesto</w:t>
      </w:r>
    </w:p>
  </w:comment>
  <w:comment w:id="5" w:author="Chen Heller" w:date="2022-06-23T12:55:00Z" w:initials="CH">
    <w:p w14:paraId="7D010EA3" w14:textId="6CAB3C44" w:rsidR="00E819AE" w:rsidRDefault="00FF52AF">
      <w:pPr>
        <w:pStyle w:val="CommentText"/>
        <w:bidi w:val="0"/>
      </w:pPr>
      <w:r>
        <w:rPr>
          <w:rStyle w:val="CommentReference"/>
        </w:rPr>
        <w:annotationRef/>
      </w:r>
      <w:r w:rsidR="00E819AE">
        <w:t>Liad erased these for some reason:</w:t>
      </w:r>
    </w:p>
    <w:p w14:paraId="2C9B8FA2" w14:textId="77777777" w:rsidR="00E819AE" w:rsidRDefault="00E819AE">
      <w:pPr>
        <w:pStyle w:val="CommentText"/>
        <w:bidi w:val="0"/>
      </w:pPr>
      <w:r>
        <w:rPr>
          <w:strike/>
        </w:rPr>
        <w:t>Jensen 2011 - Change blindness and inattentional blindness</w:t>
      </w:r>
    </w:p>
    <w:p w14:paraId="66E1FC9C" w14:textId="77777777" w:rsidR="00E819AE" w:rsidRDefault="00E819AE">
      <w:pPr>
        <w:pStyle w:val="CommentText"/>
        <w:bidi w:val="0"/>
      </w:pPr>
    </w:p>
    <w:p w14:paraId="06A4E6CF" w14:textId="77777777" w:rsidR="00E819AE" w:rsidRDefault="00E819AE">
      <w:pPr>
        <w:pStyle w:val="CommentText"/>
        <w:bidi w:val="0"/>
      </w:pPr>
      <w:r>
        <w:rPr>
          <w:strike/>
        </w:rPr>
        <w:t>Shapiro 1997 - The attentional blink</w:t>
      </w:r>
    </w:p>
    <w:p w14:paraId="7F374985" w14:textId="77777777" w:rsidR="00E819AE" w:rsidRDefault="00E819AE">
      <w:pPr>
        <w:pStyle w:val="CommentText"/>
        <w:bidi w:val="0"/>
      </w:pPr>
    </w:p>
    <w:p w14:paraId="070C679C" w14:textId="77777777" w:rsidR="00E819AE" w:rsidRDefault="00E819AE">
      <w:pPr>
        <w:pStyle w:val="CommentText"/>
        <w:bidi w:val="0"/>
      </w:pPr>
      <w:r>
        <w:rPr>
          <w:strike/>
        </w:rPr>
        <w:t>Kanwisher 1987 - Repetition blindness: Type recognition without token individuation</w:t>
      </w:r>
    </w:p>
    <w:p w14:paraId="01EF7B8E" w14:textId="77777777" w:rsidR="00E819AE" w:rsidRDefault="00E819AE">
      <w:pPr>
        <w:pStyle w:val="CommentText"/>
        <w:bidi w:val="0"/>
      </w:pPr>
      <w:r>
        <w:t>I think she meant that I should search these "inattentional blindness" related papers instead:</w:t>
      </w:r>
    </w:p>
    <w:p w14:paraId="5B63ACAF" w14:textId="77777777" w:rsidR="00E819AE" w:rsidRDefault="00E819AE">
      <w:pPr>
        <w:pStyle w:val="CommentText"/>
      </w:pPr>
      <w:r>
        <w:t>Mack &amp;  Rock</w:t>
      </w:r>
    </w:p>
    <w:p w14:paraId="19E494F7" w14:textId="77777777" w:rsidR="00E819AE" w:rsidRDefault="00E819AE">
      <w:pPr>
        <w:pStyle w:val="CommentText"/>
      </w:pPr>
      <w:r>
        <w:t>Michael Pitts</w:t>
      </w:r>
    </w:p>
    <w:p w14:paraId="23B4EA9E" w14:textId="77777777" w:rsidR="00E819AE" w:rsidRDefault="00E819AE" w:rsidP="00A10EB0">
      <w:pPr>
        <w:pStyle w:val="CommentText"/>
        <w:bidi w:val="0"/>
      </w:pPr>
      <w:r>
        <w:t>Clown</w:t>
      </w:r>
    </w:p>
  </w:comment>
  <w:comment w:id="6" w:author="Chen Heller" w:date="2022-06-23T13:00:00Z" w:initials="CH">
    <w:p w14:paraId="6A129D5E" w14:textId="77777777" w:rsidR="004E3A92" w:rsidRDefault="00381020">
      <w:pPr>
        <w:pStyle w:val="CommentText"/>
        <w:bidi w:val="0"/>
      </w:pPr>
      <w:r>
        <w:rPr>
          <w:rStyle w:val="CommentReference"/>
        </w:rPr>
        <w:annotationRef/>
      </w:r>
      <w:r w:rsidR="004E3A92">
        <w:t>Kouider 2007 - Levels of processing during non-conscious perception: a critical review of visual masking</w:t>
      </w:r>
    </w:p>
    <w:p w14:paraId="672C1A2E" w14:textId="77777777" w:rsidR="004E3A92" w:rsidRDefault="004E3A92">
      <w:pPr>
        <w:pStyle w:val="CommentText"/>
        <w:bidi w:val="0"/>
      </w:pPr>
    </w:p>
    <w:p w14:paraId="21F53A4B" w14:textId="77777777" w:rsidR="004E3A92" w:rsidRDefault="004E3A92">
      <w:pPr>
        <w:pStyle w:val="CommentText"/>
        <w:bidi w:val="0"/>
      </w:pPr>
      <w:r>
        <w:t>Kihlstrom 1987 - The cognitive unconscious</w:t>
      </w:r>
    </w:p>
    <w:p w14:paraId="57CA1215" w14:textId="77777777" w:rsidR="004E3A92" w:rsidRDefault="004E3A92">
      <w:pPr>
        <w:pStyle w:val="CommentText"/>
        <w:bidi w:val="0"/>
      </w:pPr>
    </w:p>
    <w:p w14:paraId="7E248A5D" w14:textId="77777777" w:rsidR="004E3A92" w:rsidRDefault="004E3A92">
      <w:pPr>
        <w:pStyle w:val="CommentText"/>
        <w:bidi w:val="0"/>
      </w:pPr>
      <w:r>
        <w:t>Holland 2005 - Smells like clean spirit: Nonconscious effects of scent on cognition and behavior.</w:t>
      </w:r>
    </w:p>
    <w:p w14:paraId="5ADD10B6" w14:textId="77777777" w:rsidR="004E3A92" w:rsidRDefault="004E3A92">
      <w:pPr>
        <w:pStyle w:val="CommentText"/>
        <w:bidi w:val="0"/>
      </w:pPr>
    </w:p>
    <w:p w14:paraId="6DD70AEE" w14:textId="77777777" w:rsidR="004E3A92" w:rsidRDefault="004E3A92">
      <w:pPr>
        <w:pStyle w:val="CommentText"/>
        <w:bidi w:val="0"/>
      </w:pPr>
      <w:r>
        <w:t>Liad erased this one for some reason:</w:t>
      </w:r>
    </w:p>
    <w:p w14:paraId="07B093EB" w14:textId="77777777" w:rsidR="004E3A92" w:rsidRDefault="004E3A92" w:rsidP="00E76130">
      <w:pPr>
        <w:pStyle w:val="CommentText"/>
        <w:bidi w:val="0"/>
      </w:pPr>
      <w:r>
        <w:rPr>
          <w:strike/>
        </w:rPr>
        <w:t>Bargh 2008 - The unconscious mind</w:t>
      </w:r>
    </w:p>
  </w:comment>
  <w:comment w:id="7" w:author="Chen Heller" w:date="2022-06-23T13:02:00Z" w:initials="CH">
    <w:p w14:paraId="4A9A1EFE" w14:textId="7985DF21" w:rsidR="00ED3BE7" w:rsidRDefault="00ED3BE7">
      <w:pPr>
        <w:pStyle w:val="CommentText"/>
      </w:pPr>
      <w:r>
        <w:rPr>
          <w:rStyle w:val="CommentReference"/>
        </w:rPr>
        <w:annotationRef/>
      </w:r>
      <w:r>
        <w:t>By Liad:</w:t>
      </w:r>
    </w:p>
    <w:p w14:paraId="15A3CCD2" w14:textId="77777777" w:rsidR="00ED3BE7" w:rsidRDefault="00ED3BE7">
      <w:pPr>
        <w:pStyle w:val="CommentText"/>
      </w:pPr>
      <w:r>
        <w:t>Kim &amp; Blake, 2005</w:t>
      </w:r>
    </w:p>
    <w:p w14:paraId="47F53FE6" w14:textId="77777777" w:rsidR="00ED3BE7" w:rsidRDefault="00ED3BE7" w:rsidP="000F44EA">
      <w:pPr>
        <w:pStyle w:val="CommentText"/>
        <w:bidi w:val="0"/>
      </w:pPr>
      <w:r>
        <w:t>Breitmeyer, 2015</w:t>
      </w:r>
    </w:p>
  </w:comment>
  <w:comment w:id="8" w:author="Chen Heller" w:date="2022-06-23T15:01:00Z" w:initials="CH">
    <w:p w14:paraId="1359CC43" w14:textId="77777777" w:rsidR="00921740" w:rsidRDefault="00921740">
      <w:pPr>
        <w:pStyle w:val="CommentText"/>
        <w:bidi w:val="0"/>
      </w:pPr>
      <w:r>
        <w:rPr>
          <w:rStyle w:val="CommentReference"/>
        </w:rPr>
        <w:annotationRef/>
      </w:r>
      <w:r>
        <w:t>Not sure if citation is necessary here.</w:t>
      </w:r>
    </w:p>
    <w:p w14:paraId="76FDD192" w14:textId="77777777" w:rsidR="00921740" w:rsidRDefault="00921740">
      <w:pPr>
        <w:pStyle w:val="CommentText"/>
        <w:bidi w:val="0"/>
      </w:pPr>
    </w:p>
    <w:p w14:paraId="025DC6D4" w14:textId="77777777" w:rsidR="00921740" w:rsidRDefault="00921740">
      <w:pPr>
        <w:pStyle w:val="CommentText"/>
        <w:bidi w:val="0"/>
      </w:pPr>
      <w:r>
        <w:t>If it is, look for more degradation papers.</w:t>
      </w:r>
    </w:p>
    <w:p w14:paraId="62A15EFF" w14:textId="77777777" w:rsidR="00921740" w:rsidRDefault="00921740">
      <w:pPr>
        <w:pStyle w:val="CommentText"/>
        <w:bidi w:val="0"/>
      </w:pPr>
    </w:p>
    <w:p w14:paraId="63C64E61" w14:textId="77777777" w:rsidR="00921740" w:rsidRDefault="00921740">
      <w:pPr>
        <w:pStyle w:val="CommentText"/>
        <w:bidi w:val="0"/>
      </w:pPr>
      <w:r>
        <w:t>Daltrozzo 2011 - Subliminal semantic priming in speech</w:t>
      </w:r>
    </w:p>
    <w:p w14:paraId="49B9C5BD" w14:textId="77777777" w:rsidR="00921740" w:rsidRDefault="00921740" w:rsidP="006759A4">
      <w:pPr>
        <w:pStyle w:val="CommentText"/>
        <w:bidi w:val="0"/>
      </w:pPr>
      <w:r>
        <w:t>Li 2007 - Subliminal smells can guide social preferences</w:t>
      </w:r>
    </w:p>
  </w:comment>
  <w:comment w:id="9" w:author="Chen Heller" w:date="2022-06-23T15:03:00Z" w:initials="CH">
    <w:p w14:paraId="73B14419" w14:textId="77777777" w:rsidR="00921740" w:rsidRDefault="00921740">
      <w:pPr>
        <w:pStyle w:val="CommentText"/>
        <w:bidi w:val="0"/>
      </w:pPr>
      <w:r>
        <w:rPr>
          <w:rStyle w:val="CommentReference"/>
        </w:rPr>
        <w:annotationRef/>
      </w:r>
      <w:r>
        <w:t>Not sure if citation is necessary here.</w:t>
      </w:r>
    </w:p>
    <w:p w14:paraId="728E6AD1" w14:textId="77777777" w:rsidR="00921740" w:rsidRDefault="00921740">
      <w:pPr>
        <w:pStyle w:val="CommentText"/>
        <w:bidi w:val="0"/>
      </w:pPr>
    </w:p>
    <w:p w14:paraId="5CA4B7F4" w14:textId="77777777" w:rsidR="00921740" w:rsidRDefault="00921740">
      <w:pPr>
        <w:pStyle w:val="CommentText"/>
        <w:bidi w:val="0"/>
      </w:pPr>
      <w:r>
        <w:t xml:space="preserve">Review of many methods - Breitmeyer, B. G. (2015). Psychophysical “blinding” methods reveal a functional hierarchy of unconscious visual processing; </w:t>
      </w:r>
    </w:p>
    <w:p w14:paraId="3631F85D" w14:textId="77777777" w:rsidR="00921740" w:rsidRDefault="00921740">
      <w:pPr>
        <w:pStyle w:val="CommentText"/>
        <w:bidi w:val="0"/>
      </w:pPr>
    </w:p>
    <w:p w14:paraId="3611D0C4" w14:textId="77777777" w:rsidR="00921740" w:rsidRDefault="00921740">
      <w:pPr>
        <w:pStyle w:val="CommentText"/>
        <w:bidi w:val="0"/>
      </w:pPr>
      <w:r>
        <w:t>Review of many methods - Kim 2005 - Psychophysical magic: rendering the visible ‘invisible’</w:t>
      </w:r>
    </w:p>
    <w:p w14:paraId="6482C5E5" w14:textId="77777777" w:rsidR="00921740" w:rsidRDefault="00921740">
      <w:pPr>
        <w:pStyle w:val="CommentText"/>
        <w:bidi w:val="0"/>
      </w:pPr>
    </w:p>
    <w:p w14:paraId="07EEC21A" w14:textId="77777777" w:rsidR="00921740" w:rsidRDefault="00921740">
      <w:pPr>
        <w:pStyle w:val="CommentText"/>
        <w:bidi w:val="0"/>
      </w:pPr>
      <w:r>
        <w:t>Inter-ocular-occlusion- Moutoussis 2002 - The relationship between cortical activation and perception investigated with invisible stimuli.</w:t>
      </w:r>
    </w:p>
    <w:p w14:paraId="6D99261A" w14:textId="77777777" w:rsidR="00921740" w:rsidRDefault="00921740">
      <w:pPr>
        <w:pStyle w:val="CommentText"/>
        <w:bidi w:val="0"/>
      </w:pPr>
    </w:p>
    <w:p w14:paraId="2757984D" w14:textId="77777777" w:rsidR="00921740" w:rsidRDefault="00921740">
      <w:pPr>
        <w:pStyle w:val="CommentText"/>
        <w:bidi w:val="0"/>
      </w:pPr>
      <w:r>
        <w:t>CFS - Tsuchiya 2005 - Continuous flash suppression reduces negative afterimages</w:t>
      </w:r>
    </w:p>
    <w:p w14:paraId="667A8854" w14:textId="77777777" w:rsidR="00921740" w:rsidRDefault="00921740">
      <w:pPr>
        <w:pStyle w:val="CommentText"/>
        <w:bidi w:val="0"/>
      </w:pPr>
    </w:p>
    <w:p w14:paraId="05CCEDDD" w14:textId="77777777" w:rsidR="00921740" w:rsidRDefault="00921740">
      <w:pPr>
        <w:pStyle w:val="CommentText"/>
        <w:bidi w:val="0"/>
      </w:pPr>
      <w:r>
        <w:t>CFS - Almeida 2013 - Affect of the unconscious: Visually suppressed angry faces modulate our decisions</w:t>
      </w:r>
    </w:p>
    <w:p w14:paraId="21CDE79E" w14:textId="77777777" w:rsidR="00921740" w:rsidRDefault="00921740">
      <w:pPr>
        <w:pStyle w:val="CommentText"/>
        <w:bidi w:val="0"/>
      </w:pPr>
    </w:p>
    <w:p w14:paraId="733B51F1" w14:textId="77777777" w:rsidR="00921740" w:rsidRDefault="00921740" w:rsidP="008D0E64">
      <w:pPr>
        <w:pStyle w:val="CommentText"/>
        <w:bidi w:val="0"/>
      </w:pPr>
      <w:r>
        <w:t>Masking - Dehaene 1998 Imaging unconscious semantic priming</w:t>
      </w:r>
    </w:p>
  </w:comment>
  <w:comment w:id="10" w:author="Chen Heller" w:date="2022-06-23T15:04:00Z" w:initials="CH">
    <w:p w14:paraId="3525A1E4" w14:textId="4FFF8A85" w:rsidR="00231BF7" w:rsidRDefault="00231BF7">
      <w:pPr>
        <w:pStyle w:val="CommentText"/>
        <w:bidi w:val="0"/>
      </w:pPr>
      <w:r>
        <w:rPr>
          <w:rStyle w:val="CommentReference"/>
        </w:rPr>
        <w:annotationRef/>
      </w:r>
      <w:r>
        <w:t>Not sure if citation is necessary here.</w:t>
      </w:r>
    </w:p>
    <w:p w14:paraId="7FC06B8F" w14:textId="77777777" w:rsidR="00231BF7" w:rsidRDefault="00231BF7">
      <w:pPr>
        <w:pStyle w:val="CommentText"/>
        <w:bidi w:val="0"/>
      </w:pPr>
    </w:p>
    <w:p w14:paraId="13EB54F2" w14:textId="77777777" w:rsidR="00231BF7" w:rsidRDefault="00231BF7">
      <w:pPr>
        <w:pStyle w:val="CommentText"/>
        <w:bidi w:val="0"/>
      </w:pPr>
      <w:r>
        <w:t>Hyman 2010 - Did you see the unicycling clown? Inattentional blindness while walking and talking on a cell phone</w:t>
      </w:r>
    </w:p>
    <w:p w14:paraId="46269577" w14:textId="77777777" w:rsidR="00231BF7" w:rsidRDefault="00231BF7">
      <w:pPr>
        <w:pStyle w:val="CommentText"/>
        <w:bidi w:val="0"/>
      </w:pPr>
    </w:p>
    <w:p w14:paraId="5140CFFE" w14:textId="77777777" w:rsidR="00231BF7" w:rsidRDefault="00231BF7">
      <w:pPr>
        <w:pStyle w:val="CommentText"/>
        <w:bidi w:val="0"/>
      </w:pPr>
      <w:r>
        <w:t>Mack 1998 - Inattentional blindness: Perception without attention</w:t>
      </w:r>
    </w:p>
    <w:p w14:paraId="3E783457" w14:textId="77777777" w:rsidR="00231BF7" w:rsidRDefault="00231BF7">
      <w:pPr>
        <w:pStyle w:val="CommentText"/>
        <w:bidi w:val="0"/>
      </w:pPr>
    </w:p>
    <w:p w14:paraId="247CCB1E" w14:textId="77777777" w:rsidR="00231BF7" w:rsidRDefault="00231BF7" w:rsidP="004B6272">
      <w:pPr>
        <w:pStyle w:val="CommentText"/>
        <w:bidi w:val="0"/>
      </w:pPr>
      <w:r>
        <w:t>Fougnie 2007 - Executive working memory load induces inattentional blindness</w:t>
      </w:r>
    </w:p>
  </w:comment>
  <w:comment w:id="11" w:author="Liad Mudrik" w:date="2022-07-09T23:35:00Z" w:initials="LM">
    <w:p w14:paraId="77F08969" w14:textId="77777777" w:rsidR="001C015A" w:rsidRDefault="001C015A" w:rsidP="005D0DFC">
      <w:pPr>
        <w:bidi w:val="0"/>
      </w:pPr>
      <w:r>
        <w:rPr>
          <w:rStyle w:val="CommentReference"/>
        </w:rPr>
        <w:annotationRef/>
      </w:r>
      <w:r>
        <w:rPr>
          <w:sz w:val="20"/>
          <w:szCs w:val="20"/>
        </w:rPr>
        <w:t>Kim &amp; Blake, 2005. Breitmeyer 2015</w:t>
      </w:r>
    </w:p>
  </w:comment>
  <w:comment w:id="12" w:author="Chen Heller" w:date="2022-06-23T13:13:00Z" w:initials="CH">
    <w:p w14:paraId="708CE776" w14:textId="57EFA055" w:rsidR="00177DA9" w:rsidRDefault="00177DA9">
      <w:pPr>
        <w:pStyle w:val="CommentText"/>
        <w:bidi w:val="0"/>
      </w:pPr>
      <w:r>
        <w:rPr>
          <w:rStyle w:val="CommentReference"/>
        </w:rPr>
        <w:annotationRef/>
      </w:r>
      <w:r>
        <w:t>Heinzel 2008 - Neural correlates of subliminal and supraliminal letter processing—An event-related fMRI study. —An event-related fMRI study</w:t>
      </w:r>
    </w:p>
    <w:p w14:paraId="68989BCA" w14:textId="77777777" w:rsidR="00177DA9" w:rsidRDefault="00177DA9">
      <w:pPr>
        <w:pStyle w:val="CommentText"/>
        <w:bidi w:val="0"/>
      </w:pPr>
      <w:r>
        <w:t>^^^^^^ They show some areas have higher activity while others have lower activity.</w:t>
      </w:r>
    </w:p>
    <w:p w14:paraId="419D9363" w14:textId="77777777" w:rsidR="00177DA9" w:rsidRDefault="00177DA9">
      <w:pPr>
        <w:pStyle w:val="CommentText"/>
        <w:bidi w:val="0"/>
      </w:pPr>
      <w:r>
        <w:t>You need to find more papers that show the difference in activity between conscious and unconscious or subliminal and supraliminal.</w:t>
      </w:r>
    </w:p>
    <w:p w14:paraId="552C123B" w14:textId="77777777" w:rsidR="00177DA9" w:rsidRDefault="00177DA9">
      <w:pPr>
        <w:pStyle w:val="CommentText"/>
        <w:bidi w:val="0"/>
      </w:pPr>
    </w:p>
    <w:p w14:paraId="16C45666" w14:textId="77777777" w:rsidR="00177DA9" w:rsidRDefault="00177DA9">
      <w:pPr>
        <w:pStyle w:val="CommentText"/>
        <w:bidi w:val="0"/>
      </w:pPr>
      <w:r>
        <w:t>You might find something here:</w:t>
      </w:r>
    </w:p>
    <w:p w14:paraId="05334F4A" w14:textId="77777777" w:rsidR="00177DA9" w:rsidRDefault="00177DA9">
      <w:pPr>
        <w:pStyle w:val="CommentText"/>
        <w:bidi w:val="0"/>
      </w:pPr>
      <w:r>
        <w:rPr>
          <w:b/>
          <w:bCs/>
          <w:color w:val="505050"/>
          <w:u w:val="single"/>
        </w:rPr>
        <w:t>Psychophysical “blinding” methods reveal a functional hierarchy of unconscious visual processing</w:t>
      </w:r>
    </w:p>
    <w:p w14:paraId="1C758142" w14:textId="77777777" w:rsidR="00177DA9" w:rsidRDefault="00177DA9">
      <w:pPr>
        <w:pStyle w:val="CommentText"/>
        <w:bidi w:val="0"/>
      </w:pPr>
    </w:p>
    <w:p w14:paraId="62EC7D5E" w14:textId="77777777" w:rsidR="00177DA9" w:rsidRDefault="00177DA9">
      <w:pPr>
        <w:pStyle w:val="CommentText"/>
        <w:bidi w:val="0"/>
      </w:pPr>
      <w:r>
        <w:t>Maybe also look here in the list of papers under the header: the subliminal prime paradigm</w:t>
      </w:r>
    </w:p>
    <w:p w14:paraId="2592686D" w14:textId="77777777" w:rsidR="00177DA9" w:rsidRDefault="00177DA9">
      <w:pPr>
        <w:pStyle w:val="CommentText"/>
        <w:bidi w:val="0"/>
      </w:pPr>
      <w:r>
        <w:rPr>
          <w:b/>
          <w:bCs/>
          <w:color w:val="505050"/>
          <w:u w:val="single"/>
        </w:rPr>
        <w:t>Reexamining unconscious response priming: A liminal-prime paradigm</w:t>
      </w:r>
    </w:p>
    <w:p w14:paraId="7CBCD8F0" w14:textId="77777777" w:rsidR="00177DA9" w:rsidRDefault="00177DA9">
      <w:pPr>
        <w:pStyle w:val="CommentText"/>
        <w:bidi w:val="0"/>
      </w:pPr>
    </w:p>
    <w:p w14:paraId="73DB69FE" w14:textId="77777777" w:rsidR="00177DA9" w:rsidRDefault="00177DA9">
      <w:pPr>
        <w:pStyle w:val="CommentText"/>
        <w:bidi w:val="0"/>
      </w:pPr>
    </w:p>
    <w:p w14:paraId="437E2A63" w14:textId="77777777" w:rsidR="00177DA9" w:rsidRDefault="00177DA9">
      <w:pPr>
        <w:pStyle w:val="CommentText"/>
        <w:bidi w:val="0"/>
      </w:pPr>
      <w:r>
        <w:t>Check if the following contain evidence for reduced signal in UC processing:</w:t>
      </w:r>
    </w:p>
    <w:p w14:paraId="5A2CEE35" w14:textId="77777777" w:rsidR="00177DA9" w:rsidRDefault="00177DA9">
      <w:pPr>
        <w:pStyle w:val="CommentText"/>
        <w:bidi w:val="0"/>
      </w:pPr>
      <w:r>
        <w:t>Yuval-Greenberg, S., and Heeger, D. J. (2013). Continuous flash suppression modulates cortical activity in early visual cortex</w:t>
      </w:r>
    </w:p>
    <w:p w14:paraId="08BB43B8" w14:textId="77777777" w:rsidR="00177DA9" w:rsidRDefault="00177DA9">
      <w:pPr>
        <w:pStyle w:val="CommentText"/>
        <w:bidi w:val="0"/>
      </w:pPr>
    </w:p>
    <w:p w14:paraId="1321A2DE" w14:textId="77777777" w:rsidR="00177DA9" w:rsidRDefault="00177DA9">
      <w:pPr>
        <w:pStyle w:val="CommentText"/>
        <w:bidi w:val="0"/>
      </w:pPr>
      <w:r>
        <w:t xml:space="preserve">Dubois, J., and Faivre, N. (2014). Invisible, but how? The depth of unconscious processing as inferred from different suppression techniques </w:t>
      </w:r>
    </w:p>
    <w:p w14:paraId="0C71DAE5" w14:textId="77777777" w:rsidR="00177DA9" w:rsidRDefault="00177DA9">
      <w:pPr>
        <w:pStyle w:val="CommentText"/>
        <w:bidi w:val="0"/>
      </w:pPr>
    </w:p>
    <w:p w14:paraId="06E7382B" w14:textId="77777777" w:rsidR="00177DA9" w:rsidRDefault="00177DA9" w:rsidP="004601D0">
      <w:pPr>
        <w:pStyle w:val="CommentText"/>
        <w:bidi w:val="0"/>
      </w:pPr>
      <w:r>
        <w:t>Sterzer  2014 - Neural processing of visual information under interocular suppression: A critical review</w:t>
      </w:r>
    </w:p>
  </w:comment>
  <w:comment w:id="13" w:author="Chen Heller" w:date="2022-06-23T13:38:00Z" w:initials="CH">
    <w:p w14:paraId="5693B1FD" w14:textId="77777777" w:rsidR="00F66FE7" w:rsidRDefault="00F66FE7" w:rsidP="00E43EDB">
      <w:pPr>
        <w:pStyle w:val="CommentText"/>
        <w:bidi w:val="0"/>
      </w:pPr>
      <w:r>
        <w:rPr>
          <w:rStyle w:val="CommentReference"/>
        </w:rPr>
        <w:annotationRef/>
      </w:r>
      <w:r>
        <w:t>Greenwald 1996 - Three cognitive markers of unconscious semantic activation</w:t>
      </w:r>
    </w:p>
  </w:comment>
  <w:comment w:id="14" w:author="Chen Heller" w:date="2022-06-26T10:56:00Z" w:initials="CH">
    <w:p w14:paraId="6CACB088" w14:textId="77777777" w:rsidR="00535D8D" w:rsidRDefault="00535D8D" w:rsidP="00535D8D">
      <w:pPr>
        <w:pStyle w:val="CommentText"/>
        <w:bidi w:val="0"/>
      </w:pPr>
      <w:r>
        <w:rPr>
          <w:rStyle w:val="CommentReference"/>
        </w:rPr>
        <w:annotationRef/>
      </w:r>
      <w:r>
        <w:t>Finkbeiner (2004) The role of polysemy in masked semantic and translation priming</w:t>
      </w:r>
    </w:p>
    <w:p w14:paraId="37FD5402" w14:textId="77777777" w:rsidR="00535D8D" w:rsidRDefault="00535D8D" w:rsidP="00535D8D">
      <w:pPr>
        <w:pStyle w:val="CommentText"/>
        <w:bidi w:val="0"/>
      </w:pPr>
    </w:p>
    <w:p w14:paraId="0C8C9B49" w14:textId="77777777" w:rsidR="00535D8D" w:rsidRDefault="00535D8D" w:rsidP="00535D8D">
      <w:pPr>
        <w:pStyle w:val="CommentText"/>
        <w:bidi w:val="0"/>
      </w:pPr>
      <w:r>
        <w:t>Abrams (2002) Subliminal words activate semantic categories (not automated motor responses)</w:t>
      </w:r>
    </w:p>
    <w:p w14:paraId="092DE8BC" w14:textId="77777777" w:rsidR="00535D8D" w:rsidRDefault="00535D8D" w:rsidP="00535D8D">
      <w:pPr>
        <w:pStyle w:val="CommentText"/>
        <w:bidi w:val="0"/>
      </w:pPr>
    </w:p>
    <w:p w14:paraId="41462407" w14:textId="77777777" w:rsidR="00535D8D" w:rsidRDefault="00535D8D" w:rsidP="00535D8D">
      <w:pPr>
        <w:pStyle w:val="CommentText"/>
        <w:bidi w:val="0"/>
      </w:pPr>
      <w:r>
        <w:t>Dehaene (1998). Imaging unconscious semantic priming</w:t>
      </w:r>
    </w:p>
    <w:p w14:paraId="3AE0EF12" w14:textId="77777777" w:rsidR="00535D8D" w:rsidRDefault="00535D8D" w:rsidP="00535D8D">
      <w:pPr>
        <w:pStyle w:val="CommentText"/>
        <w:bidi w:val="0"/>
      </w:pPr>
    </w:p>
    <w:p w14:paraId="624046CD" w14:textId="77777777" w:rsidR="00535D8D" w:rsidRDefault="00535D8D" w:rsidP="00535D8D">
      <w:pPr>
        <w:pStyle w:val="CommentText"/>
        <w:bidi w:val="0"/>
      </w:pPr>
      <w:r>
        <w:t>Holender (1986). Semantic activation without conscious identification in dichotic listening, parafoveal vision and visual masking</w:t>
      </w:r>
    </w:p>
    <w:p w14:paraId="56E90854" w14:textId="77777777" w:rsidR="00535D8D" w:rsidRDefault="00535D8D" w:rsidP="00535D8D">
      <w:pPr>
        <w:pStyle w:val="CommentText"/>
        <w:bidi w:val="0"/>
      </w:pPr>
    </w:p>
    <w:p w14:paraId="44F160E6" w14:textId="77777777" w:rsidR="00535D8D" w:rsidRDefault="00535D8D" w:rsidP="00535D8D">
      <w:pPr>
        <w:pStyle w:val="CommentText"/>
        <w:bidi w:val="0"/>
      </w:pPr>
      <w:r>
        <w:t>Dehaene (2001). Cerebral mechanisms of word masking and unconscious repetition priming</w:t>
      </w:r>
    </w:p>
    <w:p w14:paraId="7B1F1DFC" w14:textId="77777777" w:rsidR="00535D8D" w:rsidRDefault="00535D8D" w:rsidP="00535D8D">
      <w:pPr>
        <w:pStyle w:val="CommentText"/>
        <w:bidi w:val="0"/>
      </w:pPr>
    </w:p>
    <w:p w14:paraId="73CE42DB" w14:textId="77777777" w:rsidR="00535D8D" w:rsidRDefault="00535D8D" w:rsidP="00535D8D">
      <w:pPr>
        <w:pStyle w:val="CommentText"/>
        <w:bidi w:val="0"/>
      </w:pPr>
      <w:r>
        <w:t>Draine (1998). Replicable unconscious semantic priming.</w:t>
      </w:r>
    </w:p>
    <w:p w14:paraId="4AE7C491" w14:textId="77777777" w:rsidR="00535D8D" w:rsidRDefault="00535D8D" w:rsidP="00535D8D">
      <w:pPr>
        <w:pStyle w:val="CommentText"/>
        <w:bidi w:val="0"/>
      </w:pPr>
    </w:p>
    <w:p w14:paraId="386CD601" w14:textId="77777777" w:rsidR="00535D8D" w:rsidRDefault="00535D8D" w:rsidP="00535D8D">
      <w:pPr>
        <w:pStyle w:val="CommentText"/>
        <w:bidi w:val="0"/>
      </w:pPr>
      <w:r>
        <w:t>Stenberg (2000). Semantic processing without conscious identification: Evidence from event-related potentials</w:t>
      </w:r>
    </w:p>
  </w:comment>
  <w:comment w:id="15" w:author="Liad Mudrik" w:date="2022-07-09T23:50:00Z" w:initials="LM">
    <w:p w14:paraId="2F9D6402" w14:textId="77777777" w:rsidR="00535D8D" w:rsidRDefault="00535D8D" w:rsidP="008E75C5">
      <w:pPr>
        <w:bidi w:val="0"/>
      </w:pPr>
      <w:r>
        <w:rPr>
          <w:rStyle w:val="CommentReference"/>
        </w:rPr>
        <w:annotationRef/>
      </w:r>
      <w:r>
        <w:rPr>
          <w:sz w:val="20"/>
          <w:szCs w:val="20"/>
        </w:rPr>
        <w:t>Note to include also papers challenging semantic priming here, as we are talking about the controversy (and no need to quote so many studies in any case)</w:t>
      </w:r>
    </w:p>
  </w:comment>
  <w:comment w:id="16" w:author="Chen Heller" w:date="2022-06-26T10:48:00Z" w:initials="CH">
    <w:p w14:paraId="44EBD44B" w14:textId="77777777" w:rsidR="004F5838" w:rsidRDefault="004F5838" w:rsidP="004F5838">
      <w:pPr>
        <w:pStyle w:val="CommentText"/>
        <w:bidi w:val="0"/>
      </w:pPr>
      <w:r>
        <w:rPr>
          <w:rStyle w:val="CommentReference"/>
        </w:rPr>
        <w:annotationRef/>
      </w:r>
      <w:r>
        <w:t>Kouider (2007) Cerebral bases of subliminal and supraliminal priming during reading.</w:t>
      </w:r>
    </w:p>
    <w:p w14:paraId="263C29B3" w14:textId="77777777" w:rsidR="004F5838" w:rsidRDefault="004F5838" w:rsidP="004F5838">
      <w:pPr>
        <w:pStyle w:val="CommentText"/>
        <w:bidi w:val="0"/>
      </w:pPr>
    </w:p>
    <w:p w14:paraId="6D187371" w14:textId="77777777" w:rsidR="004F5838" w:rsidRDefault="004F5838" w:rsidP="004F5838">
      <w:pPr>
        <w:pStyle w:val="CommentText"/>
        <w:bidi w:val="0"/>
      </w:pPr>
      <w:r>
        <w:t>Rohr (2021). Degree and Complexity of Non-conscious Emotional Information Processing–A Review of Masked Priming Studies</w:t>
      </w:r>
    </w:p>
    <w:p w14:paraId="5E11B7D3" w14:textId="77777777" w:rsidR="004F5838" w:rsidRDefault="004F5838" w:rsidP="004F5838">
      <w:pPr>
        <w:pStyle w:val="CommentText"/>
        <w:bidi w:val="0"/>
      </w:pPr>
    </w:p>
    <w:p w14:paraId="68C60A91" w14:textId="77777777" w:rsidR="004F5838" w:rsidRDefault="004F5838" w:rsidP="004F5838">
      <w:pPr>
        <w:pStyle w:val="CommentText"/>
        <w:bidi w:val="0"/>
      </w:pPr>
      <w:r>
        <w:t>Kouider 2007 - Levels of processing during non-conscious perception a critical review of visual masking</w:t>
      </w:r>
    </w:p>
    <w:p w14:paraId="1090529E" w14:textId="77777777" w:rsidR="004F5838" w:rsidRDefault="004F5838" w:rsidP="004F5838">
      <w:pPr>
        <w:pStyle w:val="CommentText"/>
        <w:bidi w:val="0"/>
      </w:pPr>
    </w:p>
    <w:p w14:paraId="0BBE2722" w14:textId="77777777" w:rsidR="004F5838" w:rsidRDefault="004F5838" w:rsidP="004F5838">
      <w:pPr>
        <w:pStyle w:val="CommentText"/>
        <w:bidi w:val="0"/>
      </w:pPr>
      <w:r>
        <w:t>Herring et al. (2013). On the automatic activation of attitudes: a quarter century of evaluative priming research</w:t>
      </w:r>
    </w:p>
  </w:comment>
  <w:comment w:id="17" w:author="Liad Mudrik" w:date="2022-07-09T23:43:00Z" w:initials="LM">
    <w:p w14:paraId="398F1D32" w14:textId="77777777" w:rsidR="00EE5CFF" w:rsidRDefault="00EE5CFF" w:rsidP="009854DA">
      <w:pPr>
        <w:bidi w:val="0"/>
      </w:pPr>
      <w:r>
        <w:rPr>
          <w:rStyle w:val="CommentReference"/>
        </w:rPr>
        <w:annotationRef/>
      </w:r>
      <w:r>
        <w:rPr>
          <w:sz w:val="20"/>
          <w:szCs w:val="20"/>
        </w:rPr>
        <w:t>give some examples</w:t>
      </w:r>
    </w:p>
  </w:comment>
  <w:comment w:id="18" w:author="Chen Heller" w:date="2022-07-19T12:53:00Z" w:initials="CH">
    <w:p w14:paraId="23E1E817" w14:textId="77777777" w:rsidR="00645173" w:rsidRDefault="00645173">
      <w:pPr>
        <w:pStyle w:val="CommentText"/>
        <w:bidi w:val="0"/>
      </w:pPr>
      <w:r>
        <w:rPr>
          <w:rStyle w:val="CommentReference"/>
        </w:rPr>
        <w:annotationRef/>
      </w:r>
      <w:r>
        <w:t>Perhaps these:</w:t>
      </w:r>
    </w:p>
    <w:p w14:paraId="2C9180DD" w14:textId="77777777" w:rsidR="00645173" w:rsidRDefault="00645173">
      <w:pPr>
        <w:pStyle w:val="CommentText"/>
        <w:bidi w:val="0"/>
      </w:pPr>
    </w:p>
    <w:p w14:paraId="65097533" w14:textId="77777777" w:rsidR="00645173" w:rsidRDefault="00645173">
      <w:pPr>
        <w:pStyle w:val="CommentText"/>
        <w:bidi w:val="0"/>
      </w:pPr>
      <w:r>
        <w:t>Finkbeiner (2004) The role of polysemy in masked semantic and translation priming</w:t>
      </w:r>
    </w:p>
    <w:p w14:paraId="36E21A57" w14:textId="77777777" w:rsidR="00645173" w:rsidRDefault="00645173">
      <w:pPr>
        <w:pStyle w:val="CommentText"/>
        <w:bidi w:val="0"/>
      </w:pPr>
    </w:p>
    <w:p w14:paraId="1B195C44" w14:textId="77777777" w:rsidR="00645173" w:rsidRDefault="00645173">
      <w:pPr>
        <w:pStyle w:val="CommentText"/>
        <w:bidi w:val="0"/>
      </w:pPr>
      <w:r>
        <w:t>Abrams (2002) Subliminal words activate semantic categories (not automated motor responses)</w:t>
      </w:r>
    </w:p>
    <w:p w14:paraId="36F55C51" w14:textId="77777777" w:rsidR="00645173" w:rsidRDefault="00645173">
      <w:pPr>
        <w:pStyle w:val="CommentText"/>
        <w:bidi w:val="0"/>
      </w:pPr>
    </w:p>
    <w:p w14:paraId="7DE3716E" w14:textId="77777777" w:rsidR="00645173" w:rsidRDefault="00645173">
      <w:pPr>
        <w:pStyle w:val="CommentText"/>
        <w:bidi w:val="0"/>
      </w:pPr>
      <w:r>
        <w:t>Dehaene (1998). Imaging unconscious semantic priming</w:t>
      </w:r>
    </w:p>
    <w:p w14:paraId="19837948" w14:textId="77777777" w:rsidR="00645173" w:rsidRDefault="00645173">
      <w:pPr>
        <w:pStyle w:val="CommentText"/>
        <w:bidi w:val="0"/>
      </w:pPr>
    </w:p>
    <w:p w14:paraId="63D07D6B" w14:textId="77777777" w:rsidR="00645173" w:rsidRDefault="00645173">
      <w:pPr>
        <w:pStyle w:val="CommentText"/>
        <w:bidi w:val="0"/>
      </w:pPr>
      <w:r>
        <w:t>Holender (1986). Semantic activation without conscious identification in dichotic listening, parafoveal vision and visual masking</w:t>
      </w:r>
    </w:p>
    <w:p w14:paraId="50686FE6" w14:textId="77777777" w:rsidR="00645173" w:rsidRDefault="00645173">
      <w:pPr>
        <w:pStyle w:val="CommentText"/>
        <w:bidi w:val="0"/>
      </w:pPr>
    </w:p>
    <w:p w14:paraId="5199B853" w14:textId="77777777" w:rsidR="00645173" w:rsidRDefault="00645173">
      <w:pPr>
        <w:pStyle w:val="CommentText"/>
        <w:bidi w:val="0"/>
      </w:pPr>
      <w:r>
        <w:t>Dehaene (2001). Cerebral mechanisms of word masking and unconscious repetition priming</w:t>
      </w:r>
    </w:p>
    <w:p w14:paraId="114125F7" w14:textId="77777777" w:rsidR="00645173" w:rsidRDefault="00645173">
      <w:pPr>
        <w:pStyle w:val="CommentText"/>
        <w:bidi w:val="0"/>
      </w:pPr>
    </w:p>
    <w:p w14:paraId="0B5A3818" w14:textId="77777777" w:rsidR="00645173" w:rsidRDefault="00645173">
      <w:pPr>
        <w:pStyle w:val="CommentText"/>
        <w:bidi w:val="0"/>
      </w:pPr>
      <w:r>
        <w:t>Draine (1998). Replicable unconscious semantic priming.</w:t>
      </w:r>
    </w:p>
    <w:p w14:paraId="1F26AF83" w14:textId="77777777" w:rsidR="00645173" w:rsidRDefault="00645173">
      <w:pPr>
        <w:pStyle w:val="CommentText"/>
        <w:bidi w:val="0"/>
      </w:pPr>
    </w:p>
    <w:p w14:paraId="4C2C489E" w14:textId="77777777" w:rsidR="00645173" w:rsidRDefault="00645173" w:rsidP="00FE4934">
      <w:pPr>
        <w:pStyle w:val="CommentText"/>
        <w:bidi w:val="0"/>
      </w:pPr>
      <w:r>
        <w:t>Stenberg (2000). Semantic processing without conscious identification: Evidence from event-related potentials</w:t>
      </w:r>
    </w:p>
  </w:comment>
  <w:comment w:id="19" w:author="Chen Heller" w:date="2022-06-26T10:54:00Z" w:initials="CH">
    <w:p w14:paraId="4BCB4E09" w14:textId="49241354" w:rsidR="00570DC8" w:rsidRDefault="00570DC8">
      <w:pPr>
        <w:pStyle w:val="CommentText"/>
        <w:bidi w:val="0"/>
      </w:pPr>
      <w:r>
        <w:rPr>
          <w:rStyle w:val="CommentReference"/>
        </w:rPr>
        <w:annotationRef/>
      </w:r>
      <w:r>
        <w:rPr>
          <w:color w:val="222222"/>
        </w:rPr>
        <w:t>Sandberg (2015). Using the perceptual awareness scale (PAS)</w:t>
      </w:r>
    </w:p>
    <w:p w14:paraId="517D9240" w14:textId="77777777" w:rsidR="00570DC8" w:rsidRDefault="00570DC8">
      <w:pPr>
        <w:pStyle w:val="CommentText"/>
        <w:bidi w:val="0"/>
      </w:pPr>
    </w:p>
    <w:p w14:paraId="59607911" w14:textId="77777777" w:rsidR="00570DC8" w:rsidRDefault="00570DC8">
      <w:pPr>
        <w:pStyle w:val="CommentText"/>
        <w:bidi w:val="0"/>
      </w:pPr>
      <w:r>
        <w:rPr>
          <w:color w:val="222222"/>
        </w:rPr>
        <w:t>Reingold (1988). Using direct and indirect measures to study perception without awareness.</w:t>
      </w:r>
    </w:p>
    <w:p w14:paraId="65115684" w14:textId="77777777" w:rsidR="00570DC8" w:rsidRDefault="00570DC8">
      <w:pPr>
        <w:pStyle w:val="CommentText"/>
        <w:bidi w:val="0"/>
      </w:pPr>
    </w:p>
    <w:p w14:paraId="653101E2" w14:textId="77777777" w:rsidR="00570DC8" w:rsidRDefault="00570DC8" w:rsidP="00386BA1">
      <w:pPr>
        <w:pStyle w:val="CommentText"/>
        <w:bidi w:val="0"/>
      </w:pPr>
      <w:r>
        <w:rPr>
          <w:color w:val="222222"/>
        </w:rPr>
        <w:t>Sandberg (2010). Measuring consciousness: is one measure better than the other?</w:t>
      </w:r>
    </w:p>
  </w:comment>
  <w:comment w:id="20" w:author="Chen Heller" w:date="2022-08-26T10:11:00Z" w:initials="CH">
    <w:p w14:paraId="5038946B" w14:textId="77777777" w:rsidR="00B52414" w:rsidRDefault="00CB06D2" w:rsidP="00726471">
      <w:pPr>
        <w:pStyle w:val="CommentText"/>
        <w:bidi w:val="0"/>
      </w:pPr>
      <w:r>
        <w:rPr>
          <w:rStyle w:val="CommentReference"/>
        </w:rPr>
        <w:annotationRef/>
      </w:r>
      <w:r w:rsidR="00B52414">
        <w:rPr>
          <w:color w:val="222222"/>
          <w:highlight w:val="white"/>
        </w:rPr>
        <w:t>Sandberg, K., &amp; Overgaard, M. (2015). Using the perceptual awareness scale (PAS). </w:t>
      </w:r>
      <w:r w:rsidR="00B52414">
        <w:rPr>
          <w:i/>
          <w:iCs/>
          <w:color w:val="222222"/>
          <w:highlight w:val="white"/>
        </w:rPr>
        <w:t>Behavioral methods in consciousness research</w:t>
      </w:r>
      <w:r w:rsidR="00B52414">
        <w:rPr>
          <w:color w:val="222222"/>
          <w:highlight w:val="white"/>
        </w:rPr>
        <w:t>, 181-196.</w:t>
      </w:r>
      <w:r w:rsidR="00B52414">
        <w:rPr>
          <w:rtl/>
        </w:rPr>
        <w:t xml:space="preserve"> </w:t>
      </w:r>
    </w:p>
  </w:comment>
  <w:comment w:id="21" w:author="Chen Heller" w:date="2022-08-26T10:13:00Z" w:initials="CH">
    <w:p w14:paraId="042CD8DC" w14:textId="77777777" w:rsidR="00AF402D" w:rsidRDefault="00C84C32">
      <w:pPr>
        <w:pStyle w:val="CommentText"/>
        <w:bidi w:val="0"/>
      </w:pPr>
      <w:r>
        <w:rPr>
          <w:rStyle w:val="CommentReference"/>
        </w:rPr>
        <w:annotationRef/>
      </w:r>
      <w:r w:rsidR="00AF402D">
        <w:t>Eriksen (1960) Discrimination and learning without awareness: a methodological survey and evaluation</w:t>
      </w:r>
    </w:p>
    <w:p w14:paraId="47883169" w14:textId="77777777" w:rsidR="00AF402D" w:rsidRDefault="00AF402D">
      <w:pPr>
        <w:pStyle w:val="CommentText"/>
        <w:bidi w:val="0"/>
      </w:pPr>
    </w:p>
    <w:p w14:paraId="4EDC598B" w14:textId="77777777" w:rsidR="00AF402D" w:rsidRDefault="00AF402D">
      <w:pPr>
        <w:pStyle w:val="CommentText"/>
        <w:bidi w:val="0"/>
      </w:pPr>
      <w:r>
        <w:rPr>
          <w:b/>
          <w:bCs/>
        </w:rPr>
        <w:t>More related papers (didn't read):</w:t>
      </w:r>
    </w:p>
    <w:p w14:paraId="7663FF83" w14:textId="77777777" w:rsidR="00AF402D" w:rsidRDefault="00AF402D">
      <w:pPr>
        <w:pStyle w:val="CommentText"/>
        <w:bidi w:val="0"/>
      </w:pPr>
    </w:p>
    <w:p w14:paraId="754E3282" w14:textId="77777777" w:rsidR="00AF402D" w:rsidRDefault="00AF402D">
      <w:pPr>
        <w:pStyle w:val="CommentText"/>
        <w:bidi w:val="0"/>
      </w:pPr>
      <w:r>
        <w:t>Hannula (2005) Imaging implicit perception: promise and pitfalls</w:t>
      </w:r>
    </w:p>
    <w:p w14:paraId="53F4910C" w14:textId="77777777" w:rsidR="00AF402D" w:rsidRDefault="00AF402D">
      <w:pPr>
        <w:pStyle w:val="CommentText"/>
        <w:bidi w:val="0"/>
      </w:pPr>
    </w:p>
    <w:p w14:paraId="686D61E2" w14:textId="77777777" w:rsidR="00AF402D" w:rsidRDefault="00AF402D">
      <w:pPr>
        <w:pStyle w:val="CommentText"/>
        <w:bidi w:val="0"/>
      </w:pPr>
      <w:r>
        <w:t>Lloyd (2013) Brain-stimulation induced blindsight: unconscious vision or response bias</w:t>
      </w:r>
    </w:p>
    <w:p w14:paraId="475103DA" w14:textId="77777777" w:rsidR="00AF402D" w:rsidRDefault="00AF402D">
      <w:pPr>
        <w:pStyle w:val="CommentText"/>
        <w:bidi w:val="0"/>
      </w:pPr>
    </w:p>
    <w:p w14:paraId="6CAE3633" w14:textId="77777777" w:rsidR="00AF402D" w:rsidRDefault="00AF402D" w:rsidP="001C28F3">
      <w:pPr>
        <w:pStyle w:val="CommentText"/>
        <w:bidi w:val="0"/>
      </w:pPr>
      <w:r>
        <w:t>Merikle (2001) Perception without awareness: perspectives from cognitive psychology</w:t>
      </w:r>
    </w:p>
  </w:comment>
  <w:comment w:id="22" w:author="Chen Heller" w:date="2022-08-26T10:14:00Z" w:initials="CH">
    <w:p w14:paraId="05B3F7CF" w14:textId="46C61B57" w:rsidR="00AF402D" w:rsidRDefault="00D92FDA">
      <w:pPr>
        <w:pStyle w:val="CommentText"/>
        <w:bidi w:val="0"/>
      </w:pPr>
      <w:r>
        <w:rPr>
          <w:rStyle w:val="CommentReference"/>
        </w:rPr>
        <w:annotationRef/>
      </w:r>
      <w:r w:rsidR="00AF402D">
        <w:rPr>
          <w:color w:val="222222"/>
          <w:highlight w:val="white"/>
        </w:rPr>
        <w:t>Macmillan, N. A., &amp; Creelman, C. D. (2004). </w:t>
      </w:r>
      <w:r w:rsidR="00AF402D">
        <w:rPr>
          <w:i/>
          <w:iCs/>
          <w:color w:val="222222"/>
          <w:highlight w:val="white"/>
        </w:rPr>
        <w:t>Detection theory: A user's guide</w:t>
      </w:r>
      <w:r w:rsidR="00AF402D">
        <w:rPr>
          <w:color w:val="222222"/>
          <w:highlight w:val="white"/>
        </w:rPr>
        <w:t>. Psychology press.</w:t>
      </w:r>
      <w:r w:rsidR="00AF402D">
        <w:t xml:space="preserve">  - It is in Part I chapter 1 page 7 (in the whole book its page 15).</w:t>
      </w:r>
    </w:p>
    <w:p w14:paraId="64367805" w14:textId="77777777" w:rsidR="00AF402D" w:rsidRDefault="00AF402D">
      <w:pPr>
        <w:pStyle w:val="CommentText"/>
        <w:bidi w:val="0"/>
      </w:pPr>
    </w:p>
    <w:p w14:paraId="18A73E05" w14:textId="77777777" w:rsidR="00AF402D" w:rsidRDefault="00AF402D">
      <w:pPr>
        <w:pStyle w:val="CommentText"/>
        <w:bidi w:val="0"/>
      </w:pPr>
      <w:r>
        <w:rPr>
          <w:b/>
          <w:bCs/>
        </w:rPr>
        <w:t>More related papers (Didn't read):</w:t>
      </w:r>
    </w:p>
    <w:p w14:paraId="6303165D" w14:textId="77777777" w:rsidR="00AF402D" w:rsidRDefault="00AF402D">
      <w:pPr>
        <w:pStyle w:val="CommentText"/>
        <w:bidi w:val="0"/>
      </w:pPr>
      <w:r>
        <w:rPr>
          <w:color w:val="333333"/>
          <w:highlight w:val="white"/>
        </w:rPr>
        <w:t>Simpson, A. J., &amp; Fitter, M. J. (1973). What is the best index of detectability? </w:t>
      </w:r>
      <w:r>
        <w:t xml:space="preserve">Psychological Bulletin </w:t>
      </w:r>
    </w:p>
    <w:p w14:paraId="087DD1BE" w14:textId="77777777" w:rsidR="00AF402D" w:rsidRDefault="00AF402D">
      <w:pPr>
        <w:pStyle w:val="CommentText"/>
        <w:bidi w:val="0"/>
      </w:pPr>
    </w:p>
    <w:p w14:paraId="11AA2729" w14:textId="77777777" w:rsidR="00AF402D" w:rsidRDefault="00AF402D" w:rsidP="004B19C2">
      <w:pPr>
        <w:pStyle w:val="CommentText"/>
        <w:bidi w:val="0"/>
      </w:pPr>
      <w:r>
        <w:t>Wickens, Thomas D. (2001). Elementary Signal Detection Theory. OUP USA. ch. 2, p. 20. ISBN 0-19-509250-3.</w:t>
      </w:r>
    </w:p>
  </w:comment>
  <w:comment w:id="23" w:author="Chen Heller" w:date="2022-08-26T10:15:00Z" w:initials="CH">
    <w:p w14:paraId="5650D5DF" w14:textId="147940BE" w:rsidR="00EC13BC" w:rsidRDefault="00D77A57">
      <w:pPr>
        <w:pStyle w:val="CommentText"/>
        <w:bidi w:val="0"/>
      </w:pPr>
      <w:r>
        <w:rPr>
          <w:rStyle w:val="CommentReference"/>
        </w:rPr>
        <w:annotationRef/>
      </w:r>
      <w:r w:rsidR="00EC13BC">
        <w:rPr>
          <w:color w:val="222222"/>
          <w:highlight w:val="white"/>
        </w:rPr>
        <w:t>Bowers, K. S. (1982). On being unconsciously influenced and informed.</w:t>
      </w:r>
      <w:r w:rsidR="00EC13BC">
        <w:t xml:space="preserve">  - Haven't read it since couldn't find it, but articles citing it use it as an example for a paper that discusses cases in which the exclusiveness assumption is violated, therefor UC effect influence the awareness measure.</w:t>
      </w:r>
    </w:p>
    <w:p w14:paraId="7629AA7F" w14:textId="77777777" w:rsidR="00EC13BC" w:rsidRDefault="00EC13BC">
      <w:pPr>
        <w:pStyle w:val="CommentText"/>
        <w:bidi w:val="0"/>
      </w:pPr>
    </w:p>
    <w:p w14:paraId="377EB150" w14:textId="77777777" w:rsidR="00EC13BC" w:rsidRDefault="00EC13BC">
      <w:pPr>
        <w:pStyle w:val="CommentText"/>
        <w:bidi w:val="0"/>
      </w:pPr>
      <w:r>
        <w:rPr>
          <w:color w:val="222222"/>
          <w:highlight w:val="white"/>
        </w:rPr>
        <w:t>Merikle, P. M. &amp; Reingold, E. M. On demonstrating unconscious perception: comment on Draine and Greenwald (1998). </w:t>
      </w:r>
      <w:r>
        <w:rPr>
          <w:i/>
          <w:iCs/>
          <w:color w:val="222222"/>
          <w:highlight w:val="white"/>
        </w:rPr>
        <w:t>J. Exp. Psychol. Gen.</w:t>
      </w:r>
      <w:r>
        <w:rPr>
          <w:color w:val="222222"/>
          <w:highlight w:val="white"/>
        </w:rPr>
        <w:t> </w:t>
      </w:r>
      <w:r>
        <w:rPr>
          <w:b/>
          <w:bCs/>
          <w:color w:val="222222"/>
          <w:highlight w:val="white"/>
        </w:rPr>
        <w:t>127</w:t>
      </w:r>
      <w:r>
        <w:rPr>
          <w:color w:val="222222"/>
          <w:highlight w:val="white"/>
        </w:rPr>
        <w:t>, 304?310 (1998).</w:t>
      </w:r>
      <w:r>
        <w:t xml:space="preserve"> - Cannot access it, but is cited in papers as an example for paper the discusses the exclusiveness problem (over estimation of awwareness due to UC effect on awareness measure).</w:t>
      </w:r>
    </w:p>
    <w:p w14:paraId="1265288D" w14:textId="77777777" w:rsidR="00EC13BC" w:rsidRDefault="00EC13BC">
      <w:pPr>
        <w:pStyle w:val="CommentText"/>
        <w:bidi w:val="0"/>
      </w:pPr>
    </w:p>
    <w:p w14:paraId="4DD15E92" w14:textId="77777777" w:rsidR="00EC13BC" w:rsidRDefault="00EC13BC">
      <w:pPr>
        <w:pStyle w:val="CommentText"/>
        <w:bidi w:val="0"/>
      </w:pPr>
      <w:r>
        <w:rPr>
          <w:b/>
          <w:bCs/>
        </w:rPr>
        <w:t>If not good, look here:</w:t>
      </w:r>
    </w:p>
    <w:p w14:paraId="7425ED77" w14:textId="77777777" w:rsidR="00EC13BC" w:rsidRDefault="00EC13BC">
      <w:pPr>
        <w:pStyle w:val="CommentText"/>
        <w:bidi w:val="0"/>
      </w:pPr>
    </w:p>
    <w:p w14:paraId="6E13D3AE" w14:textId="77777777" w:rsidR="00EC13BC" w:rsidRDefault="00EC13BC">
      <w:pPr>
        <w:pStyle w:val="CommentText"/>
        <w:bidi w:val="0"/>
      </w:pPr>
      <w:r>
        <w:rPr>
          <w:color w:val="222222"/>
          <w:highlight w:val="white"/>
        </w:rPr>
        <w:t>Cheesman, J. &amp; Merikle, P. M. Distinguishing conscious from unconscious perceptual processes. </w:t>
      </w:r>
      <w:r>
        <w:rPr>
          <w:i/>
          <w:iCs/>
          <w:color w:val="222222"/>
          <w:highlight w:val="white"/>
        </w:rPr>
        <w:t>Can. J. Psychol.</w:t>
      </w:r>
      <w:r>
        <w:rPr>
          <w:color w:val="222222"/>
          <w:highlight w:val="white"/>
        </w:rPr>
        <w:t> </w:t>
      </w:r>
      <w:r>
        <w:rPr>
          <w:b/>
          <w:bCs/>
          <w:color w:val="222222"/>
          <w:highlight w:val="white"/>
        </w:rPr>
        <w:t>40</w:t>
      </w:r>
      <w:r>
        <w:rPr>
          <w:color w:val="222222"/>
          <w:highlight w:val="white"/>
        </w:rPr>
        <w:t>, 343?367 (1986) - doesn't mention overestimation of awareness.</w:t>
      </w:r>
      <w:r>
        <w:t xml:space="preserve"> </w:t>
      </w:r>
    </w:p>
    <w:p w14:paraId="09ACB852" w14:textId="77777777" w:rsidR="00EC13BC" w:rsidRDefault="00EC13BC">
      <w:pPr>
        <w:pStyle w:val="CommentText"/>
        <w:bidi w:val="0"/>
      </w:pPr>
    </w:p>
    <w:p w14:paraId="4227C9E0" w14:textId="77777777" w:rsidR="00EC13BC" w:rsidRDefault="00EC13BC">
      <w:pPr>
        <w:pStyle w:val="CommentText"/>
        <w:bidi w:val="0"/>
      </w:pPr>
      <w:r>
        <w:rPr>
          <w:color w:val="222222"/>
          <w:highlight w:val="white"/>
        </w:rPr>
        <w:t>Wiens, S. &amp; Öhman, A. Unawareness is more than a chance event: comment on Lovibond and Shanks (2002). </w:t>
      </w:r>
      <w:r>
        <w:rPr>
          <w:i/>
          <w:iCs/>
          <w:color w:val="222222"/>
          <w:highlight w:val="white"/>
        </w:rPr>
        <w:t>J. Exp. Psychol. Anim. Behav. Process.</w:t>
      </w:r>
      <w:r>
        <w:rPr>
          <w:color w:val="222222"/>
          <w:highlight w:val="white"/>
        </w:rPr>
        <w:t> </w:t>
      </w:r>
      <w:r>
        <w:rPr>
          <w:b/>
          <w:bCs/>
          <w:color w:val="222222"/>
          <w:highlight w:val="white"/>
        </w:rPr>
        <w:t>28</w:t>
      </w:r>
      <w:r>
        <w:rPr>
          <w:color w:val="222222"/>
          <w:highlight w:val="white"/>
        </w:rPr>
        <w:t>, 27?31 (2002).</w:t>
      </w:r>
      <w:r>
        <w:t xml:space="preserve"> - discusses exclusiveness and give one example for study that showed UC emotions affect the awareness measure:</w:t>
      </w:r>
    </w:p>
    <w:p w14:paraId="0B787709" w14:textId="77777777" w:rsidR="00EC13BC" w:rsidRDefault="00EC13BC">
      <w:pPr>
        <w:pStyle w:val="CommentText"/>
        <w:bidi w:val="0"/>
      </w:pPr>
      <w:r>
        <w:t>O¨hman, A., &amp; Soares, J. J. F. (1994). “Unconscious anxiety”: Phobic</w:t>
      </w:r>
    </w:p>
    <w:p w14:paraId="277B53E3" w14:textId="77777777" w:rsidR="00EC13BC" w:rsidRDefault="00EC13BC">
      <w:pPr>
        <w:pStyle w:val="CommentText"/>
        <w:bidi w:val="0"/>
      </w:pPr>
      <w:r>
        <w:t>responses to masked stimuli</w:t>
      </w:r>
    </w:p>
    <w:p w14:paraId="414DE71C" w14:textId="77777777" w:rsidR="00EC13BC" w:rsidRDefault="00EC13BC">
      <w:pPr>
        <w:pStyle w:val="CommentText"/>
        <w:bidi w:val="0"/>
      </w:pPr>
    </w:p>
    <w:p w14:paraId="64A7E720" w14:textId="77777777" w:rsidR="00EC13BC" w:rsidRDefault="00EC13BC">
      <w:pPr>
        <w:pStyle w:val="CommentText"/>
        <w:bidi w:val="0"/>
      </w:pPr>
      <w:r>
        <w:rPr>
          <w:color w:val="222222"/>
          <w:highlight w:val="white"/>
        </w:rPr>
        <w:t>Merikle, P. M., Smilek, D. &amp; Eastwood, J. D. Perception without awareness: perspectives from cognitive psychology. </w:t>
      </w:r>
      <w:r>
        <w:rPr>
          <w:i/>
          <w:iCs/>
          <w:color w:val="222222"/>
          <w:highlight w:val="white"/>
        </w:rPr>
        <w:t>Cognition</w:t>
      </w:r>
      <w:r>
        <w:rPr>
          <w:color w:val="222222"/>
          <w:highlight w:val="white"/>
        </w:rPr>
        <w:t> </w:t>
      </w:r>
      <w:r>
        <w:rPr>
          <w:b/>
          <w:bCs/>
          <w:color w:val="222222"/>
          <w:highlight w:val="white"/>
        </w:rPr>
        <w:t>79</w:t>
      </w:r>
      <w:r>
        <w:rPr>
          <w:color w:val="222222"/>
          <w:highlight w:val="white"/>
        </w:rPr>
        <w:t>, 115?134 (2001).</w:t>
      </w:r>
      <w:r>
        <w:t xml:space="preserve"> </w:t>
      </w:r>
    </w:p>
    <w:p w14:paraId="185A9B2E" w14:textId="77777777" w:rsidR="00EC13BC" w:rsidRDefault="00EC13BC">
      <w:pPr>
        <w:pStyle w:val="CommentText"/>
        <w:bidi w:val="0"/>
      </w:pPr>
    </w:p>
    <w:p w14:paraId="67000468" w14:textId="77777777" w:rsidR="00EC13BC" w:rsidRDefault="00EC13BC">
      <w:pPr>
        <w:pStyle w:val="CommentText"/>
        <w:bidi w:val="0"/>
      </w:pPr>
      <w:r>
        <w:rPr>
          <w:color w:val="231F20"/>
        </w:rPr>
        <w:t>Haase, S. J. &amp; Fiske, G. D. Valid distinctions between conscious and unconscious perception - irreleveant, discusses some theory and doesn't talk about exclusiveness.</w:t>
      </w:r>
    </w:p>
    <w:p w14:paraId="06B5FBAD" w14:textId="77777777" w:rsidR="00EC13BC" w:rsidRDefault="00EC13BC">
      <w:pPr>
        <w:pStyle w:val="CommentText"/>
        <w:bidi w:val="0"/>
      </w:pPr>
    </w:p>
    <w:p w14:paraId="0E84D2EC" w14:textId="77777777" w:rsidR="00EC13BC" w:rsidRDefault="00EC13BC">
      <w:pPr>
        <w:pStyle w:val="CommentText"/>
        <w:bidi w:val="0"/>
      </w:pPr>
      <w:r>
        <w:rPr>
          <w:color w:val="231F20"/>
        </w:rPr>
        <w:t>Holender, D. &amp; Duscherer, K. Unconscious perception: the need for a paradigm shift. - doesn't discuss the exclusiveness problem.</w:t>
      </w:r>
    </w:p>
    <w:p w14:paraId="189C6E9F" w14:textId="77777777" w:rsidR="00EC13BC" w:rsidRDefault="00EC13BC">
      <w:pPr>
        <w:pStyle w:val="CommentText"/>
        <w:bidi w:val="0"/>
      </w:pPr>
    </w:p>
    <w:p w14:paraId="438D2E6A" w14:textId="77777777" w:rsidR="00EC13BC" w:rsidRDefault="00EC13BC" w:rsidP="00167856">
      <w:pPr>
        <w:pStyle w:val="CommentText"/>
        <w:bidi w:val="0"/>
        <w:rPr>
          <w:rFonts w:hint="cs"/>
          <w:rtl/>
        </w:rPr>
      </w:pPr>
      <w:r>
        <w:rPr>
          <w:color w:val="222222"/>
          <w:highlight w:val="white"/>
        </w:rPr>
        <w:t>Reingold, E. M. &amp; Merikle, P. M. On the inter-relatedness of theory and measurement in the study of unconscious processes. </w:t>
      </w:r>
      <w:r>
        <w:rPr>
          <w:i/>
          <w:iCs/>
          <w:color w:val="222222"/>
          <w:highlight w:val="white"/>
        </w:rPr>
        <w:t>Mind Lang.</w:t>
      </w:r>
      <w:r>
        <w:rPr>
          <w:color w:val="222222"/>
          <w:highlight w:val="white"/>
        </w:rPr>
        <w:t> </w:t>
      </w:r>
      <w:r>
        <w:rPr>
          <w:b/>
          <w:bCs/>
          <w:color w:val="222222"/>
          <w:highlight w:val="white"/>
        </w:rPr>
        <w:t>5</w:t>
      </w:r>
      <w:r>
        <w:rPr>
          <w:color w:val="222222"/>
          <w:highlight w:val="white"/>
        </w:rPr>
        <w:t>, 9?28 (1990)</w:t>
      </w:r>
      <w:r>
        <w:t xml:space="preserve"> - they don’t talk very specifiaclly about overestimation of consciousness in a n objective measure.</w:t>
      </w:r>
    </w:p>
  </w:comment>
  <w:comment w:id="24" w:author="Chen Heller" w:date="2022-06-26T10:59:00Z" w:initials="CH">
    <w:p w14:paraId="0431032F" w14:textId="447629F4" w:rsidR="003172D7" w:rsidRDefault="000517AB">
      <w:pPr>
        <w:pStyle w:val="CommentText"/>
        <w:bidi w:val="0"/>
      </w:pPr>
      <w:r>
        <w:rPr>
          <w:rStyle w:val="CommentReference"/>
        </w:rPr>
        <w:annotationRef/>
      </w:r>
      <w:r w:rsidR="003172D7">
        <w:rPr>
          <w:color w:val="222222"/>
        </w:rPr>
        <w:t>Shelton (1992). How semantic is automatic semantic priming?</w:t>
      </w:r>
    </w:p>
    <w:p w14:paraId="6753DD7E" w14:textId="77777777" w:rsidR="003172D7" w:rsidRDefault="003172D7">
      <w:pPr>
        <w:pStyle w:val="CommentText"/>
        <w:bidi w:val="0"/>
      </w:pPr>
    </w:p>
    <w:p w14:paraId="17650630" w14:textId="77777777" w:rsidR="003172D7" w:rsidRDefault="003172D7">
      <w:pPr>
        <w:pStyle w:val="CommentText"/>
        <w:bidi w:val="0"/>
      </w:pPr>
      <w:r>
        <w:t>I'm not sure if the following papers discuss lexical priming, if not they can be used in the ref that says no semantic effects were found at all:</w:t>
      </w:r>
    </w:p>
    <w:p w14:paraId="19AB29FE" w14:textId="77777777" w:rsidR="003172D7" w:rsidRDefault="003172D7">
      <w:pPr>
        <w:pStyle w:val="CommentText"/>
        <w:bidi w:val="0"/>
      </w:pPr>
    </w:p>
    <w:p w14:paraId="5676C4D9" w14:textId="77777777" w:rsidR="003172D7" w:rsidRDefault="003172D7">
      <w:pPr>
        <w:pStyle w:val="CommentText"/>
        <w:bidi w:val="0"/>
      </w:pPr>
      <w:r>
        <w:t>Rabagliati (2018). The importance of awareness for understanding language</w:t>
      </w:r>
    </w:p>
    <w:p w14:paraId="256A8EED" w14:textId="77777777" w:rsidR="003172D7" w:rsidRDefault="003172D7">
      <w:pPr>
        <w:pStyle w:val="CommentText"/>
        <w:bidi w:val="0"/>
      </w:pPr>
    </w:p>
    <w:p w14:paraId="03F9E8A0" w14:textId="77777777" w:rsidR="003172D7" w:rsidRDefault="003172D7">
      <w:pPr>
        <w:pStyle w:val="CommentText"/>
        <w:bidi w:val="0"/>
      </w:pPr>
      <w:r>
        <w:t>Gayet (2014). Breaking continuous flash suppression: Competing for consciousness on the pre-semantic battlefield</w:t>
      </w:r>
    </w:p>
    <w:p w14:paraId="255E0364" w14:textId="77777777" w:rsidR="003172D7" w:rsidRDefault="003172D7">
      <w:pPr>
        <w:pStyle w:val="CommentText"/>
        <w:bidi w:val="0"/>
      </w:pPr>
    </w:p>
    <w:p w14:paraId="22B4CED3" w14:textId="77777777" w:rsidR="003172D7" w:rsidRDefault="003172D7">
      <w:pPr>
        <w:pStyle w:val="CommentText"/>
        <w:bidi w:val="0"/>
      </w:pPr>
      <w:r>
        <w:t>Heyman (2014). Frequent words do not break continuous flash suppression differently from infrequent or nonexistent words: Implications for semantic processing of words in the absence of awareness</w:t>
      </w:r>
    </w:p>
    <w:p w14:paraId="0D6F30AC" w14:textId="77777777" w:rsidR="003172D7" w:rsidRDefault="003172D7">
      <w:pPr>
        <w:pStyle w:val="CommentText"/>
        <w:bidi w:val="0"/>
      </w:pPr>
    </w:p>
    <w:p w14:paraId="6F175206" w14:textId="77777777" w:rsidR="003172D7" w:rsidRDefault="003172D7" w:rsidP="008F37F8">
      <w:pPr>
        <w:pStyle w:val="CommentText"/>
        <w:bidi w:val="0"/>
      </w:pPr>
      <w:r>
        <w:t>Damian (2001). Congruity effects evoked by subliminally presented primes: automaticity rather than semantic processing</w:t>
      </w:r>
    </w:p>
  </w:comment>
  <w:comment w:id="25" w:author="Chen Heller" w:date="2022-06-26T12:43:00Z" w:initials="CH">
    <w:p w14:paraId="69C095FE" w14:textId="77777777" w:rsidR="002723F7" w:rsidRDefault="009172C7">
      <w:pPr>
        <w:pStyle w:val="CommentText"/>
        <w:bidi w:val="0"/>
      </w:pPr>
      <w:r>
        <w:rPr>
          <w:rStyle w:val="CommentReference"/>
        </w:rPr>
        <w:annotationRef/>
      </w:r>
      <w:r w:rsidR="002723F7">
        <w:t>Sklar (2012). Reading and doing arithmetic nonconsciously</w:t>
      </w:r>
    </w:p>
    <w:p w14:paraId="1C4722DF" w14:textId="77777777" w:rsidR="002723F7" w:rsidRDefault="002723F7">
      <w:pPr>
        <w:pStyle w:val="CommentText"/>
        <w:bidi w:val="0"/>
      </w:pPr>
    </w:p>
    <w:p w14:paraId="766FDBFB" w14:textId="77777777" w:rsidR="002723F7" w:rsidRDefault="002723F7" w:rsidP="006C4375">
      <w:pPr>
        <w:pStyle w:val="CommentText"/>
        <w:bidi w:val="0"/>
      </w:pPr>
      <w:r>
        <w:rPr>
          <w:color w:val="222222"/>
        </w:rPr>
        <w:t>Karpinski (2019). A direct replication: Unconscious arithmetic processing</w:t>
      </w:r>
    </w:p>
  </w:comment>
  <w:comment w:id="26" w:author="Chen Heller" w:date="2022-06-26T12:46:00Z" w:initials="CH">
    <w:p w14:paraId="493602CA" w14:textId="77777777" w:rsidR="002E1C88" w:rsidRDefault="003817F2">
      <w:pPr>
        <w:pStyle w:val="CommentText"/>
        <w:bidi w:val="0"/>
      </w:pPr>
      <w:r>
        <w:rPr>
          <w:rStyle w:val="CommentReference"/>
        </w:rPr>
        <w:annotationRef/>
      </w:r>
      <w:r w:rsidR="002E1C88">
        <w:t>Moors (2018). A critical reexamination of doing arithmetic nonconsciously</w:t>
      </w:r>
    </w:p>
    <w:p w14:paraId="3815C990" w14:textId="77777777" w:rsidR="002E1C88" w:rsidRDefault="002E1C88">
      <w:pPr>
        <w:pStyle w:val="CommentText"/>
        <w:bidi w:val="0"/>
      </w:pPr>
    </w:p>
    <w:p w14:paraId="5BF277D9" w14:textId="77777777" w:rsidR="002E1C88" w:rsidRDefault="002E1C88" w:rsidP="009C0E5E">
      <w:pPr>
        <w:pStyle w:val="CommentText"/>
        <w:bidi w:val="0"/>
      </w:pPr>
      <w:r>
        <w:t>Moors (2019). Unconscious arithmetic: Assessing the robustness of the results reported by Karpinski (2018)</w:t>
      </w:r>
    </w:p>
  </w:comment>
  <w:comment w:id="27" w:author="Chen Heller" w:date="2022-06-26T13:05:00Z" w:initials="CH">
    <w:p w14:paraId="066859D4" w14:textId="77777777" w:rsidR="000F6069" w:rsidRDefault="000F6069" w:rsidP="000F6069">
      <w:pPr>
        <w:pStyle w:val="CommentText"/>
        <w:bidi w:val="0"/>
      </w:pPr>
      <w:r>
        <w:rPr>
          <w:rStyle w:val="CommentReference"/>
        </w:rPr>
        <w:annotationRef/>
      </w:r>
      <w:r>
        <w:rPr>
          <w:b/>
          <w:bCs/>
        </w:rPr>
        <w:t>Exists:</w:t>
      </w:r>
    </w:p>
    <w:p w14:paraId="6C4AC1BA" w14:textId="77777777" w:rsidR="000F6069" w:rsidRDefault="000F6069" w:rsidP="000F6069">
      <w:pPr>
        <w:pStyle w:val="CommentText"/>
        <w:bidi w:val="0"/>
      </w:pPr>
      <w:r>
        <w:t>Mudrik (2014). Information integration without awareness</w:t>
      </w:r>
    </w:p>
    <w:p w14:paraId="0AF6E0C1" w14:textId="77777777" w:rsidR="000F6069" w:rsidRDefault="000F6069" w:rsidP="000F6069">
      <w:pPr>
        <w:pStyle w:val="CommentText"/>
        <w:bidi w:val="0"/>
      </w:pPr>
    </w:p>
    <w:p w14:paraId="3C18FA0B" w14:textId="77777777" w:rsidR="000F6069" w:rsidRDefault="000F6069" w:rsidP="000F6069">
      <w:pPr>
        <w:pStyle w:val="CommentText"/>
        <w:bidi w:val="0"/>
      </w:pPr>
      <w:r>
        <w:t>Mudrik (2011). Integration without awareness: Expanding the limits of unconscious processing</w:t>
      </w:r>
    </w:p>
    <w:p w14:paraId="253D5F19" w14:textId="77777777" w:rsidR="000F6069" w:rsidRDefault="000F6069" w:rsidP="000F6069">
      <w:pPr>
        <w:pStyle w:val="CommentText"/>
        <w:bidi w:val="0"/>
      </w:pPr>
    </w:p>
    <w:p w14:paraId="3E761986" w14:textId="77777777" w:rsidR="000F6069" w:rsidRDefault="000F6069" w:rsidP="000F6069">
      <w:pPr>
        <w:pStyle w:val="CommentText"/>
        <w:bidi w:val="0"/>
      </w:pPr>
      <w:r>
        <w:t>Faivre (2019). Imaging object-scene relations processing in visible and invisible natural scenes</w:t>
      </w:r>
    </w:p>
    <w:p w14:paraId="53BE028B" w14:textId="77777777" w:rsidR="000F6069" w:rsidRDefault="000F6069" w:rsidP="000F6069">
      <w:pPr>
        <w:pStyle w:val="CommentText"/>
        <w:bidi w:val="0"/>
      </w:pPr>
    </w:p>
    <w:p w14:paraId="3B7478AC" w14:textId="77777777" w:rsidR="000F6069" w:rsidRDefault="000F6069" w:rsidP="000F6069">
      <w:pPr>
        <w:pStyle w:val="CommentText"/>
        <w:bidi w:val="0"/>
      </w:pPr>
      <w:r>
        <w:rPr>
          <w:b/>
          <w:bCs/>
        </w:rPr>
        <w:t>Doesn’t exist:</w:t>
      </w:r>
    </w:p>
    <w:p w14:paraId="7E4620B8" w14:textId="77777777" w:rsidR="000F6069" w:rsidRDefault="000F6069" w:rsidP="000F6069">
      <w:pPr>
        <w:pStyle w:val="CommentText"/>
        <w:bidi w:val="0"/>
      </w:pPr>
      <w:r>
        <w:t>Biderman (2018). Evidence for implicit—but not unconscious—processing of object-scene relations</w:t>
      </w:r>
    </w:p>
    <w:p w14:paraId="6362228F" w14:textId="77777777" w:rsidR="000F6069" w:rsidRDefault="000F6069" w:rsidP="000F6069">
      <w:pPr>
        <w:pStyle w:val="CommentText"/>
        <w:bidi w:val="0"/>
      </w:pPr>
    </w:p>
    <w:p w14:paraId="46D4C18F" w14:textId="77777777" w:rsidR="000F6069" w:rsidRDefault="000F6069" w:rsidP="000F6069">
      <w:pPr>
        <w:pStyle w:val="CommentText"/>
        <w:bidi w:val="0"/>
      </w:pPr>
      <w:r>
        <w:t>Moors (2016). Scene integration without awareness: No conclusive evidence for processing scene congruency during continuous flash suppression</w:t>
      </w:r>
    </w:p>
    <w:p w14:paraId="6B125D38" w14:textId="77777777" w:rsidR="000F6069" w:rsidRDefault="000F6069" w:rsidP="000F6069">
      <w:pPr>
        <w:pStyle w:val="CommentText"/>
        <w:bidi w:val="0"/>
      </w:pPr>
    </w:p>
    <w:p w14:paraId="3A8F181E" w14:textId="77777777" w:rsidR="000F6069" w:rsidRDefault="000F6069" w:rsidP="000F6069">
      <w:pPr>
        <w:pStyle w:val="CommentText"/>
        <w:bidi w:val="0"/>
      </w:pPr>
      <w:r>
        <w:t>Moors (2017). Continuous flash suppression: Stimulus fractionation rather than integration.</w:t>
      </w:r>
    </w:p>
    <w:p w14:paraId="1E9D0A99" w14:textId="77777777" w:rsidR="000F6069" w:rsidRDefault="000F6069" w:rsidP="000F6069">
      <w:pPr>
        <w:pStyle w:val="CommentText"/>
        <w:bidi w:val="0"/>
      </w:pPr>
    </w:p>
    <w:p w14:paraId="09AC3EF1" w14:textId="77777777" w:rsidR="000F6069" w:rsidRDefault="000F6069" w:rsidP="000F6069">
      <w:pPr>
        <w:pStyle w:val="CommentText"/>
        <w:bidi w:val="0"/>
      </w:pPr>
      <w:r>
        <w:t>Kiesel (2009). Playing chess unconsciously</w:t>
      </w:r>
    </w:p>
  </w:comment>
  <w:comment w:id="28" w:author="Chen Heller" w:date="2022-09-05T15:01:00Z" w:initials="CH">
    <w:p w14:paraId="0D84F3CD" w14:textId="77777777" w:rsidR="00DD2D3F" w:rsidRDefault="00DD2D3F" w:rsidP="00865255">
      <w:pPr>
        <w:pStyle w:val="CommentText"/>
        <w:bidi w:val="0"/>
      </w:pPr>
      <w:r>
        <w:rPr>
          <w:rStyle w:val="CommentReference"/>
        </w:rPr>
        <w:annotationRef/>
      </w:r>
      <w:r>
        <w:t>Newell 2014 might have citations for this paragraph.</w:t>
      </w:r>
    </w:p>
  </w:comment>
  <w:comment w:id="31" w:author="Chen Heller" w:date="2022-09-05T15:01:00Z" w:initials="CH">
    <w:p w14:paraId="2694F978" w14:textId="77777777" w:rsidR="00A42670" w:rsidRDefault="00DD2D3F">
      <w:pPr>
        <w:pStyle w:val="CommentText"/>
        <w:bidi w:val="0"/>
      </w:pPr>
      <w:r>
        <w:rPr>
          <w:rStyle w:val="CommentReference"/>
        </w:rPr>
        <w:annotationRef/>
      </w:r>
      <w:r w:rsidR="00A42670">
        <w:t>Measuring consciousness: Is one measure better than the other?</w:t>
      </w:r>
    </w:p>
    <w:p w14:paraId="3C3341E4" w14:textId="77777777" w:rsidR="00A42670" w:rsidRDefault="00A42670">
      <w:pPr>
        <w:pStyle w:val="CommentText"/>
        <w:bidi w:val="0"/>
      </w:pPr>
      <w:r>
        <w:t>Different subjective awareness measures demonstrate the influence of visual identification on perceptual awareness ratings</w:t>
      </w:r>
    </w:p>
    <w:p w14:paraId="1573A4BE" w14:textId="77777777" w:rsidR="00A42670" w:rsidRDefault="00A42670">
      <w:pPr>
        <w:pStyle w:val="CommentText"/>
        <w:bidi w:val="0"/>
      </w:pPr>
    </w:p>
    <w:p w14:paraId="1083C97E" w14:textId="77777777" w:rsidR="00A42670" w:rsidRDefault="00A42670">
      <w:pPr>
        <w:pStyle w:val="CommentText"/>
        <w:bidi w:val="0"/>
      </w:pPr>
      <w:r>
        <w:t>Perception without awareness critical issues</w:t>
      </w:r>
    </w:p>
    <w:p w14:paraId="2AD5B0A8" w14:textId="77777777" w:rsidR="00A42670" w:rsidRDefault="00A42670">
      <w:pPr>
        <w:pStyle w:val="CommentText"/>
        <w:bidi w:val="0"/>
      </w:pPr>
    </w:p>
    <w:p w14:paraId="57CCAF76" w14:textId="77777777" w:rsidR="00A42670" w:rsidRDefault="00A42670" w:rsidP="00F41E0D">
      <w:pPr>
        <w:pStyle w:val="CommentText"/>
        <w:bidi w:val="0"/>
      </w:pPr>
      <w:r>
        <w:t>Holender, D. 1986 Semantic activation without conscious identification in dichotic listening, parafoveal vision, and visual masking: a survey and appraisal</w:t>
      </w:r>
    </w:p>
  </w:comment>
  <w:comment w:id="32" w:author="Liad Mudrik" w:date="2022-07-10T07:42:00Z" w:initials="LM">
    <w:p w14:paraId="5E0465B0" w14:textId="4C69966F" w:rsidR="007449E8" w:rsidRDefault="007449E8" w:rsidP="00BB72F0">
      <w:pPr>
        <w:bidi w:val="0"/>
        <w:rPr>
          <w:rtl/>
        </w:rPr>
      </w:pPr>
      <w:r>
        <w:rPr>
          <w:rStyle w:val="CommentReference"/>
        </w:rPr>
        <w:annotationRef/>
      </w:r>
      <w:r>
        <w:rPr>
          <w:sz w:val="20"/>
          <w:szCs w:val="20"/>
        </w:rPr>
        <w:t>a new paper by Mattias Michel talks about that - I believe I sent it to you</w:t>
      </w:r>
    </w:p>
  </w:comment>
  <w:comment w:id="33" w:author="Liad Mudrik" w:date="2022-07-10T07:55:00Z" w:initials="LM">
    <w:p w14:paraId="4AB829EF" w14:textId="77777777" w:rsidR="00AD6FB1" w:rsidRDefault="00AD6FB1" w:rsidP="00EC3E40">
      <w:pPr>
        <w:bidi w:val="0"/>
      </w:pPr>
      <w:r>
        <w:rPr>
          <w:rStyle w:val="CommentReference"/>
        </w:rPr>
        <w:annotationRef/>
      </w:r>
      <w:r>
        <w:rPr>
          <w:sz w:val="20"/>
          <w:szCs w:val="20"/>
        </w:rPr>
        <w:t>simply give examples for papers using RT. This should be easy</w:t>
      </w:r>
    </w:p>
  </w:comment>
  <w:comment w:id="34" w:author="Chen Heller" w:date="2022-06-26T17:35:00Z" w:initials="CH">
    <w:p w14:paraId="34E0FCAD" w14:textId="162D8F97" w:rsidR="007D164B" w:rsidRDefault="007D164B" w:rsidP="000740C5">
      <w:pPr>
        <w:pStyle w:val="CommentText"/>
        <w:bidi w:val="0"/>
      </w:pPr>
      <w:r>
        <w:rPr>
          <w:rStyle w:val="CommentReference"/>
        </w:rPr>
        <w:annotationRef/>
      </w:r>
      <w:r>
        <w:rPr>
          <w:color w:val="222222"/>
        </w:rPr>
        <w:t>Greenwald (1996). Three cognitive markers of unconscious semantic activation</w:t>
      </w:r>
    </w:p>
  </w:comment>
  <w:comment w:id="35" w:author="Chen Heller" w:date="2022-09-05T13:11:00Z" w:initials="CH">
    <w:p w14:paraId="79E3299D" w14:textId="77777777" w:rsidR="0029428F" w:rsidRDefault="0029428F">
      <w:pPr>
        <w:pStyle w:val="CommentText"/>
        <w:bidi w:val="0"/>
      </w:pPr>
      <w:r>
        <w:rPr>
          <w:rStyle w:val="CommentReference"/>
        </w:rPr>
        <w:annotationRef/>
      </w:r>
      <w:r>
        <w:rPr>
          <w:color w:val="222222"/>
          <w:highlight w:val="white"/>
        </w:rPr>
        <w:t>Scherbaum, S., Dshemuchadse, M., Fischer, R., &amp; Goschke, T. (2010). How decisions evolve: The temporal dynamics of action selection</w:t>
      </w:r>
    </w:p>
    <w:p w14:paraId="1AC05A42" w14:textId="77777777" w:rsidR="0029428F" w:rsidRDefault="0029428F">
      <w:pPr>
        <w:pStyle w:val="CommentText"/>
        <w:bidi w:val="0"/>
      </w:pPr>
    </w:p>
    <w:p w14:paraId="605350F2" w14:textId="77777777" w:rsidR="0029428F" w:rsidRDefault="0029428F">
      <w:pPr>
        <w:pStyle w:val="CommentText"/>
        <w:bidi w:val="0"/>
      </w:pPr>
      <w:r>
        <w:rPr>
          <w:b/>
          <w:bCs/>
        </w:rPr>
        <w:t>Temporal dynamic of decision making through RT:</w:t>
      </w:r>
    </w:p>
    <w:p w14:paraId="77552BE0" w14:textId="77777777" w:rsidR="0029428F" w:rsidRDefault="0029428F">
      <w:pPr>
        <w:pStyle w:val="CommentText"/>
        <w:bidi w:val="0"/>
      </w:pPr>
      <w:r>
        <w:t xml:space="preserve">Scherbaum, S., Dshemuchadse, M., &amp; Kalis, A. (2008). Making decisions with a continuous mind </w:t>
      </w:r>
    </w:p>
    <w:p w14:paraId="19813A05" w14:textId="77777777" w:rsidR="0029428F" w:rsidRDefault="0029428F">
      <w:pPr>
        <w:pStyle w:val="CommentText"/>
        <w:bidi w:val="0"/>
      </w:pPr>
    </w:p>
    <w:p w14:paraId="0D9B9F39" w14:textId="77777777" w:rsidR="0029428F" w:rsidRDefault="0029428F">
      <w:pPr>
        <w:pStyle w:val="CommentText"/>
        <w:bidi w:val="0"/>
      </w:pPr>
      <w:r>
        <w:t xml:space="preserve">Spivey, M. (2006). The continuity of mind </w:t>
      </w:r>
    </w:p>
    <w:p w14:paraId="2637F32C" w14:textId="77777777" w:rsidR="0029428F" w:rsidRDefault="0029428F">
      <w:pPr>
        <w:pStyle w:val="CommentText"/>
        <w:bidi w:val="0"/>
      </w:pPr>
    </w:p>
    <w:p w14:paraId="4B78B1EE" w14:textId="77777777" w:rsidR="0029428F" w:rsidRDefault="0029428F">
      <w:pPr>
        <w:pStyle w:val="CommentText"/>
        <w:bidi w:val="0"/>
      </w:pPr>
      <w:r>
        <w:t>Notebaert, W., &amp; Verguts, T. (2007). Dissociating conflict adaptation from feature integration: A multiple regression approach</w:t>
      </w:r>
    </w:p>
    <w:p w14:paraId="704ED438" w14:textId="77777777" w:rsidR="0029428F" w:rsidRDefault="0029428F">
      <w:pPr>
        <w:pStyle w:val="CommentText"/>
        <w:bidi w:val="0"/>
      </w:pPr>
    </w:p>
    <w:p w14:paraId="1B30639A" w14:textId="77777777" w:rsidR="0029428F" w:rsidRDefault="0029428F">
      <w:pPr>
        <w:pStyle w:val="CommentText"/>
        <w:bidi w:val="0"/>
      </w:pPr>
      <w:r>
        <w:rPr>
          <w:b/>
          <w:bCs/>
        </w:rPr>
        <w:t>Temporal dynamics with brain measures:</w:t>
      </w:r>
    </w:p>
    <w:p w14:paraId="2A69DD25" w14:textId="77777777" w:rsidR="0029428F" w:rsidRDefault="0029428F">
      <w:pPr>
        <w:pStyle w:val="CommentText"/>
        <w:bidi w:val="0"/>
      </w:pPr>
      <w:r>
        <w:t xml:space="preserve">Burle, B., Possama, C. A., Vidal, F., Bonnet, M., &amp; Hasbroucq, T. (2002). Executive control in the Simon effect: An electromyographic and distributional analysis </w:t>
      </w:r>
    </w:p>
    <w:p w14:paraId="3A5591E2" w14:textId="77777777" w:rsidR="0029428F" w:rsidRDefault="0029428F">
      <w:pPr>
        <w:pStyle w:val="CommentText"/>
        <w:bidi w:val="0"/>
      </w:pPr>
    </w:p>
    <w:p w14:paraId="7FCA62D7" w14:textId="77777777" w:rsidR="0029428F" w:rsidRDefault="0029428F">
      <w:pPr>
        <w:pStyle w:val="CommentText"/>
        <w:bidi w:val="0"/>
      </w:pPr>
      <w:r>
        <w:t xml:space="preserve">Coles, M. G., Gratton, G., Bashore, T. R., Eriksen, C. W., &amp; Donchin, E. (1985). A psychophysiological investigation of the continuous flow model of human information processing </w:t>
      </w:r>
    </w:p>
    <w:p w14:paraId="123EC6D9" w14:textId="77777777" w:rsidR="0029428F" w:rsidRDefault="0029428F">
      <w:pPr>
        <w:pStyle w:val="CommentText"/>
        <w:bidi w:val="0"/>
      </w:pPr>
    </w:p>
    <w:p w14:paraId="0D5F2650" w14:textId="77777777" w:rsidR="0029428F" w:rsidRDefault="0029428F">
      <w:pPr>
        <w:pStyle w:val="CommentText"/>
        <w:bidi w:val="0"/>
      </w:pPr>
      <w:r>
        <w:rPr>
          <w:b/>
          <w:bCs/>
        </w:rPr>
        <w:t>Temporal dynamics with motion tracking:</w:t>
      </w:r>
    </w:p>
    <w:p w14:paraId="164D7660" w14:textId="77777777" w:rsidR="0029428F" w:rsidRDefault="0029428F">
      <w:pPr>
        <w:pStyle w:val="CommentText"/>
        <w:bidi w:val="0"/>
      </w:pPr>
      <w:r>
        <w:t xml:space="preserve">McKinstry, C., Dale, R., &amp; Spivey, M. J. (2008). Action dynamics reveal parallel competition in decision making </w:t>
      </w:r>
    </w:p>
    <w:p w14:paraId="34C2F3E7" w14:textId="77777777" w:rsidR="0029428F" w:rsidRDefault="0029428F">
      <w:pPr>
        <w:pStyle w:val="CommentText"/>
        <w:bidi w:val="0"/>
      </w:pPr>
    </w:p>
    <w:p w14:paraId="3613B325" w14:textId="77777777" w:rsidR="0029428F" w:rsidRDefault="0029428F">
      <w:pPr>
        <w:pStyle w:val="CommentText"/>
        <w:bidi w:val="0"/>
      </w:pPr>
      <w:r>
        <w:t xml:space="preserve">Spivey, M. J., Grosjean, M., &amp; Knoblich, G. (2005). Continuous attraction toward phonological competitors </w:t>
      </w:r>
    </w:p>
    <w:p w14:paraId="2CCC5E32" w14:textId="77777777" w:rsidR="0029428F" w:rsidRDefault="0029428F">
      <w:pPr>
        <w:pStyle w:val="CommentText"/>
        <w:bidi w:val="0"/>
      </w:pPr>
    </w:p>
    <w:p w14:paraId="37467024" w14:textId="77777777" w:rsidR="0029428F" w:rsidRDefault="0029428F">
      <w:pPr>
        <w:pStyle w:val="CommentText"/>
        <w:bidi w:val="0"/>
      </w:pPr>
      <w:r>
        <w:t xml:space="preserve">Song, J. H., &amp; Nakayama, K. (2006). Role of focal attention on latencies and trajectories of visually guided manual pointing </w:t>
      </w:r>
    </w:p>
    <w:p w14:paraId="2448F5F6" w14:textId="77777777" w:rsidR="0029428F" w:rsidRDefault="0029428F">
      <w:pPr>
        <w:pStyle w:val="CommentText"/>
        <w:bidi w:val="0"/>
      </w:pPr>
    </w:p>
    <w:p w14:paraId="34AD2C4A" w14:textId="77777777" w:rsidR="0029428F" w:rsidRDefault="0029428F" w:rsidP="000F5E17">
      <w:pPr>
        <w:pStyle w:val="CommentText"/>
        <w:bidi w:val="0"/>
      </w:pPr>
      <w:r>
        <w:t xml:space="preserve">Song, J. H., &amp; Nakayama, K. (2008). Numeric comparison in a visuallyguided manual reaching task </w:t>
      </w:r>
    </w:p>
  </w:comment>
  <w:comment w:id="36" w:author="Chen Heller" w:date="2022-06-28T10:05:00Z" w:initials="CH">
    <w:p w14:paraId="0DFB57FC" w14:textId="01AB841D" w:rsidR="004F4999" w:rsidRDefault="004F4999" w:rsidP="00D141D2">
      <w:pPr>
        <w:pStyle w:val="CommentText"/>
        <w:bidi w:val="0"/>
        <w:rPr>
          <w:rtl/>
        </w:rPr>
      </w:pPr>
      <w:r>
        <w:rPr>
          <w:rStyle w:val="CommentReference"/>
        </w:rPr>
        <w:annotationRef/>
      </w:r>
      <w:r>
        <w:rPr>
          <w:color w:val="222222"/>
        </w:rPr>
        <w:t>Freeman (2011). Hand in motion reveals mind in motion</w:t>
      </w:r>
    </w:p>
  </w:comment>
  <w:comment w:id="37" w:author="Chen Heller" w:date="2022-06-26T17:55:00Z" w:initials="CH">
    <w:p w14:paraId="456F61D6" w14:textId="7E6B06B4" w:rsidR="00306D63" w:rsidRDefault="00306D63" w:rsidP="00AC316D">
      <w:pPr>
        <w:pStyle w:val="CommentText"/>
        <w:bidi w:val="0"/>
      </w:pPr>
      <w:r>
        <w:rPr>
          <w:rStyle w:val="CommentReference"/>
        </w:rPr>
        <w:annotationRef/>
      </w:r>
      <w:r>
        <w:t>Spivey (2005). Continuous attraction toward phonological competitors</w:t>
      </w:r>
    </w:p>
  </w:comment>
  <w:comment w:id="38" w:author="Chen Heller" w:date="2022-06-27T16:58:00Z" w:initials="CH">
    <w:p w14:paraId="3B02210B" w14:textId="0032306B" w:rsidR="00FF2207" w:rsidRDefault="00FF2207" w:rsidP="00FF2207">
      <w:pPr>
        <w:pStyle w:val="CommentText"/>
        <w:bidi w:val="0"/>
      </w:pPr>
      <w:r>
        <w:rPr>
          <w:rStyle w:val="CommentReference"/>
        </w:rPr>
        <w:annotationRef/>
      </w:r>
      <w:r>
        <w:rPr>
          <w:color w:val="000000"/>
        </w:rPr>
        <w:t xml:space="preserve">Farmer (2007b). Tracking the continuity of language comprehension: computer-mouse trajectories suggest parallel syntactic processing. </w:t>
      </w:r>
    </w:p>
  </w:comment>
  <w:comment w:id="39" w:author="Chen Heller" w:date="2022-06-27T17:01:00Z" w:initials="CH">
    <w:p w14:paraId="3E2F5CBE" w14:textId="77777777" w:rsidR="00FF2207" w:rsidRDefault="00FF2207" w:rsidP="00FF2207">
      <w:pPr>
        <w:pStyle w:val="CommentText"/>
        <w:bidi w:val="0"/>
      </w:pPr>
      <w:r>
        <w:rPr>
          <w:rStyle w:val="CommentReference"/>
        </w:rPr>
        <w:annotationRef/>
      </w:r>
      <w:r>
        <w:rPr>
          <w:color w:val="000000"/>
        </w:rPr>
        <w:t>Farmer (2007). Gradiency and visual context in syntactic garden-paths</w:t>
      </w:r>
    </w:p>
    <w:p w14:paraId="3A05C9BA" w14:textId="77777777" w:rsidR="00FF2207" w:rsidRDefault="00FF2207" w:rsidP="00FF2207">
      <w:pPr>
        <w:pStyle w:val="CommentText"/>
        <w:bidi w:val="0"/>
      </w:pPr>
    </w:p>
    <w:p w14:paraId="0B18C335" w14:textId="77777777" w:rsidR="00FF2207" w:rsidRDefault="00FF2207" w:rsidP="00FF2207">
      <w:pPr>
        <w:pStyle w:val="CommentText"/>
        <w:bidi w:val="0"/>
      </w:pPr>
      <w:r>
        <w:rPr>
          <w:color w:val="000000"/>
        </w:rPr>
        <w:t xml:space="preserve">Freeman (2008). Will a category cue attract you? Motor output reveals dynamic competition across person construal </w:t>
      </w:r>
    </w:p>
  </w:comment>
  <w:comment w:id="41" w:author="Chen Heller" w:date="2022-06-28T09:47:00Z" w:initials="CH">
    <w:p w14:paraId="784A92B8" w14:textId="77777777" w:rsidR="00D012CA" w:rsidRDefault="00D012CA" w:rsidP="00E55E83">
      <w:pPr>
        <w:pStyle w:val="CommentText"/>
        <w:bidi w:val="0"/>
      </w:pPr>
      <w:r>
        <w:rPr>
          <w:rStyle w:val="CommentReference"/>
        </w:rPr>
        <w:annotationRef/>
      </w:r>
      <w:r>
        <w:t>Dotan 2018 - Online confidence monitoring during decision making</w:t>
      </w:r>
    </w:p>
  </w:comment>
  <w:comment w:id="42" w:author="Chen Heller" w:date="2022-06-28T09:56:00Z" w:initials="CH">
    <w:p w14:paraId="3CFF266A" w14:textId="77777777" w:rsidR="005A4B8A" w:rsidRDefault="005A4B8A">
      <w:pPr>
        <w:pStyle w:val="CommentText"/>
        <w:bidi w:val="0"/>
      </w:pPr>
      <w:r>
        <w:rPr>
          <w:rStyle w:val="CommentReference"/>
        </w:rPr>
        <w:annotationRef/>
      </w:r>
      <w:r>
        <w:t>Albantakis (2011). Changes of mind in an attractor network of decision-making</w:t>
      </w:r>
    </w:p>
    <w:p w14:paraId="2371841F" w14:textId="77777777" w:rsidR="005A4B8A" w:rsidRDefault="005A4B8A">
      <w:pPr>
        <w:pStyle w:val="CommentText"/>
        <w:bidi w:val="0"/>
      </w:pPr>
    </w:p>
    <w:p w14:paraId="54E658BA" w14:textId="77777777" w:rsidR="005A4B8A" w:rsidRDefault="005A4B8A">
      <w:pPr>
        <w:pStyle w:val="CommentText"/>
        <w:bidi w:val="0"/>
      </w:pPr>
      <w:r>
        <w:t>McPeek (2001). Short-term priming, concurrent processing, and saccade curvature during a target selection task in the monkey</w:t>
      </w:r>
    </w:p>
    <w:p w14:paraId="23E6ABA4" w14:textId="77777777" w:rsidR="005A4B8A" w:rsidRDefault="005A4B8A">
      <w:pPr>
        <w:pStyle w:val="CommentText"/>
        <w:bidi w:val="0"/>
      </w:pPr>
    </w:p>
    <w:p w14:paraId="635384C6" w14:textId="77777777" w:rsidR="005A4B8A" w:rsidRDefault="005A4B8A">
      <w:pPr>
        <w:pStyle w:val="CommentText"/>
        <w:bidi w:val="0"/>
      </w:pPr>
      <w:r>
        <w:t>Resulaj (2009). Changes of mind in decision-making</w:t>
      </w:r>
    </w:p>
    <w:p w14:paraId="161983BD" w14:textId="77777777" w:rsidR="005A4B8A" w:rsidRDefault="005A4B8A">
      <w:pPr>
        <w:pStyle w:val="CommentText"/>
        <w:bidi w:val="0"/>
      </w:pPr>
    </w:p>
    <w:p w14:paraId="6BDF9B09" w14:textId="77777777" w:rsidR="005A4B8A" w:rsidRDefault="005A4B8A">
      <w:pPr>
        <w:pStyle w:val="CommentText"/>
        <w:bidi w:val="0"/>
      </w:pPr>
      <w:r>
        <w:t>Song (2009). Hidden cognitive states revealed in choice reaching tasks</w:t>
      </w:r>
    </w:p>
    <w:p w14:paraId="7C4B9D01" w14:textId="77777777" w:rsidR="005A4B8A" w:rsidRDefault="005A4B8A">
      <w:pPr>
        <w:pStyle w:val="CommentText"/>
        <w:bidi w:val="0"/>
      </w:pPr>
    </w:p>
    <w:p w14:paraId="7BD32F90" w14:textId="77777777" w:rsidR="005A4B8A" w:rsidRDefault="005A4B8A" w:rsidP="00376475">
      <w:pPr>
        <w:pStyle w:val="CommentText"/>
        <w:bidi w:val="0"/>
      </w:pPr>
      <w:r>
        <w:t>Song (2006). Role of focal attention on latencies and trajectories of visually guided manual pointing</w:t>
      </w:r>
    </w:p>
  </w:comment>
  <w:comment w:id="43" w:author="Liad Mudrik" w:date="2022-08-16T23:54:00Z" w:initials="LM">
    <w:p w14:paraId="3420488D" w14:textId="77777777" w:rsidR="00C422EB" w:rsidRDefault="00C422EB" w:rsidP="00D233C3">
      <w:pPr>
        <w:bidi w:val="0"/>
      </w:pPr>
      <w:r>
        <w:rPr>
          <w:rStyle w:val="CommentReference"/>
        </w:rPr>
        <w:annotationRef/>
      </w:r>
      <w:r>
        <w:rPr>
          <w:sz w:val="20"/>
          <w:szCs w:val="20"/>
        </w:rPr>
        <w:t xml:space="preserve">I don’t remember; will these titles remain? If so, they should only include full words :-) </w:t>
      </w:r>
    </w:p>
  </w:comment>
  <w:comment w:id="44" w:author="Chen Heller" w:date="2022-08-26T10:23:00Z" w:initials="CH">
    <w:p w14:paraId="3308D088" w14:textId="77777777" w:rsidR="00C71547" w:rsidRDefault="00C71547" w:rsidP="00E579AA">
      <w:pPr>
        <w:pStyle w:val="CommentText"/>
        <w:bidi w:val="0"/>
      </w:pPr>
      <w:r>
        <w:rPr>
          <w:rStyle w:val="CommentReference"/>
        </w:rPr>
        <w:annotationRef/>
      </w:r>
      <w:r>
        <w:t>I don't think they will remain.</w:t>
      </w:r>
    </w:p>
  </w:comment>
  <w:comment w:id="46" w:author="Chen Heller" w:date="2022-06-28T11:48:00Z" w:initials="CH">
    <w:p w14:paraId="46D87A93" w14:textId="04D62264" w:rsidR="00F6282F" w:rsidRDefault="00F6282F" w:rsidP="00B252EC">
      <w:pPr>
        <w:pStyle w:val="CommentText"/>
        <w:bidi w:val="0"/>
      </w:pPr>
      <w:r>
        <w:rPr>
          <w:rStyle w:val="CommentReference"/>
        </w:rPr>
        <w:annotationRef/>
      </w:r>
      <w:r>
        <w:rPr>
          <w:color w:val="222222"/>
        </w:rPr>
        <w:t>Finkbeiner (2011). The flexibility of nonconsciously deployed cognitive processes: evidence from masked congruence priming ---- Exp 1</w:t>
      </w:r>
    </w:p>
  </w:comment>
  <w:comment w:id="47" w:author="Chen Heller" w:date="2022-06-28T11:47:00Z" w:initials="CH">
    <w:p w14:paraId="7A13D9C7" w14:textId="77777777" w:rsidR="00F6282F" w:rsidRDefault="00F6282F">
      <w:pPr>
        <w:pStyle w:val="CommentText"/>
        <w:bidi w:val="0"/>
      </w:pPr>
      <w:r>
        <w:rPr>
          <w:rStyle w:val="CommentReference"/>
        </w:rPr>
        <w:annotationRef/>
      </w:r>
      <w:r>
        <w:rPr>
          <w:color w:val="222222"/>
        </w:rPr>
        <w:t>semantic, but not animal / person:</w:t>
      </w:r>
    </w:p>
    <w:p w14:paraId="6696B069" w14:textId="77777777" w:rsidR="00F6282F" w:rsidRDefault="00F6282F">
      <w:pPr>
        <w:pStyle w:val="CommentText"/>
        <w:bidi w:val="0"/>
      </w:pPr>
    </w:p>
    <w:p w14:paraId="3DFA9592" w14:textId="77777777" w:rsidR="00F6282F" w:rsidRDefault="00F6282F">
      <w:pPr>
        <w:pStyle w:val="CommentText"/>
        <w:bidi w:val="0"/>
      </w:pPr>
      <w:r>
        <w:rPr>
          <w:color w:val="222222"/>
        </w:rPr>
        <w:t>Friedman (2010). Temporal dynamics of masked congruence priming: evidence from reaching trajectories. --- tool / animal</w:t>
      </w:r>
    </w:p>
    <w:p w14:paraId="5148CB51" w14:textId="77777777" w:rsidR="00F6282F" w:rsidRDefault="00F6282F">
      <w:pPr>
        <w:pStyle w:val="CommentText"/>
        <w:bidi w:val="0"/>
      </w:pPr>
    </w:p>
    <w:p w14:paraId="7B4F3457" w14:textId="77777777" w:rsidR="00F6282F" w:rsidRDefault="00F6282F" w:rsidP="005B44E9">
      <w:pPr>
        <w:pStyle w:val="CommentText"/>
        <w:bidi w:val="0"/>
      </w:pPr>
      <w:r>
        <w:rPr>
          <w:color w:val="222222"/>
        </w:rPr>
        <w:t>Finkbeiner (2008). Engaging the motor system with masked orthographic primes: A kinematic analysis --- "red" / "green", targets are items with canonical red/green colors</w:t>
      </w:r>
    </w:p>
  </w:comment>
  <w:comment w:id="48" w:author="Chen Heller" w:date="2022-06-28T11:49:00Z" w:initials="CH">
    <w:p w14:paraId="1427C7A1" w14:textId="7688CCDB" w:rsidR="005B2A6E" w:rsidRDefault="005B2A6E" w:rsidP="00C97ADA">
      <w:pPr>
        <w:pStyle w:val="CommentText"/>
        <w:bidi w:val="0"/>
      </w:pPr>
      <w:r>
        <w:rPr>
          <w:rStyle w:val="CommentReference"/>
        </w:rPr>
        <w:annotationRef/>
      </w:r>
      <w:r>
        <w:rPr>
          <w:color w:val="222222"/>
        </w:rPr>
        <w:t>Finkbeiner (2011). The flexibility of nonconsciously deployed cognitive processes: evidence from masked congruence priming ---- Exp 2</w:t>
      </w:r>
    </w:p>
  </w:comment>
  <w:comment w:id="49" w:author="Chen Heller" w:date="2022-06-28T12:13:00Z" w:initials="CH">
    <w:p w14:paraId="54DB4261" w14:textId="77777777" w:rsidR="00DB43B1" w:rsidRDefault="00DB43B1" w:rsidP="00B86C4D">
      <w:pPr>
        <w:pStyle w:val="CommentText"/>
        <w:bidi w:val="0"/>
      </w:pPr>
      <w:r>
        <w:rPr>
          <w:rStyle w:val="CommentReference"/>
        </w:rPr>
        <w:annotationRef/>
      </w:r>
      <w:r>
        <w:rPr>
          <w:color w:val="222222"/>
        </w:rPr>
        <w:t>Naccache (2002). Unconscious masked priming depends on temporal attention</w:t>
      </w:r>
    </w:p>
  </w:comment>
  <w:comment w:id="50" w:author="Chen Heller" w:date="2022-06-28T12:16:00Z" w:initials="CH">
    <w:p w14:paraId="45758808" w14:textId="77777777" w:rsidR="0073604D" w:rsidRDefault="0073604D">
      <w:pPr>
        <w:pStyle w:val="CommentText"/>
        <w:bidi w:val="0"/>
      </w:pPr>
      <w:r>
        <w:rPr>
          <w:rStyle w:val="CommentReference"/>
        </w:rPr>
        <w:annotationRef/>
      </w:r>
      <w:r>
        <w:rPr>
          <w:color w:val="222222"/>
        </w:rPr>
        <w:t>Are these the same experiment described in two different papers?:</w:t>
      </w:r>
      <w:r>
        <w:rPr>
          <w:color w:val="222222"/>
        </w:rPr>
        <w:br/>
      </w:r>
    </w:p>
    <w:p w14:paraId="48F06B61" w14:textId="77777777" w:rsidR="0073604D" w:rsidRDefault="0073604D">
      <w:pPr>
        <w:pStyle w:val="CommentText"/>
        <w:bidi w:val="0"/>
      </w:pPr>
      <w:r>
        <w:rPr>
          <w:color w:val="222222"/>
        </w:rPr>
        <w:t>Xiao (2015). Subliminal semantic priming in near absence of attention: A cursor motion study</w:t>
      </w:r>
    </w:p>
    <w:p w14:paraId="4A544539" w14:textId="77777777" w:rsidR="0073604D" w:rsidRDefault="0073604D">
      <w:pPr>
        <w:pStyle w:val="CommentText"/>
        <w:bidi w:val="0"/>
      </w:pPr>
    </w:p>
    <w:p w14:paraId="615B1F90" w14:textId="77777777" w:rsidR="0073604D" w:rsidRDefault="0073604D" w:rsidP="003D4C52">
      <w:pPr>
        <w:pStyle w:val="CommentText"/>
        <w:bidi w:val="0"/>
      </w:pPr>
      <w:r>
        <w:rPr>
          <w:color w:val="222222"/>
        </w:rPr>
        <w:t>Xiao (2017). The role of attention in subliminal semantic processing: A mouse tracking study</w:t>
      </w:r>
    </w:p>
  </w:comment>
  <w:comment w:id="53" w:author="Chen Heller" w:date="2022-06-28T15:14:00Z" w:initials="CH">
    <w:p w14:paraId="1A8DD659" w14:textId="26E69C48" w:rsidR="00A21C84" w:rsidRDefault="00A21C84" w:rsidP="00031AE5">
      <w:pPr>
        <w:pStyle w:val="CommentText"/>
        <w:bidi w:val="0"/>
      </w:pPr>
      <w:r>
        <w:rPr>
          <w:rStyle w:val="CommentReference"/>
        </w:rPr>
        <w:annotationRef/>
      </w:r>
      <w:r>
        <w:rPr>
          <w:color w:val="222222"/>
        </w:rPr>
        <w:t>Cressman (2007). On-line control of pointing is modified by unseen visual shapes</w:t>
      </w:r>
    </w:p>
  </w:comment>
  <w:comment w:id="55" w:author="Chen Heller" w:date="2022-06-28T18:23:00Z" w:initials="CH">
    <w:p w14:paraId="653A5D4D" w14:textId="0CC60E0C" w:rsidR="00716570" w:rsidRDefault="00716570" w:rsidP="00D77BD6">
      <w:pPr>
        <w:pStyle w:val="CommentText"/>
        <w:bidi w:val="0"/>
      </w:pPr>
      <w:r>
        <w:rPr>
          <w:rStyle w:val="CommentReference"/>
        </w:rPr>
        <w:annotationRef/>
      </w:r>
      <w:r>
        <w:rPr>
          <w:color w:val="222222"/>
        </w:rPr>
        <w:t>Almeida (2014). Grasping with the eyes: The role of elongation in visual recognition of manipulable objects</w:t>
      </w:r>
    </w:p>
  </w:comment>
  <w:comment w:id="56" w:author="Chen Heller" w:date="2022-06-29T09:25:00Z" w:initials="CH">
    <w:p w14:paraId="699FC0A3" w14:textId="483F7CC5" w:rsidR="005859F9" w:rsidRDefault="005859F9" w:rsidP="006908AD">
      <w:pPr>
        <w:pStyle w:val="CommentText"/>
        <w:bidi w:val="0"/>
      </w:pPr>
      <w:r>
        <w:rPr>
          <w:rStyle w:val="CommentReference"/>
        </w:rPr>
        <w:annotationRef/>
      </w:r>
      <w:r>
        <w:rPr>
          <w:color w:val="222222"/>
        </w:rPr>
        <w:t>Xiao (2015). Assessing Masked Semantic Priming: Cursor Trajectory versus Response Time Measures</w:t>
      </w:r>
    </w:p>
  </w:comment>
  <w:comment w:id="57" w:author="Chen Heller" w:date="2022-06-29T10:06:00Z" w:initials="CH">
    <w:p w14:paraId="43C474D9" w14:textId="673747CC" w:rsidR="00116C56" w:rsidRDefault="00116C56" w:rsidP="00F7359B">
      <w:pPr>
        <w:pStyle w:val="CommentText"/>
        <w:bidi w:val="0"/>
      </w:pPr>
      <w:r>
        <w:rPr>
          <w:rStyle w:val="CommentReference"/>
        </w:rPr>
        <w:annotationRef/>
      </w:r>
      <w:r>
        <w:rPr>
          <w:color w:val="222222"/>
        </w:rPr>
        <w:t>Malejka (2021). Correlation analysis to investigate unconscious mental processes: A critical appraisal and mini-tutorial</w:t>
      </w:r>
    </w:p>
  </w:comment>
  <w:comment w:id="58" w:author="Chen Heller" w:date="2022-06-29T11:19:00Z" w:initials="CH">
    <w:p w14:paraId="2CDD7017" w14:textId="602C7284" w:rsidR="000152A6" w:rsidRDefault="000152A6">
      <w:pPr>
        <w:pStyle w:val="CommentText"/>
        <w:bidi w:val="0"/>
      </w:pPr>
      <w:r>
        <w:rPr>
          <w:rStyle w:val="CommentReference"/>
        </w:rPr>
        <w:annotationRef/>
      </w:r>
      <w:r>
        <w:t>Read and make sure this claim appears there:</w:t>
      </w:r>
    </w:p>
    <w:p w14:paraId="4621EE1C" w14:textId="77777777" w:rsidR="000152A6" w:rsidRDefault="000152A6">
      <w:pPr>
        <w:pStyle w:val="CommentText"/>
        <w:bidi w:val="0"/>
      </w:pPr>
    </w:p>
    <w:p w14:paraId="1EB87427" w14:textId="77777777" w:rsidR="000152A6" w:rsidRDefault="000152A6">
      <w:pPr>
        <w:pStyle w:val="CommentText"/>
        <w:bidi w:val="0"/>
      </w:pPr>
      <w:r>
        <w:rPr>
          <w:color w:val="131413"/>
        </w:rPr>
        <w:t>Desmurget, M., Jordan, M., Prablanc, C., &amp; Jeannerod, M. (1997).</w:t>
      </w:r>
    </w:p>
    <w:p w14:paraId="254CB6B0" w14:textId="77777777" w:rsidR="000152A6" w:rsidRDefault="000152A6">
      <w:pPr>
        <w:pStyle w:val="CommentText"/>
        <w:bidi w:val="0"/>
      </w:pPr>
      <w:r>
        <w:rPr>
          <w:color w:val="131413"/>
        </w:rPr>
        <w:t>Constrained and unconstrained movements involve different control</w:t>
      </w:r>
    </w:p>
    <w:p w14:paraId="0B095276" w14:textId="77777777" w:rsidR="000152A6" w:rsidRDefault="000152A6">
      <w:pPr>
        <w:pStyle w:val="CommentText"/>
        <w:bidi w:val="0"/>
      </w:pPr>
      <w:r>
        <w:rPr>
          <w:color w:val="131413"/>
        </w:rPr>
        <w:t>Strategies</w:t>
      </w:r>
    </w:p>
    <w:p w14:paraId="7FAD2825" w14:textId="77777777" w:rsidR="000152A6" w:rsidRDefault="000152A6">
      <w:pPr>
        <w:pStyle w:val="CommentText"/>
        <w:bidi w:val="0"/>
      </w:pPr>
    </w:p>
    <w:p w14:paraId="30EA04E2" w14:textId="77777777" w:rsidR="000152A6" w:rsidRDefault="000152A6">
      <w:pPr>
        <w:pStyle w:val="CommentText"/>
        <w:bidi w:val="0"/>
      </w:pPr>
      <w:r>
        <w:rPr>
          <w:color w:val="131413"/>
        </w:rPr>
        <w:t>Palluel-Germain, R., Boy, F., Orliaguet, J. P., &amp; Coello, Y. (2004). Visual</w:t>
      </w:r>
    </w:p>
    <w:p w14:paraId="1CCA2C3E" w14:textId="77777777" w:rsidR="000152A6" w:rsidRDefault="000152A6" w:rsidP="00370195">
      <w:pPr>
        <w:pStyle w:val="CommentText"/>
        <w:bidi w:val="0"/>
      </w:pPr>
      <w:r>
        <w:rPr>
          <w:color w:val="131413"/>
        </w:rPr>
        <w:t>and motor constraints on trajectory planning in pointing movements.</w:t>
      </w:r>
    </w:p>
  </w:comment>
  <w:comment w:id="59" w:author="Chen Heller" w:date="2022-06-29T11:21:00Z" w:initials="CH">
    <w:p w14:paraId="156DAFFA" w14:textId="77777777" w:rsidR="001E73BA" w:rsidRDefault="001E73BA">
      <w:pPr>
        <w:pStyle w:val="CommentText"/>
        <w:bidi w:val="0"/>
      </w:pPr>
      <w:r>
        <w:rPr>
          <w:rStyle w:val="CommentReference"/>
        </w:rPr>
        <w:annotationRef/>
      </w:r>
      <w:r>
        <w:t>Same as previous citation:</w:t>
      </w:r>
    </w:p>
    <w:p w14:paraId="2C04D0DB" w14:textId="77777777" w:rsidR="001E73BA" w:rsidRDefault="001E73BA">
      <w:pPr>
        <w:pStyle w:val="CommentText"/>
        <w:bidi w:val="0"/>
      </w:pPr>
    </w:p>
    <w:p w14:paraId="4FCD1C87" w14:textId="77777777" w:rsidR="001E73BA" w:rsidRDefault="001E73BA">
      <w:pPr>
        <w:pStyle w:val="CommentText"/>
        <w:bidi w:val="0"/>
      </w:pPr>
      <w:r>
        <w:rPr>
          <w:color w:val="131413"/>
        </w:rPr>
        <w:t>Palluel-Germain, R., Boy, F., Orliaguet, J. P., &amp; Coello, Y. (2004). Visual</w:t>
      </w:r>
    </w:p>
    <w:p w14:paraId="0ACC3F03" w14:textId="77777777" w:rsidR="001E73BA" w:rsidRDefault="001E73BA" w:rsidP="002B6C8D">
      <w:pPr>
        <w:pStyle w:val="CommentText"/>
        <w:bidi w:val="0"/>
      </w:pPr>
      <w:r>
        <w:rPr>
          <w:color w:val="131413"/>
        </w:rPr>
        <w:t>and motor constraints on trajectory planning in pointing movements.</w:t>
      </w:r>
    </w:p>
  </w:comment>
  <w:comment w:id="60" w:author="Chen Heller" w:date="2022-06-29T11:33:00Z" w:initials="CH">
    <w:p w14:paraId="57FE1628" w14:textId="77777777" w:rsidR="00293C44" w:rsidRDefault="00293C44" w:rsidP="006408DE">
      <w:pPr>
        <w:pStyle w:val="CommentText"/>
        <w:bidi w:val="0"/>
      </w:pPr>
      <w:r>
        <w:rPr>
          <w:rStyle w:val="CommentReference"/>
        </w:rPr>
        <w:annotationRef/>
      </w:r>
      <w:r>
        <w:rPr>
          <w:color w:val="222222"/>
        </w:rPr>
        <w:t>Moher (2019). A comparison of simple movement behaviors across three different devices</w:t>
      </w:r>
    </w:p>
  </w:comment>
  <w:comment w:id="61" w:author="Chen Heller" w:date="2022-06-29T11:42:00Z" w:initials="CH">
    <w:p w14:paraId="586D4E89" w14:textId="77777777" w:rsidR="003C7FCB" w:rsidRDefault="003C7FCB" w:rsidP="003C7FCB">
      <w:pPr>
        <w:pStyle w:val="CommentText"/>
        <w:bidi w:val="0"/>
      </w:pPr>
      <w:r>
        <w:rPr>
          <w:rStyle w:val="CommentReference"/>
        </w:rPr>
        <w:annotationRef/>
      </w:r>
      <w:r>
        <w:t>Burk (2014). Motor Effort Alters Changes of Mind in Sensorimotor Decision Making</w:t>
      </w:r>
    </w:p>
    <w:p w14:paraId="746AB043" w14:textId="77777777" w:rsidR="003C7FCB" w:rsidRDefault="003C7FCB" w:rsidP="003C7FCB">
      <w:pPr>
        <w:pStyle w:val="CommentText"/>
        <w:bidi w:val="0"/>
      </w:pPr>
    </w:p>
    <w:p w14:paraId="3BF8FA05" w14:textId="77777777" w:rsidR="003C7FCB" w:rsidRDefault="003C7FCB" w:rsidP="003C7FCB">
      <w:pPr>
        <w:pStyle w:val="CommentText"/>
        <w:bidi w:val="0"/>
      </w:pPr>
      <w:r>
        <w:t>Moher (2014). Perceptual decision processes flexibly adapt to avoid change-of-mind motor costs</w:t>
      </w:r>
    </w:p>
  </w:comment>
  <w:comment w:id="62" w:author="Liad Mudrik" w:date="2022-07-10T08:55:00Z" w:initials="LM">
    <w:p w14:paraId="06989A64" w14:textId="77777777" w:rsidR="003C7FCB" w:rsidRDefault="003C7FCB" w:rsidP="005244DB">
      <w:pPr>
        <w:bidi w:val="0"/>
      </w:pPr>
      <w:r>
        <w:rPr>
          <w:rStyle w:val="CommentReference"/>
        </w:rPr>
        <w:annotationRef/>
      </w:r>
      <w:r>
        <w:rPr>
          <w:sz w:val="20"/>
          <w:szCs w:val="20"/>
        </w:rPr>
        <w:t>greenwald Science paper</w:t>
      </w:r>
    </w:p>
  </w:comment>
  <w:comment w:id="66" w:author="Chen Heller" w:date="2022-06-29T17:56:00Z" w:initials="CH">
    <w:p w14:paraId="11A9C09E" w14:textId="657F179C" w:rsidR="0071391D" w:rsidRDefault="0071391D">
      <w:pPr>
        <w:pStyle w:val="CommentText"/>
        <w:bidi w:val="0"/>
      </w:pPr>
      <w:r>
        <w:rPr>
          <w:rStyle w:val="CommentReference"/>
        </w:rPr>
        <w:annotationRef/>
      </w:r>
      <w:r>
        <w:t>Look in pre reg how to use this citation:</w:t>
      </w:r>
    </w:p>
    <w:p w14:paraId="384F212D" w14:textId="77777777" w:rsidR="0071391D" w:rsidRDefault="0071391D">
      <w:pPr>
        <w:pStyle w:val="CommentText"/>
        <w:bidi w:val="0"/>
      </w:pPr>
    </w:p>
    <w:p w14:paraId="4EB89988" w14:textId="77777777" w:rsidR="0071391D" w:rsidRDefault="0071391D" w:rsidP="00444DC4">
      <w:pPr>
        <w:pStyle w:val="CommentText"/>
        <w:bidi w:val="0"/>
      </w:pPr>
      <w:r>
        <w:t xml:space="preserve">Frost, R., &amp; Plaut, D. (2005). </w:t>
      </w:r>
      <w:r>
        <w:rPr>
          <w:i/>
          <w:iCs/>
        </w:rPr>
        <w:t>The word-frequency database for printed Hebrew</w:t>
      </w:r>
    </w:p>
  </w:comment>
  <w:comment w:id="68" w:author="Chen Heller" w:date="2022-08-26T11:49:00Z" w:initials="CH">
    <w:p w14:paraId="445AF331" w14:textId="77777777" w:rsidR="00B52414" w:rsidRDefault="00B52414" w:rsidP="00CB716F">
      <w:pPr>
        <w:pStyle w:val="CommentText"/>
        <w:bidi w:val="0"/>
      </w:pPr>
      <w:r>
        <w:rPr>
          <w:rStyle w:val="CommentReference"/>
        </w:rPr>
        <w:annotationRef/>
      </w:r>
      <w:r>
        <w:rPr>
          <w:color w:val="222222"/>
          <w:highlight w:val="white"/>
        </w:rPr>
        <w:t>Sandberg, K., &amp; Overgaard, M. (2015). Using the perceptual awareness scale (PAS). </w:t>
      </w:r>
      <w:r>
        <w:rPr>
          <w:i/>
          <w:iCs/>
          <w:color w:val="222222"/>
          <w:highlight w:val="white"/>
        </w:rPr>
        <w:t>Behavioral methods in consciousness research</w:t>
      </w:r>
      <w:r>
        <w:rPr>
          <w:color w:val="222222"/>
          <w:highlight w:val="white"/>
        </w:rPr>
        <w:t>, 181-196.</w:t>
      </w:r>
      <w:r>
        <w:t xml:space="preserve"> </w:t>
      </w:r>
    </w:p>
  </w:comment>
  <w:comment w:id="70" w:author="Chen Heller" w:date="2022-07-20T10:11:00Z" w:initials="CH">
    <w:p w14:paraId="6154498B" w14:textId="5EFA5E14" w:rsidR="00113B55" w:rsidRDefault="00113B55" w:rsidP="00F64856">
      <w:pPr>
        <w:pStyle w:val="CommentText"/>
        <w:bidi w:val="0"/>
      </w:pPr>
      <w:r>
        <w:rPr>
          <w:rStyle w:val="CommentReference"/>
        </w:rPr>
        <w:annotationRef/>
      </w:r>
      <w:r>
        <w:rPr>
          <w:color w:val="222222"/>
        </w:rPr>
        <w:t>Gallivan, J. P., &amp; Chapman, C. S. (2014). Three-dimensional reach trajectories as a probe of real-time decision-making between multiple competing targets. </w:t>
      </w:r>
      <w:r>
        <w:rPr>
          <w:i/>
          <w:iCs/>
          <w:color w:val="222222"/>
        </w:rPr>
        <w:t>Frontiers in neuroscience</w:t>
      </w:r>
      <w:r>
        <w:rPr>
          <w:color w:val="222222"/>
        </w:rPr>
        <w:t>, </w:t>
      </w:r>
      <w:r>
        <w:rPr>
          <w:i/>
          <w:iCs/>
          <w:color w:val="222222"/>
        </w:rPr>
        <w:t>8</w:t>
      </w:r>
      <w:r>
        <w:rPr>
          <w:color w:val="222222"/>
        </w:rPr>
        <w:t>, 215.</w:t>
      </w:r>
      <w:r>
        <w:t xml:space="preserve"> </w:t>
      </w:r>
    </w:p>
  </w:comment>
  <w:comment w:id="71" w:author="Chen Heller" w:date="2022-07-26T14:56:00Z" w:initials="CH">
    <w:p w14:paraId="4F6F2531" w14:textId="4EBCB964" w:rsidR="00603BC2" w:rsidRDefault="00640799" w:rsidP="00926F58">
      <w:pPr>
        <w:pStyle w:val="CommentText"/>
        <w:bidi w:val="0"/>
      </w:pPr>
      <w:r>
        <w:rPr>
          <w:rStyle w:val="CommentReference"/>
        </w:rPr>
        <w:annotationRef/>
      </w:r>
      <w:r w:rsidR="00603BC2">
        <w:t>Should I keep this section separate from the results or integrate into them? (i.e., describe each variable before presenting its results).</w:t>
      </w:r>
    </w:p>
  </w:comment>
  <w:comment w:id="72" w:author="Liad Mudrik" w:date="2022-08-17T00:03:00Z" w:initials="LM">
    <w:p w14:paraId="6DEBA469" w14:textId="77777777" w:rsidR="00F50E45" w:rsidRDefault="00F50E45" w:rsidP="00723740">
      <w:pPr>
        <w:bidi w:val="0"/>
      </w:pPr>
      <w:r>
        <w:rPr>
          <w:rStyle w:val="CommentReference"/>
        </w:rPr>
        <w:annotationRef/>
      </w:r>
      <w:r>
        <w:rPr>
          <w:sz w:val="20"/>
          <w:szCs w:val="20"/>
        </w:rPr>
        <w:t>I would keep as is (although I don’t feel strongly about it)</w:t>
      </w:r>
    </w:p>
  </w:comment>
  <w:comment w:id="87" w:author="Liad Mudrik" w:date="2022-08-17T00:07:00Z" w:initials="LM">
    <w:p w14:paraId="006A2499" w14:textId="329D0B1C" w:rsidR="00587CF1" w:rsidRDefault="00587CF1" w:rsidP="000824F0">
      <w:pPr>
        <w:bidi w:val="0"/>
      </w:pPr>
      <w:r>
        <w:rPr>
          <w:rStyle w:val="CommentReference"/>
        </w:rPr>
        <w:annotationRef/>
      </w:r>
      <w:r>
        <w:rPr>
          <w:sz w:val="20"/>
          <w:szCs w:val="20"/>
        </w:rPr>
        <w:t>we typically give 3 digits after the dot for p values (and 2 digits for everything else). Please change throughout the thesis (sorry about that…)</w:t>
      </w:r>
    </w:p>
  </w:comment>
  <w:comment w:id="95" w:author="Chen Heller" w:date="2022-08-31T17:57:00Z" w:initials="CH">
    <w:p w14:paraId="5BA8FAAE" w14:textId="77777777" w:rsidR="00256119" w:rsidRDefault="00256119" w:rsidP="002F0E44">
      <w:pPr>
        <w:pStyle w:val="CommentText"/>
        <w:bidi w:val="0"/>
      </w:pPr>
      <w:r>
        <w:rPr>
          <w:rStyle w:val="CommentReference"/>
        </w:rPr>
        <w:annotationRef/>
      </w:r>
      <w:r>
        <w:rPr>
          <w:i/>
          <w:iCs/>
        </w:rPr>
        <w:t>Bogomolov, M., Peterson, C. B., Benjamini, Y., &amp; Sabatti, C. (2021). Hypotheses on a tree: new error rates and testing strategies. Biometrika, 108(3), 575-590</w:t>
      </w:r>
    </w:p>
  </w:comment>
  <w:comment w:id="146" w:author="Chen Heller" w:date="2022-08-28T16:38:00Z" w:initials="CH">
    <w:p w14:paraId="65F946C6" w14:textId="77777777" w:rsidR="001D6512" w:rsidRDefault="001D6512" w:rsidP="001D6512">
      <w:pPr>
        <w:pStyle w:val="CommentText"/>
        <w:bidi w:val="0"/>
      </w:pPr>
      <w:r>
        <w:rPr>
          <w:rStyle w:val="CommentReference"/>
        </w:rPr>
        <w:annotationRef/>
      </w:r>
      <w:r>
        <w:rPr>
          <w:color w:val="222222"/>
          <w:highlight w:val="white"/>
        </w:rPr>
        <w:t>Mattler (2012). Time course of free-choice priming effects explained by a simple accumulator model</w:t>
      </w:r>
    </w:p>
  </w:comment>
  <w:comment w:id="147" w:author="Chen Heller" w:date="2022-08-28T16:58:00Z" w:initials="CH">
    <w:p w14:paraId="271D0813" w14:textId="77777777" w:rsidR="001D6512" w:rsidRDefault="001D6512" w:rsidP="001D6512">
      <w:pPr>
        <w:pStyle w:val="CommentText"/>
        <w:bidi w:val="0"/>
      </w:pPr>
      <w:r>
        <w:rPr>
          <w:rStyle w:val="CommentReference"/>
        </w:rPr>
        <w:annotationRef/>
      </w:r>
      <w:r>
        <w:rPr>
          <w:color w:val="222222"/>
          <w:highlight w:val="white"/>
        </w:rPr>
        <w:t>More reletaed papers, not required for citation:</w:t>
      </w:r>
    </w:p>
    <w:p w14:paraId="1FCB9B31" w14:textId="77777777" w:rsidR="001D6512" w:rsidRDefault="001D6512" w:rsidP="001D6512">
      <w:pPr>
        <w:pStyle w:val="CommentText"/>
        <w:bidi w:val="0"/>
      </w:pPr>
    </w:p>
    <w:p w14:paraId="610D7BEB" w14:textId="77777777" w:rsidR="001D6512" w:rsidRDefault="001D6512" w:rsidP="001D6512">
      <w:pPr>
        <w:pStyle w:val="CommentText"/>
        <w:bidi w:val="0"/>
      </w:pPr>
      <w:r>
        <w:rPr>
          <w:b/>
          <w:bCs/>
          <w:color w:val="222222"/>
          <w:highlight w:val="white"/>
        </w:rPr>
        <w:t>Evidence accumulation:</w:t>
      </w:r>
    </w:p>
    <w:p w14:paraId="5D57CD65" w14:textId="77777777" w:rsidR="001D6512" w:rsidRDefault="001D6512" w:rsidP="001D6512">
      <w:pPr>
        <w:pStyle w:val="CommentText"/>
        <w:bidi w:val="0"/>
      </w:pPr>
      <w:r>
        <w:rPr>
          <w:color w:val="222222"/>
          <w:highlight w:val="white"/>
        </w:rPr>
        <w:t>Mattler (2012). Time course of free-choice priming effects explained by a simple accumulator model - evidence accumulation model for forced choice and free choice.</w:t>
      </w:r>
    </w:p>
    <w:p w14:paraId="0C6F9288" w14:textId="77777777" w:rsidR="001D6512" w:rsidRDefault="001D6512" w:rsidP="001D6512">
      <w:pPr>
        <w:pStyle w:val="CommentText"/>
        <w:bidi w:val="0"/>
      </w:pPr>
    </w:p>
    <w:p w14:paraId="2F552208" w14:textId="77777777" w:rsidR="001D6512" w:rsidRDefault="001D6512" w:rsidP="001D6512">
      <w:pPr>
        <w:pStyle w:val="CommentText"/>
        <w:bidi w:val="0"/>
      </w:pPr>
      <w:r>
        <w:t>Vorberg (2003). Different time courses for visual perception and action priming - evidence accumulation model.</w:t>
      </w:r>
    </w:p>
    <w:p w14:paraId="70075057" w14:textId="77777777" w:rsidR="001D6512" w:rsidRDefault="001D6512" w:rsidP="001D6512">
      <w:pPr>
        <w:pStyle w:val="CommentText"/>
        <w:bidi w:val="0"/>
      </w:pPr>
      <w:r>
        <w:rPr>
          <w:b/>
          <w:bCs/>
        </w:rPr>
        <w:t>Not evidence accumulation</w:t>
      </w:r>
    </w:p>
    <w:p w14:paraId="63A205BA" w14:textId="77777777" w:rsidR="001D6512" w:rsidRDefault="001D6512" w:rsidP="001D6512">
      <w:pPr>
        <w:pStyle w:val="CommentText"/>
        <w:bidi w:val="0"/>
      </w:pPr>
      <w:r>
        <w:t>Perception as Evidence Accumulation and Bayesian Inference: Insights</w:t>
      </w:r>
    </w:p>
    <w:p w14:paraId="59C28E9B" w14:textId="77777777" w:rsidR="001D6512" w:rsidRDefault="001D6512" w:rsidP="001D6512">
      <w:pPr>
        <w:pStyle w:val="CommentText"/>
        <w:bidi w:val="0"/>
      </w:pPr>
      <w:r>
        <w:t>From Masked Priming - this is bayesian evidence, it accumelates across trials. I was looking for the evidence that is accumalted in every trial.</w:t>
      </w:r>
    </w:p>
    <w:p w14:paraId="17E5A894" w14:textId="77777777" w:rsidR="001D6512" w:rsidRDefault="001D6512" w:rsidP="001D6512">
      <w:pPr>
        <w:pStyle w:val="CommentText"/>
        <w:bidi w:val="0"/>
      </w:pPr>
    </w:p>
    <w:p w14:paraId="6080E831" w14:textId="77777777" w:rsidR="001D6512" w:rsidRDefault="001D6512" w:rsidP="001D6512">
      <w:pPr>
        <w:pStyle w:val="CommentText"/>
        <w:bidi w:val="0"/>
      </w:pPr>
      <w:r>
        <w:rPr>
          <w:color w:val="222222"/>
          <w:highlight w:val="white"/>
        </w:rPr>
        <w:t>Kinoshita (2010). Masked priming effect reflects evidence accumulated by the prime</w:t>
      </w:r>
    </w:p>
    <w:p w14:paraId="4C588301" w14:textId="77777777" w:rsidR="001D6512" w:rsidRDefault="001D6512" w:rsidP="001D6512">
      <w:pPr>
        <w:pStyle w:val="CommentText"/>
        <w:bidi w:val="0"/>
      </w:pPr>
    </w:p>
    <w:p w14:paraId="7AA6AA15" w14:textId="77777777" w:rsidR="001D6512" w:rsidRDefault="001D6512" w:rsidP="001D6512">
      <w:pPr>
        <w:pStyle w:val="CommentText"/>
        <w:bidi w:val="0"/>
      </w:pPr>
      <w:r>
        <w:rPr>
          <w:b/>
          <w:bCs/>
        </w:rPr>
        <w:t>Couldn't find:</w:t>
      </w:r>
    </w:p>
    <w:p w14:paraId="66D7D6F8" w14:textId="77777777" w:rsidR="001D6512" w:rsidRDefault="001D6512" w:rsidP="001D6512">
      <w:pPr>
        <w:pStyle w:val="CommentText"/>
        <w:bidi w:val="0"/>
      </w:pPr>
      <w:r>
        <w:rPr>
          <w:color w:val="222222"/>
          <w:highlight w:val="white"/>
        </w:rPr>
        <w:t>Dehaene (2011). Conscious and nonconscious processes: distinct forms of evidence accumulation</w:t>
      </w:r>
    </w:p>
  </w:comment>
  <w:comment w:id="207" w:author="Liad Mudrik" w:date="2022-08-17T23:45:00Z" w:initials="LM">
    <w:p w14:paraId="1F6EBB6C" w14:textId="77777777" w:rsidR="005A45EF" w:rsidRDefault="005A45EF" w:rsidP="00FE0E71">
      <w:pPr>
        <w:bidi w:val="0"/>
        <w:rPr>
          <w:rtl/>
        </w:rPr>
      </w:pPr>
      <w:r>
        <w:rPr>
          <w:rStyle w:val="CommentReference"/>
        </w:rPr>
        <w:annotationRef/>
      </w:r>
      <w:r>
        <w:rPr>
          <w:sz w:val="20"/>
          <w:szCs w:val="20"/>
        </w:rPr>
        <w:t>this is also not clear to me (I guess it’s the same point)</w:t>
      </w:r>
    </w:p>
  </w:comment>
  <w:comment w:id="223" w:author="Liad Mudrik" w:date="2022-08-17T23:48:00Z" w:initials="LM">
    <w:p w14:paraId="67CD9622" w14:textId="798A4CF3" w:rsidR="00690952" w:rsidRDefault="00690952" w:rsidP="006B3924">
      <w:pPr>
        <w:bidi w:val="0"/>
        <w:rPr>
          <w:rtl/>
        </w:rPr>
      </w:pPr>
      <w:r>
        <w:rPr>
          <w:rStyle w:val="CommentReference"/>
        </w:rPr>
        <w:annotationRef/>
      </w:r>
      <w:r>
        <w:rPr>
          <w:sz w:val="20"/>
          <w:szCs w:val="20"/>
        </w:rPr>
        <w:t>additional? or out of the 15? If it’s the latter, please change the text so the characteristics will only relate to the included subjects. These are the ones we care about.</w:t>
      </w:r>
    </w:p>
  </w:comment>
  <w:comment w:id="224" w:author="Liad Mudrik" w:date="2022-08-18T00:04:00Z" w:initials="LM">
    <w:p w14:paraId="3663C391" w14:textId="77777777" w:rsidR="007D3BA7" w:rsidRDefault="007D3BA7" w:rsidP="00882D44">
      <w:pPr>
        <w:bidi w:val="0"/>
      </w:pPr>
      <w:r>
        <w:rPr>
          <w:rStyle w:val="CommentReference"/>
        </w:rPr>
        <w:annotationRef/>
      </w:r>
      <w:r>
        <w:rPr>
          <w:sz w:val="20"/>
          <w:szCs w:val="20"/>
        </w:rPr>
        <w:t>based on the df in the results section, there were indeed 9 subjects. So this should be changed</w:t>
      </w:r>
    </w:p>
  </w:comment>
  <w:comment w:id="226" w:author="Liad Mudrik" w:date="2022-08-17T23:51:00Z" w:initials="LM">
    <w:p w14:paraId="639E42CD" w14:textId="19A9435B" w:rsidR="00CA2666" w:rsidRDefault="00CA2666" w:rsidP="004057D9">
      <w:pPr>
        <w:bidi w:val="0"/>
      </w:pPr>
      <w:r>
        <w:rPr>
          <w:rStyle w:val="CommentReference"/>
        </w:rPr>
        <w:annotationRef/>
      </w:r>
      <w:r>
        <w:rPr>
          <w:sz w:val="20"/>
          <w:szCs w:val="20"/>
        </w:rPr>
        <w:t>this is a good example to my previous comment: we really don’t care about this subject (it’s not very different than also including subjects who were supposed to come and bailed at the last moment). Do you see my point?</w:t>
      </w:r>
    </w:p>
  </w:comment>
  <w:comment w:id="227" w:author="Chen Heller" w:date="2022-08-26T10:57:00Z" w:initials="CH">
    <w:p w14:paraId="7F84A865" w14:textId="77777777" w:rsidR="002953E3" w:rsidRDefault="002953E3" w:rsidP="008D1D03">
      <w:pPr>
        <w:pStyle w:val="CommentText"/>
        <w:bidi w:val="0"/>
      </w:pPr>
      <w:r>
        <w:rPr>
          <w:rStyle w:val="CommentReference"/>
        </w:rPr>
        <w:annotationRef/>
      </w:r>
      <w:r>
        <w:t>I do understand, I only mentioned them in order to be as transparent as possible. This is following the pre-registration logic, to explain why any subject was removed. If it is not necessary, I'll remove these subject from the text.</w:t>
      </w:r>
    </w:p>
  </w:comment>
  <w:comment w:id="233" w:author="Liad Mudrik" w:date="2022-08-17T23:59:00Z" w:initials="LM">
    <w:p w14:paraId="0CA388E6" w14:textId="0F7A260F" w:rsidR="00D44019" w:rsidRDefault="00D44019" w:rsidP="00AD0F4C">
      <w:pPr>
        <w:bidi w:val="0"/>
      </w:pPr>
      <w:r>
        <w:rPr>
          <w:rStyle w:val="CommentReference"/>
        </w:rPr>
        <w:annotationRef/>
      </w:r>
      <w:r>
        <w:rPr>
          <w:sz w:val="20"/>
          <w:szCs w:val="20"/>
        </w:rPr>
        <w:t>I wonder if this is needed, actually. It’s the very same figure as before with very minor changes. I would remove, but it’s up to you</w:t>
      </w:r>
    </w:p>
  </w:comment>
  <w:comment w:id="327" w:author="Chen Heller" w:date="2022-08-02T17:10:00Z" w:initials="CH">
    <w:p w14:paraId="357645B6" w14:textId="17DD8D61" w:rsidR="000B3F6F" w:rsidRDefault="00D826D9">
      <w:pPr>
        <w:pStyle w:val="CommentText"/>
        <w:bidi w:val="0"/>
      </w:pPr>
      <w:r>
        <w:rPr>
          <w:rStyle w:val="CommentReference"/>
        </w:rPr>
        <w:annotationRef/>
      </w:r>
      <w:r w:rsidR="000B3F6F">
        <w:t>For Khen:</w:t>
      </w:r>
    </w:p>
    <w:p w14:paraId="350899B1" w14:textId="77777777" w:rsidR="000B3F6F" w:rsidRDefault="000B3F6F" w:rsidP="006C0763">
      <w:pPr>
        <w:pStyle w:val="CommentText"/>
        <w:bidi w:val="0"/>
      </w:pPr>
      <w:r>
        <w:t>Replicable Unconscious Semantic Priming:</w:t>
      </w:r>
      <w:r>
        <w:br/>
        <w:t>Look for: "Dilution of Priming Effects Across Latency and Accuracy Measures "</w:t>
      </w:r>
    </w:p>
  </w:comment>
  <w:comment w:id="325" w:author="Liad Mudrik" w:date="2022-08-18T00:01:00Z" w:initials="LM">
    <w:p w14:paraId="23EB251F" w14:textId="77777777" w:rsidR="007D3BA7" w:rsidRDefault="007D3BA7" w:rsidP="00CD508D">
      <w:pPr>
        <w:bidi w:val="0"/>
      </w:pPr>
      <w:r>
        <w:rPr>
          <w:rStyle w:val="CommentReference"/>
        </w:rPr>
        <w:annotationRef/>
      </w:r>
      <w:r>
        <w:rPr>
          <w:sz w:val="20"/>
          <w:szCs w:val="20"/>
        </w:rPr>
        <w:t>I don’t think this is clear</w:t>
      </w:r>
    </w:p>
  </w:comment>
  <w:comment w:id="332" w:author="Chen Heller" w:date="2022-07-31T18:27:00Z" w:initials="CH">
    <w:p w14:paraId="25FCFA63" w14:textId="28451908" w:rsidR="00D826D9" w:rsidRDefault="00D826D9" w:rsidP="00D826D9">
      <w:pPr>
        <w:pStyle w:val="CommentText"/>
        <w:bidi w:val="0"/>
      </w:pPr>
      <w:r>
        <w:rPr>
          <w:rStyle w:val="CommentReference"/>
        </w:rPr>
        <w:annotationRef/>
      </w:r>
      <w:r>
        <w:t>Perhaps present some of the single subject results and show that the trajectories of some subjects did deviate in the expected direction</w:t>
      </w:r>
    </w:p>
  </w:comment>
  <w:comment w:id="333" w:author="Liad Mudrik" w:date="2022-08-18T00:02:00Z" w:initials="LM">
    <w:p w14:paraId="01D33EE0" w14:textId="77777777" w:rsidR="007D3BA7" w:rsidRDefault="007D3BA7" w:rsidP="00947854">
      <w:pPr>
        <w:bidi w:val="0"/>
      </w:pPr>
      <w:r>
        <w:rPr>
          <w:rStyle w:val="CommentReference"/>
        </w:rPr>
        <w:annotationRef/>
      </w:r>
      <w:r>
        <w:rPr>
          <w:sz w:val="20"/>
          <w:szCs w:val="20"/>
        </w:rPr>
        <w:t>Yes, in principle. But I doubt if the one subject was the reason for the null result. Do everyone else show the effect?</w:t>
      </w:r>
    </w:p>
  </w:comment>
  <w:comment w:id="334" w:author="Chen Heller" w:date="2022-08-29T10:28:00Z" w:initials="CH">
    <w:p w14:paraId="573AFF37" w14:textId="77777777" w:rsidR="001A3D21" w:rsidRDefault="001A3D21" w:rsidP="00411955">
      <w:pPr>
        <w:pStyle w:val="CommentText"/>
        <w:bidi w:val="0"/>
      </w:pPr>
      <w:r>
        <w:rPr>
          <w:rStyle w:val="CommentReference"/>
        </w:rPr>
        <w:annotationRef/>
      </w:r>
      <w:r>
        <w:t>I will add proper referencing in the final version, it will not look like this.</w:t>
      </w:r>
    </w:p>
  </w:comment>
  <w:comment w:id="313" w:author="Liad Mudrik" w:date="2022-08-18T00:05:00Z" w:initials="LM">
    <w:p w14:paraId="66E8348F" w14:textId="6C53F80F" w:rsidR="007D3BA7" w:rsidRDefault="007D3BA7" w:rsidP="009D1038">
      <w:pPr>
        <w:bidi w:val="0"/>
      </w:pPr>
      <w:r>
        <w:rPr>
          <w:rStyle w:val="CommentReference"/>
        </w:rPr>
        <w:annotationRef/>
      </w:r>
      <w:r>
        <w:rPr>
          <w:sz w:val="20"/>
          <w:szCs w:val="20"/>
        </w:rPr>
        <w:t>let’s talk about this paragraph. I think we can improve it</w:t>
      </w:r>
    </w:p>
  </w:comment>
  <w:comment w:id="391" w:author="Liad Mudrik" w:date="2022-08-18T00:15:00Z" w:initials="LM">
    <w:p w14:paraId="51C8CA44" w14:textId="77777777" w:rsidR="008E682E" w:rsidRDefault="008E682E" w:rsidP="0037208E">
      <w:pPr>
        <w:bidi w:val="0"/>
      </w:pPr>
      <w:r>
        <w:rPr>
          <w:rStyle w:val="CommentReference"/>
        </w:rPr>
        <w:annotationRef/>
      </w:r>
      <w:r>
        <w:rPr>
          <w:sz w:val="20"/>
          <w:szCs w:val="20"/>
        </w:rPr>
        <w:t>why? we should explain</w:t>
      </w:r>
    </w:p>
  </w:comment>
  <w:comment w:id="392" w:author="Chen Heller" w:date="2022-08-29T13:15:00Z" w:initials="CH">
    <w:p w14:paraId="0C2904B3" w14:textId="77777777" w:rsidR="00570789" w:rsidRDefault="00570789" w:rsidP="00266D9E">
      <w:pPr>
        <w:pStyle w:val="CommentText"/>
        <w:bidi w:val="0"/>
      </w:pPr>
      <w:r>
        <w:rPr>
          <w:rStyle w:val="CommentReference"/>
        </w:rPr>
        <w:annotationRef/>
      </w:r>
      <w:r>
        <w:t>I miss-calculated the refresh rate in experiment 1 and 2 by 10 milliseconds and fixed it in experiment 3.</w:t>
      </w:r>
    </w:p>
  </w:comment>
  <w:comment w:id="394" w:author="Chen Heller" w:date="2022-08-29T13:05:00Z" w:initials="CH">
    <w:p w14:paraId="3C839489" w14:textId="098CC2A7" w:rsidR="00960D0C" w:rsidRDefault="00960D0C" w:rsidP="009F322E">
      <w:pPr>
        <w:pStyle w:val="CommentText"/>
        <w:bidi w:val="0"/>
      </w:pPr>
      <w:r>
        <w:rPr>
          <w:rStyle w:val="CommentReference"/>
        </w:rPr>
        <w:annotationRef/>
      </w:r>
      <w:r>
        <w:rPr>
          <w:color w:val="222222"/>
          <w:highlight w:val="white"/>
        </w:rPr>
        <w:t>Gallivan, J. P., &amp; Chapman, C. S. (2014). Three-dimensional reach trajectories as a probe of real-time decision-making between multiple competing targets. </w:t>
      </w:r>
      <w:r>
        <w:rPr>
          <w:i/>
          <w:iCs/>
          <w:color w:val="222222"/>
          <w:highlight w:val="white"/>
        </w:rPr>
        <w:t>Frontiers in neuroscience</w:t>
      </w:r>
      <w:r>
        <w:rPr>
          <w:color w:val="222222"/>
          <w:highlight w:val="white"/>
        </w:rPr>
        <w:t>, </w:t>
      </w:r>
      <w:r>
        <w:rPr>
          <w:i/>
          <w:iCs/>
          <w:color w:val="222222"/>
          <w:highlight w:val="white"/>
        </w:rPr>
        <w:t>8</w:t>
      </w:r>
      <w:r>
        <w:rPr>
          <w:color w:val="222222"/>
          <w:highlight w:val="white"/>
        </w:rPr>
        <w:t>, 215.</w:t>
      </w:r>
      <w:r>
        <w:t xml:space="preserve"> </w:t>
      </w:r>
    </w:p>
  </w:comment>
  <w:comment w:id="436" w:author="Chen Heller" w:date="2022-09-05T09:43:00Z" w:initials="CH">
    <w:p w14:paraId="16ACE95B" w14:textId="77777777" w:rsidR="00BE73CB" w:rsidRDefault="00BE73CB" w:rsidP="008E588D">
      <w:pPr>
        <w:pStyle w:val="CommentText"/>
        <w:bidi w:val="0"/>
      </w:pPr>
      <w:r>
        <w:rPr>
          <w:rStyle w:val="CommentReference"/>
        </w:rPr>
        <w:annotationRef/>
      </w:r>
      <w:r>
        <w:t>Not true after permutation testing.</w:t>
      </w:r>
    </w:p>
  </w:comment>
  <w:comment w:id="521" w:author="Liad Mudrik" w:date="2022-08-18T10:31:00Z" w:initials="LM">
    <w:p w14:paraId="0324C183" w14:textId="08B32316" w:rsidR="00E40999" w:rsidRDefault="00E40999" w:rsidP="00E40999">
      <w:pPr>
        <w:bidi w:val="0"/>
      </w:pPr>
      <w:r>
        <w:rPr>
          <w:rStyle w:val="CommentReference"/>
        </w:rPr>
        <w:annotationRef/>
      </w:r>
      <w:r>
        <w:rPr>
          <w:sz w:val="20"/>
          <w:szCs w:val="20"/>
        </w:rPr>
        <w:t>so this is the first time you actually found an effect, right? You should start the discussion with that, and connect it a bit with the literature (so we need to have some references in this paragraph). Only then I would go to what now appears on top, and discuss the effect of the practice session</w:t>
      </w:r>
    </w:p>
  </w:comment>
  <w:comment w:id="581" w:author="Chen Heller" w:date="2022-09-01T09:42:00Z" w:initials="CH">
    <w:p w14:paraId="1FFF6986" w14:textId="77777777" w:rsidR="00EB2FF8" w:rsidRDefault="00EB2FF8">
      <w:pPr>
        <w:pStyle w:val="CommentText"/>
        <w:bidi w:val="0"/>
      </w:pPr>
      <w:r>
        <w:rPr>
          <w:rStyle w:val="CommentReference"/>
        </w:rPr>
        <w:annotationRef/>
      </w:r>
      <w:r>
        <w:rPr>
          <w:b/>
          <w:bCs/>
        </w:rPr>
        <w:t>Rejected explanation:</w:t>
      </w:r>
    </w:p>
    <w:p w14:paraId="247FF2C7" w14:textId="77777777" w:rsidR="00EB2FF8" w:rsidRDefault="00EB2FF8">
      <w:pPr>
        <w:pStyle w:val="CommentText"/>
        <w:bidi w:val="0"/>
      </w:pPr>
      <w:r>
        <w:t xml:space="preserve">a trend was seen in the proportion of each exclusion reason. It seems that late responses became less prominent at the expense of having more short reaches, slow movements, early responses, and incorrect answers. </w:t>
      </w:r>
    </w:p>
    <w:p w14:paraId="094AF53A" w14:textId="77777777" w:rsidR="00EB2FF8" w:rsidRDefault="00EB2FF8" w:rsidP="00164126">
      <w:pPr>
        <w:pStyle w:val="CommentText"/>
        <w:bidi w:val="0"/>
      </w:pPr>
      <w:r>
        <w:t>A Possible explanation for this pattern of results can be conceived by reviewing the proportion of each exclusion reason in Experiment 2. Late responses were the most prominent cause for error in experiment 2, and therefore it is possible that in order to diminish their error rate, participants in experiment 3 mainly focused their efforts on reducing their response time. Consequently, quicker responses developed which decreased the number of late responses but increased the number of early responses and short trajectories. These hasty responses left less time to process the target which explains the increase in incorrect answers. Similarly, the probability for corrective movements could have increased as well, which accounted for the higher rate of long movement durations.</w:t>
      </w:r>
    </w:p>
  </w:comment>
  <w:comment w:id="593" w:author="Chen Heller" w:date="2022-08-30T12:27:00Z" w:initials="CH">
    <w:p w14:paraId="42CFA404" w14:textId="16431F49" w:rsidR="00F929FC" w:rsidRDefault="00F929FC" w:rsidP="005B21D0">
      <w:pPr>
        <w:pStyle w:val="CommentText"/>
        <w:bidi w:val="0"/>
        <w:rPr>
          <w:rtl/>
        </w:rPr>
      </w:pPr>
      <w:r>
        <w:rPr>
          <w:rStyle w:val="CommentReference"/>
        </w:rPr>
        <w:annotationRef/>
      </w:r>
      <w:r>
        <w:t>This does not line up with the difference in RT between the first and second days.</w:t>
      </w:r>
    </w:p>
  </w:comment>
  <w:comment w:id="608" w:author="Chen Heller" w:date="2022-08-26T11:12:00Z" w:initials="CH">
    <w:p w14:paraId="0E88A2E7" w14:textId="77777777" w:rsidR="00F41760" w:rsidRDefault="006D2FC7">
      <w:pPr>
        <w:pStyle w:val="CommentText"/>
        <w:bidi w:val="0"/>
      </w:pPr>
      <w:r>
        <w:rPr>
          <w:rStyle w:val="CommentReference"/>
        </w:rPr>
        <w:annotationRef/>
      </w:r>
      <w:r w:rsidR="00F41760">
        <w:t>For Khen:</w:t>
      </w:r>
    </w:p>
    <w:p w14:paraId="48D7BC2B" w14:textId="77777777" w:rsidR="00F41760" w:rsidRDefault="00F41760" w:rsidP="00A045D7">
      <w:pPr>
        <w:pStyle w:val="CommentText"/>
        <w:bidi w:val="0"/>
      </w:pPr>
      <w:r>
        <w:t>Add link to OSF</w:t>
      </w:r>
    </w:p>
  </w:comment>
  <w:comment w:id="688" w:author="Chen Heller" w:date="2022-08-26T11:24:00Z" w:initials="CH">
    <w:p w14:paraId="630D6087" w14:textId="77777777" w:rsidR="00DD6996" w:rsidRDefault="00DD6996" w:rsidP="00803257">
      <w:pPr>
        <w:pStyle w:val="CommentText"/>
        <w:bidi w:val="0"/>
      </w:pPr>
      <w:r>
        <w:rPr>
          <w:rStyle w:val="CommentReference"/>
        </w:rPr>
        <w:annotationRef/>
      </w:r>
      <w:r>
        <w:t>So this is irrelevant?</w:t>
      </w:r>
    </w:p>
  </w:comment>
  <w:comment w:id="780" w:author="Chen Heller" w:date="2022-09-04T12:20:00Z" w:initials="CH">
    <w:p w14:paraId="363769D6" w14:textId="77777777" w:rsidR="00F517ED" w:rsidRDefault="00F517ED">
      <w:pPr>
        <w:pStyle w:val="CommentText"/>
        <w:bidi w:val="0"/>
      </w:pPr>
      <w:r>
        <w:rPr>
          <w:rStyle w:val="CommentReference"/>
        </w:rPr>
        <w:annotationRef/>
      </w:r>
      <w:r>
        <w:t>Difference between the proportion of favorable pairs (data pairs that support the hypothesis that there is a difference between the means) and unfavorable pairs.</w:t>
      </w:r>
    </w:p>
    <w:p w14:paraId="06E40BDD" w14:textId="77777777" w:rsidR="00F517ED" w:rsidRDefault="00F517ED">
      <w:pPr>
        <w:pStyle w:val="CommentText"/>
        <w:bidi w:val="0"/>
      </w:pPr>
    </w:p>
    <w:p w14:paraId="16A3E568" w14:textId="77777777" w:rsidR="00F517ED" w:rsidRDefault="00F517ED" w:rsidP="00BC2E61">
      <w:pPr>
        <w:pStyle w:val="CommentText"/>
        <w:bidi w:val="0"/>
      </w:pPr>
      <w:r>
        <w:t>In other words: difference between the amount of evidence for and amount of evidence against H1.</w:t>
      </w:r>
    </w:p>
  </w:comment>
  <w:comment w:id="785" w:author="Chen Heller" w:date="2022-09-04T12:11:00Z" w:initials="CH">
    <w:p w14:paraId="0F19BB3E" w14:textId="43FA83C0" w:rsidR="00C0770D" w:rsidRDefault="00C0770D" w:rsidP="00251A6B">
      <w:pPr>
        <w:pStyle w:val="CommentText"/>
        <w:bidi w:val="0"/>
      </w:pPr>
      <w:r>
        <w:rPr>
          <w:rStyle w:val="CommentReference"/>
        </w:rPr>
        <w:annotationRef/>
      </w:r>
      <w:hyperlink r:id="rId1" w:anchor="rank-based-tests" w:history="1">
        <w:r w:rsidRPr="00251A6B">
          <w:rPr>
            <w:rStyle w:val="Hyperlink"/>
          </w:rPr>
          <w:t>https://easystats.github.io/effectsize/articles/simple_htests.html#rank-based-tests</w:t>
        </w:r>
      </w:hyperlink>
    </w:p>
  </w:comment>
  <w:comment w:id="790" w:author="Chen Heller" w:date="2022-09-04T12:18:00Z" w:initials="CH">
    <w:p w14:paraId="31A8DDBE" w14:textId="77777777" w:rsidR="00816F47" w:rsidRDefault="00816F47" w:rsidP="00360D71">
      <w:pPr>
        <w:pStyle w:val="CommentText"/>
        <w:bidi w:val="0"/>
      </w:pPr>
      <w:r>
        <w:rPr>
          <w:rStyle w:val="CommentReference"/>
        </w:rPr>
        <w:annotationRef/>
      </w:r>
      <w:r>
        <w:rPr>
          <w:color w:val="212529"/>
          <w:highlight w:val="white"/>
        </w:rPr>
        <w:t>Kerby, D. S. (2014). The simple difference formula: An approach to teaching nonparametric correlation. Comprehensive Psychology, 3, 11-IT.</w:t>
      </w:r>
    </w:p>
  </w:comment>
  <w:comment w:id="857" w:author="Liad Mudrik" w:date="2022-08-18T12:15:00Z" w:initials="LM">
    <w:p w14:paraId="7ED6EB2D" w14:textId="70F108A8" w:rsidR="002417FA" w:rsidRDefault="002417FA" w:rsidP="00272F5E">
      <w:pPr>
        <w:bidi w:val="0"/>
      </w:pPr>
      <w:r>
        <w:rPr>
          <w:rStyle w:val="CommentReference"/>
        </w:rPr>
        <w:annotationRef/>
      </w:r>
      <w:r>
        <w:rPr>
          <w:sz w:val="20"/>
          <w:szCs w:val="20"/>
        </w:rPr>
        <w:t>I prefer reading this after we have the full picture written down (i.e., results &amp; discussion for exp. 4). And of course, you would need to have many more references in the GD</w:t>
      </w:r>
    </w:p>
  </w:comment>
  <w:comment w:id="874" w:author="Chen Heller" w:date="2022-08-04T14:03:00Z" w:initials="CH">
    <w:p w14:paraId="19DC91CB" w14:textId="77777777" w:rsidR="00603BC2" w:rsidRDefault="00FF06FA" w:rsidP="006B6744">
      <w:pPr>
        <w:pStyle w:val="CommentText"/>
        <w:bidi w:val="0"/>
      </w:pPr>
      <w:r>
        <w:rPr>
          <w:rStyle w:val="CommentReference"/>
        </w:rPr>
        <w:annotationRef/>
      </w:r>
      <w:r w:rsidR="00603BC2">
        <w:t>Should I mention the congruency effect that was found in the third experiment before starting to discuss the fourth experiment? Or is that not relevant for the flow of the discussion?</w:t>
      </w:r>
    </w:p>
  </w:comment>
  <w:comment w:id="880" w:author="Chen Heller" w:date="2022-08-24T11:35:00Z" w:initials="CH">
    <w:p w14:paraId="082B5EF9" w14:textId="77777777" w:rsidR="00B00AED" w:rsidRDefault="00B00AED" w:rsidP="00B00AED">
      <w:pPr>
        <w:pStyle w:val="CommentText"/>
        <w:bidi w:val="0"/>
      </w:pPr>
      <w:r>
        <w:rPr>
          <w:rStyle w:val="CommentReference"/>
        </w:rPr>
        <w:annotationRef/>
      </w:r>
      <w:r>
        <w:t>Use from introduction</w:t>
      </w:r>
    </w:p>
  </w:comment>
  <w:comment w:id="886" w:author="Chen Heller" w:date="2022-09-01T12:17:00Z" w:initials="CH">
    <w:p w14:paraId="47921B8F" w14:textId="77777777" w:rsidR="0094652B" w:rsidRDefault="0094652B">
      <w:pPr>
        <w:pStyle w:val="CommentText"/>
        <w:bidi w:val="0"/>
      </w:pPr>
      <w:r>
        <w:rPr>
          <w:rStyle w:val="CommentReference"/>
        </w:rPr>
        <w:annotationRef/>
      </w:r>
      <w:r>
        <w:t>To Khen:</w:t>
      </w:r>
    </w:p>
    <w:p w14:paraId="4B380627" w14:textId="77777777" w:rsidR="0094652B" w:rsidRDefault="0094652B">
      <w:pPr>
        <w:pStyle w:val="CommentText"/>
        <w:bidi w:val="0"/>
      </w:pPr>
      <w:r>
        <w:t>Read again and try to find answers:</w:t>
      </w:r>
    </w:p>
    <w:p w14:paraId="3F50F1C4" w14:textId="77777777" w:rsidR="0094652B" w:rsidRDefault="0094652B">
      <w:pPr>
        <w:pStyle w:val="CommentText"/>
        <w:bidi w:val="0"/>
      </w:pPr>
    </w:p>
    <w:p w14:paraId="1F57BFC0" w14:textId="77777777" w:rsidR="0094652B" w:rsidRDefault="0094652B">
      <w:pPr>
        <w:pStyle w:val="CommentText"/>
        <w:bidi w:val="0"/>
      </w:pPr>
      <w:r>
        <w:t>"hand in motion reveals mind in motion"</w:t>
      </w:r>
    </w:p>
    <w:p w14:paraId="0463F089" w14:textId="77777777" w:rsidR="0094652B" w:rsidRDefault="0094652B">
      <w:pPr>
        <w:pStyle w:val="CommentText"/>
        <w:bidi w:val="0"/>
      </w:pPr>
    </w:p>
    <w:p w14:paraId="090F6BB3" w14:textId="77777777" w:rsidR="0094652B" w:rsidRDefault="0094652B">
      <w:pPr>
        <w:pStyle w:val="CommentText"/>
        <w:bidi w:val="0"/>
      </w:pPr>
      <w:r>
        <w:t>Xiao's comparison</w:t>
      </w:r>
    </w:p>
    <w:p w14:paraId="2FA360C9" w14:textId="77777777" w:rsidR="0094652B" w:rsidRDefault="0094652B">
      <w:pPr>
        <w:pStyle w:val="CommentText"/>
        <w:bidi w:val="0"/>
      </w:pPr>
    </w:p>
    <w:p w14:paraId="29C4BFAF" w14:textId="77777777" w:rsidR="0094652B" w:rsidRDefault="0094652B">
      <w:pPr>
        <w:pStyle w:val="CommentText"/>
        <w:bidi w:val="0"/>
      </w:pPr>
      <w:r>
        <w:t>Papers comparing reaching to keyboard - not necessarily UC</w:t>
      </w:r>
    </w:p>
    <w:p w14:paraId="7BFA6D0B" w14:textId="77777777" w:rsidR="0094652B" w:rsidRDefault="0094652B">
      <w:pPr>
        <w:pStyle w:val="CommentText"/>
        <w:bidi w:val="0"/>
      </w:pPr>
    </w:p>
    <w:p w14:paraId="51364258" w14:textId="77777777" w:rsidR="0094652B" w:rsidRDefault="0094652B">
      <w:pPr>
        <w:pStyle w:val="CommentText"/>
        <w:bidi w:val="0"/>
      </w:pPr>
      <w:r>
        <w:t>Compare effect size with previous papers of UC + motion tracking</w:t>
      </w:r>
    </w:p>
    <w:p w14:paraId="299C13D8" w14:textId="77777777" w:rsidR="0094652B" w:rsidRDefault="0094652B">
      <w:pPr>
        <w:pStyle w:val="CommentText"/>
        <w:bidi w:val="0"/>
      </w:pPr>
    </w:p>
    <w:p w14:paraId="05A1AEEB" w14:textId="77777777" w:rsidR="0094652B" w:rsidRDefault="0094652B" w:rsidP="005603E8">
      <w:pPr>
        <w:pStyle w:val="CommentText"/>
        <w:bidi w:val="0"/>
      </w:pPr>
      <w:r>
        <w:t>Why did you think there would be an effect? Did all the reasons exist?</w:t>
      </w:r>
    </w:p>
  </w:comment>
  <w:comment w:id="906" w:author="Chen Heller" w:date="2022-09-04T13:36:00Z" w:initials="CH">
    <w:p w14:paraId="32662B10" w14:textId="77777777" w:rsidR="009E3931" w:rsidRDefault="009E3931">
      <w:pPr>
        <w:pStyle w:val="CommentText"/>
        <w:bidi w:val="0"/>
      </w:pPr>
      <w:r>
        <w:rPr>
          <w:rStyle w:val="CommentReference"/>
        </w:rPr>
        <w:annotationRef/>
      </w:r>
      <w:r>
        <w:t>I considered an account for the noise on the trial level, but disregarded it since the noise should cancel out when averaging within participant.</w:t>
      </w:r>
    </w:p>
    <w:p w14:paraId="148EDAD5" w14:textId="77777777" w:rsidR="009E3931" w:rsidRDefault="009E3931">
      <w:pPr>
        <w:pStyle w:val="CommentText"/>
        <w:bidi w:val="0"/>
      </w:pPr>
    </w:p>
    <w:p w14:paraId="476DE4EF" w14:textId="77777777" w:rsidR="009E3931" w:rsidRDefault="009E3931">
      <w:pPr>
        <w:pStyle w:val="CommentText"/>
        <w:bidi w:val="0"/>
      </w:pPr>
      <w:r>
        <w:t>The explanation:</w:t>
      </w:r>
    </w:p>
    <w:p w14:paraId="57C983B6" w14:textId="77777777" w:rsidR="009E3931" w:rsidRDefault="009E3931" w:rsidP="001D05C2">
      <w:pPr>
        <w:pStyle w:val="CommentText"/>
        <w:bidi w:val="0"/>
      </w:pPr>
      <w:r>
        <w:t>Different people might respond differently to the pressure caused by the strict timing demands of the experiment. This means responses will be rash/hasty for some of them. Applying accurate motor control on very fast movements is difficult [ref] which means that the movements will be less consistent/ repetitive. Thus the bias would be less noticeable for some participants than others.</w:t>
      </w:r>
    </w:p>
  </w:comment>
  <w:comment w:id="931" w:author="Chen Heller" w:date="2022-09-04T13:32:00Z" w:initials="CH">
    <w:p w14:paraId="7697D128" w14:textId="77777777" w:rsidR="00553B76" w:rsidRDefault="00553B76" w:rsidP="00553B76">
      <w:pPr>
        <w:pStyle w:val="CommentText"/>
        <w:bidi w:val="0"/>
      </w:pPr>
      <w:r>
        <w:rPr>
          <w:rStyle w:val="CommentReference"/>
        </w:rPr>
        <w:annotationRef/>
      </w:r>
      <w:r>
        <w:rPr>
          <w:color w:val="222222"/>
          <w:highlight w:val="white"/>
        </w:rPr>
        <w:t>Everitt, Brian (1998). </w:t>
      </w:r>
      <w:hyperlink r:id="rId2" w:history="1">
        <w:r w:rsidRPr="008816A0">
          <w:rPr>
            <w:rStyle w:val="Hyperlink"/>
            <w:i/>
            <w:iCs/>
            <w:highlight w:val="white"/>
          </w:rPr>
          <w:t>The Cambridge Dictionary of Statistics</w:t>
        </w:r>
      </w:hyperlink>
      <w:r>
        <w:rPr>
          <w:color w:val="222222"/>
          <w:highlight w:val="white"/>
        </w:rPr>
        <w:t>. Cambridge, UK New York: Cambridge University Press. </w:t>
      </w:r>
      <w:hyperlink r:id="rId3" w:history="1">
        <w:r w:rsidRPr="008816A0">
          <w:rPr>
            <w:rStyle w:val="Hyperlink"/>
          </w:rPr>
          <w:t>ISBN</w:t>
        </w:r>
      </w:hyperlink>
      <w:r>
        <w:rPr>
          <w:color w:val="222222"/>
          <w:highlight w:val="white"/>
        </w:rPr>
        <w:t> </w:t>
      </w:r>
      <w:hyperlink r:id="rId4" w:history="1">
        <w:r w:rsidRPr="008816A0">
          <w:rPr>
            <w:rStyle w:val="Hyperlink"/>
          </w:rPr>
          <w:t>978-0521593465</w:t>
        </w:r>
      </w:hyperlink>
      <w:r>
        <w:rPr>
          <w:color w:val="222222"/>
          <w:highlight w:val="white"/>
        </w:rPr>
        <w:t>.</w:t>
      </w:r>
      <w:r>
        <w:t xml:space="preserve"> </w:t>
      </w:r>
    </w:p>
  </w:comment>
  <w:comment w:id="972" w:author="Chen Heller" w:date="2022-09-01T11:08:00Z" w:initials="CH">
    <w:p w14:paraId="5F5EDF70" w14:textId="77777777" w:rsidR="00102041" w:rsidRDefault="00102041">
      <w:pPr>
        <w:pStyle w:val="CommentText"/>
        <w:bidi w:val="0"/>
      </w:pPr>
      <w:r>
        <w:rPr>
          <w:rStyle w:val="CommentReference"/>
        </w:rPr>
        <w:annotationRef/>
      </w:r>
      <w:r>
        <w:t>They had 240 trials total.</w:t>
      </w:r>
    </w:p>
    <w:p w14:paraId="55AEAD65" w14:textId="77777777" w:rsidR="00102041" w:rsidRDefault="00102041">
      <w:pPr>
        <w:pStyle w:val="CommentText"/>
        <w:bidi w:val="0"/>
      </w:pPr>
    </w:p>
    <w:p w14:paraId="293ED023" w14:textId="77777777" w:rsidR="00102041" w:rsidRDefault="00102041">
      <w:pPr>
        <w:pStyle w:val="CommentText"/>
        <w:bidi w:val="0"/>
      </w:pPr>
      <w:r>
        <w:t>They did not use any timing constraints (except for dumping RT longer than 3000ms).</w:t>
      </w:r>
    </w:p>
    <w:p w14:paraId="69C39D63" w14:textId="77777777" w:rsidR="00102041" w:rsidRDefault="00102041">
      <w:pPr>
        <w:pStyle w:val="CommentText"/>
        <w:bidi w:val="0"/>
      </w:pPr>
    </w:p>
    <w:p w14:paraId="1079D488" w14:textId="77777777" w:rsidR="00102041" w:rsidRDefault="00102041">
      <w:pPr>
        <w:pStyle w:val="CommentText"/>
        <w:bidi w:val="0"/>
      </w:pPr>
      <w:r>
        <w:t>They did not discriminate on trial level, so their effect might stem from conscious trials. When including conscious trials in our data the results do not change much.</w:t>
      </w:r>
    </w:p>
    <w:p w14:paraId="2CDB18A9" w14:textId="77777777" w:rsidR="00102041" w:rsidRDefault="00102041">
      <w:pPr>
        <w:pStyle w:val="CommentText"/>
        <w:bidi w:val="0"/>
      </w:pPr>
    </w:p>
    <w:p w14:paraId="6C4DC829" w14:textId="77777777" w:rsidR="00102041" w:rsidRDefault="00102041">
      <w:pPr>
        <w:pStyle w:val="CommentText"/>
        <w:bidi w:val="0"/>
      </w:pPr>
      <w:r>
        <w:t>Different participants participated in the keyboard / mouse tasks.</w:t>
      </w:r>
    </w:p>
    <w:p w14:paraId="7F04B2A5" w14:textId="77777777" w:rsidR="00102041" w:rsidRDefault="00102041">
      <w:pPr>
        <w:pStyle w:val="CommentText"/>
        <w:bidi w:val="0"/>
      </w:pPr>
    </w:p>
    <w:p w14:paraId="7246578E" w14:textId="77777777" w:rsidR="00102041" w:rsidRDefault="00102041">
      <w:pPr>
        <w:pStyle w:val="CommentText"/>
        <w:bidi w:val="0"/>
      </w:pPr>
      <w:r>
        <w:t>They use AUC (taking only the area that exceeds the optimal path toward the incorrect answer).</w:t>
      </w:r>
    </w:p>
    <w:p w14:paraId="0F99C6EB" w14:textId="77777777" w:rsidR="00102041" w:rsidRDefault="00102041">
      <w:pPr>
        <w:pStyle w:val="CommentText"/>
        <w:bidi w:val="0"/>
      </w:pPr>
    </w:p>
    <w:p w14:paraId="4342F728" w14:textId="77777777" w:rsidR="00102041" w:rsidRDefault="00102041" w:rsidP="0088739D">
      <w:pPr>
        <w:pStyle w:val="CommentText"/>
        <w:bidi w:val="0"/>
      </w:pPr>
      <w:r>
        <w:t>Their pre and post masks are 100ms</w:t>
      </w:r>
    </w:p>
  </w:comment>
  <w:comment w:id="1013" w:author="Chen Heller" w:date="2022-09-04T16:01:00Z" w:initials="CH">
    <w:p w14:paraId="6D2911F5" w14:textId="77777777" w:rsidR="00BB5162" w:rsidRDefault="00BB5162" w:rsidP="00315E32">
      <w:pPr>
        <w:pStyle w:val="CommentText"/>
        <w:bidi w:val="0"/>
      </w:pPr>
      <w:r>
        <w:rPr>
          <w:rStyle w:val="CommentReference"/>
        </w:rPr>
        <w:annotationRef/>
      </w:r>
      <w:r>
        <w:rPr>
          <w:color w:val="222222"/>
        </w:rPr>
        <w:t>Malejka (2021). Correlation analysis to investigate unconscious mental processes: A critical appraisal and mini-tutori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EDB3D4" w15:done="1"/>
  <w15:commentEx w15:paraId="53100C7D" w15:done="1"/>
  <w15:commentEx w15:paraId="23426630" w15:done="1"/>
  <w15:commentEx w15:paraId="7A709A96" w15:done="1"/>
  <w15:commentEx w15:paraId="23B4EA9E" w15:done="1"/>
  <w15:commentEx w15:paraId="07B093EB" w15:done="1"/>
  <w15:commentEx w15:paraId="47F53FE6" w15:done="1"/>
  <w15:commentEx w15:paraId="49B9C5BD" w15:done="1"/>
  <w15:commentEx w15:paraId="733B51F1" w15:done="1"/>
  <w15:commentEx w15:paraId="247CCB1E" w15:done="1"/>
  <w15:commentEx w15:paraId="77F08969" w15:done="1"/>
  <w15:commentEx w15:paraId="06E7382B" w15:done="1"/>
  <w15:commentEx w15:paraId="5693B1FD" w15:done="1"/>
  <w15:commentEx w15:paraId="386CD601" w15:done="1"/>
  <w15:commentEx w15:paraId="2F9D6402" w15:paraIdParent="386CD601" w15:done="1"/>
  <w15:commentEx w15:paraId="0BBE2722" w15:done="1"/>
  <w15:commentEx w15:paraId="398F1D32" w15:done="1"/>
  <w15:commentEx w15:paraId="4C2C489E" w15:paraIdParent="398F1D32" w15:done="1"/>
  <w15:commentEx w15:paraId="653101E2" w15:done="1"/>
  <w15:commentEx w15:paraId="5038946B" w15:done="1"/>
  <w15:commentEx w15:paraId="6CAE3633" w15:done="0"/>
  <w15:commentEx w15:paraId="11AA2729" w15:done="0"/>
  <w15:commentEx w15:paraId="438D2E6A" w15:done="0"/>
  <w15:commentEx w15:paraId="6F175206" w15:done="1"/>
  <w15:commentEx w15:paraId="766FDBFB" w15:done="1"/>
  <w15:commentEx w15:paraId="5BF277D9" w15:done="1"/>
  <w15:commentEx w15:paraId="09AC3EF1" w15:done="1"/>
  <w15:commentEx w15:paraId="0D84F3CD" w15:done="0"/>
  <w15:commentEx w15:paraId="57CCAF76" w15:done="0"/>
  <w15:commentEx w15:paraId="5E0465B0" w15:done="1"/>
  <w15:commentEx w15:paraId="4AB829EF" w15:done="1"/>
  <w15:commentEx w15:paraId="34E0FCAD" w15:done="1"/>
  <w15:commentEx w15:paraId="34AD2C4A" w15:done="0"/>
  <w15:commentEx w15:paraId="0DFB57FC" w15:done="1"/>
  <w15:commentEx w15:paraId="456F61D6" w15:done="1"/>
  <w15:commentEx w15:paraId="3B02210B" w15:done="1"/>
  <w15:commentEx w15:paraId="0B18C335" w15:done="1"/>
  <w15:commentEx w15:paraId="784A92B8" w15:done="1"/>
  <w15:commentEx w15:paraId="7BD32F90" w15:done="1"/>
  <w15:commentEx w15:paraId="3420488D" w15:done="0"/>
  <w15:commentEx w15:paraId="3308D088" w15:paraIdParent="3420488D" w15:done="0"/>
  <w15:commentEx w15:paraId="46D87A93" w15:done="1"/>
  <w15:commentEx w15:paraId="7B4F3457" w15:done="1"/>
  <w15:commentEx w15:paraId="1427C7A1" w15:done="1"/>
  <w15:commentEx w15:paraId="54DB4261" w15:done="1"/>
  <w15:commentEx w15:paraId="615B1F90" w15:done="1"/>
  <w15:commentEx w15:paraId="1A8DD659" w15:done="1"/>
  <w15:commentEx w15:paraId="653A5D4D" w15:done="1"/>
  <w15:commentEx w15:paraId="699FC0A3" w15:done="1"/>
  <w15:commentEx w15:paraId="43C474D9" w15:done="1"/>
  <w15:commentEx w15:paraId="1CCA2C3E" w15:done="1"/>
  <w15:commentEx w15:paraId="0ACC3F03" w15:done="1"/>
  <w15:commentEx w15:paraId="57FE1628" w15:done="1"/>
  <w15:commentEx w15:paraId="3BF8FA05" w15:done="1"/>
  <w15:commentEx w15:paraId="06989A64" w15:done="1"/>
  <w15:commentEx w15:paraId="4EB89988" w15:done="1"/>
  <w15:commentEx w15:paraId="445AF331" w15:done="1"/>
  <w15:commentEx w15:paraId="6154498B" w15:done="1"/>
  <w15:commentEx w15:paraId="4F6F2531" w15:done="0"/>
  <w15:commentEx w15:paraId="6DEBA469" w15:paraIdParent="4F6F2531" w15:done="0"/>
  <w15:commentEx w15:paraId="006A2499" w15:done="0"/>
  <w15:commentEx w15:paraId="5BA8FAAE" w15:done="0"/>
  <w15:commentEx w15:paraId="65F946C6" w15:done="0"/>
  <w15:commentEx w15:paraId="66D7D6F8" w15:paraIdParent="65F946C6" w15:done="0"/>
  <w15:commentEx w15:paraId="1F6EBB6C" w15:done="0"/>
  <w15:commentEx w15:paraId="67CD9622" w15:done="0"/>
  <w15:commentEx w15:paraId="3663C391" w15:paraIdParent="67CD9622" w15:done="0"/>
  <w15:commentEx w15:paraId="639E42CD" w15:done="0"/>
  <w15:commentEx w15:paraId="7F84A865" w15:paraIdParent="639E42CD" w15:done="0"/>
  <w15:commentEx w15:paraId="0CA388E6" w15:done="0"/>
  <w15:commentEx w15:paraId="350899B1" w15:done="0"/>
  <w15:commentEx w15:paraId="23EB251F" w15:done="0"/>
  <w15:commentEx w15:paraId="25FCFA63" w15:done="0"/>
  <w15:commentEx w15:paraId="01D33EE0" w15:paraIdParent="25FCFA63" w15:done="0"/>
  <w15:commentEx w15:paraId="573AFF37" w15:done="0"/>
  <w15:commentEx w15:paraId="66E8348F" w15:done="0"/>
  <w15:commentEx w15:paraId="51C8CA44" w15:done="0"/>
  <w15:commentEx w15:paraId="0C2904B3" w15:paraIdParent="51C8CA44" w15:done="0"/>
  <w15:commentEx w15:paraId="3C839489" w15:done="0"/>
  <w15:commentEx w15:paraId="16ACE95B" w15:done="0"/>
  <w15:commentEx w15:paraId="0324C183" w15:done="0"/>
  <w15:commentEx w15:paraId="094AF53A" w15:done="0"/>
  <w15:commentEx w15:paraId="42CFA404" w15:done="0"/>
  <w15:commentEx w15:paraId="48D7BC2B" w15:done="0"/>
  <w15:commentEx w15:paraId="630D6087" w15:done="0"/>
  <w15:commentEx w15:paraId="16A3E568" w15:done="0"/>
  <w15:commentEx w15:paraId="0F19BB3E" w15:done="0"/>
  <w15:commentEx w15:paraId="31A8DDBE" w15:done="0"/>
  <w15:commentEx w15:paraId="7ED6EB2D" w15:done="0"/>
  <w15:commentEx w15:paraId="19DC91CB" w15:done="0"/>
  <w15:commentEx w15:paraId="082B5EF9" w15:done="0"/>
  <w15:commentEx w15:paraId="05A1AEEB" w15:done="0"/>
  <w15:commentEx w15:paraId="57C983B6" w15:done="0"/>
  <w15:commentEx w15:paraId="7697D128" w15:done="0"/>
  <w15:commentEx w15:paraId="4342F728" w15:done="0"/>
  <w15:commentEx w15:paraId="6D2911F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EDF06" w16cex:dateUtc="2022-06-23T09:45:00Z"/>
  <w16cex:commentExtensible w16cex:durableId="265EDF41" w16cex:dateUtc="2022-06-23T09:46:00Z"/>
  <w16cex:commentExtensible w16cex:durableId="265EDFBD" w16cex:dateUtc="2022-06-23T09:49:00Z"/>
  <w16cex:commentExtensible w16cex:durableId="265EE0BC" w16cex:dateUtc="2022-06-23T09:53:00Z"/>
  <w16cex:commentExtensible w16cex:durableId="265EE125" w16cex:dateUtc="2022-06-23T09:55:00Z"/>
  <w16cex:commentExtensible w16cex:durableId="265EE25B" w16cex:dateUtc="2022-06-23T10:00:00Z"/>
  <w16cex:commentExtensible w16cex:durableId="265EE2F5" w16cex:dateUtc="2022-06-23T10:02:00Z"/>
  <w16cex:commentExtensible w16cex:durableId="265EFED9" w16cex:dateUtc="2022-06-23T12:01:00Z"/>
  <w16cex:commentExtensible w16cex:durableId="265EFF2B" w16cex:dateUtc="2022-06-23T12:03:00Z"/>
  <w16cex:commentExtensible w16cex:durableId="265EFF70" w16cex:dateUtc="2022-06-23T12:04:00Z"/>
  <w16cex:commentExtensible w16cex:durableId="26748F51" w16cex:dateUtc="2022-07-09T20:35:00Z"/>
  <w16cex:commentExtensible w16cex:durableId="265EE58F" w16cex:dateUtc="2022-06-23T10:13:00Z"/>
  <w16cex:commentExtensible w16cex:durableId="265EEB60" w16cex:dateUtc="2022-06-23T10:38:00Z"/>
  <w16cex:commentExtensible w16cex:durableId="267492B2" w16cex:dateUtc="2022-06-26T07:56:00Z"/>
  <w16cex:commentExtensible w16cex:durableId="267492E0" w16cex:dateUtc="2022-07-09T20:50:00Z"/>
  <w16cex:commentExtensible w16cex:durableId="2674928D" w16cex:dateUtc="2022-06-26T07:48:00Z"/>
  <w16cex:commentExtensible w16cex:durableId="2674912E" w16cex:dateUtc="2022-07-09T20:43:00Z"/>
  <w16cex:commentExtensible w16cex:durableId="268127B7" w16cex:dateUtc="2022-07-19T09:53:00Z"/>
  <w16cex:commentExtensible w16cex:durableId="2662B94E" w16cex:dateUtc="2022-06-26T07:54:00Z"/>
  <w16cex:commentExtensible w16cex:durableId="26B31AB5" w16cex:dateUtc="2022-08-26T07:11:00Z"/>
  <w16cex:commentExtensible w16cex:durableId="26B31B3D" w16cex:dateUtc="2022-08-26T07:13:00Z"/>
  <w16cex:commentExtensible w16cex:durableId="26B31B8B" w16cex:dateUtc="2022-08-26T07:14:00Z"/>
  <w16cex:commentExtensible w16cex:durableId="26B31BDA" w16cex:dateUtc="2022-08-26T07:15:00Z"/>
  <w16cex:commentExtensible w16cex:durableId="2662BA80" w16cex:dateUtc="2022-06-26T07:59:00Z"/>
  <w16cex:commentExtensible w16cex:durableId="2662D2DE" w16cex:dateUtc="2022-06-26T09:43:00Z"/>
  <w16cex:commentExtensible w16cex:durableId="2662D3BB" w16cex:dateUtc="2022-06-26T09:46:00Z"/>
  <w16cex:commentExtensible w16cex:durableId="2662D813" w16cex:dateUtc="2022-06-26T10:05:00Z"/>
  <w16cex:commentExtensible w16cex:durableId="26C08DDC" w16cex:dateUtc="2022-09-05T12:01:00Z"/>
  <w16cex:commentExtensible w16cex:durableId="26C08DC8" w16cex:dateUtc="2022-09-05T12:01:00Z"/>
  <w16cex:commentExtensible w16cex:durableId="2675017A" w16cex:dateUtc="2022-07-10T04:42:00Z"/>
  <w16cex:commentExtensible w16cex:durableId="26750486" w16cex:dateUtc="2022-07-10T04:55:00Z"/>
  <w16cex:commentExtensible w16cex:durableId="26631776" w16cex:dateUtc="2022-06-26T14:35:00Z"/>
  <w16cex:commentExtensible w16cex:durableId="26C07407" w16cex:dateUtc="2022-09-05T10:11:00Z"/>
  <w16cex:commentExtensible w16cex:durableId="26655107" w16cex:dateUtc="2022-06-28T07:05:00Z"/>
  <w16cex:commentExtensible w16cex:durableId="26631C1D" w16cex:dateUtc="2022-06-26T14:55:00Z"/>
  <w16cex:commentExtensible w16cex:durableId="26647DA4" w16cex:dateUtc="2022-06-27T13:58:00Z"/>
  <w16cex:commentExtensible w16cex:durableId="26647DB8" w16cex:dateUtc="2022-06-27T14:01:00Z"/>
  <w16cex:commentExtensible w16cex:durableId="26654CB4" w16cex:dateUtc="2022-06-28T06:47:00Z"/>
  <w16cex:commentExtensible w16cex:durableId="26654EDF" w16cex:dateUtc="2022-06-28T06:56:00Z"/>
  <w16cex:commentExtensible w16cex:durableId="26A6ACC9" w16cex:dateUtc="2022-08-17T06:54:00Z"/>
  <w16cex:commentExtensible w16cex:durableId="26B31D85" w16cex:dateUtc="2022-08-26T07:23:00Z"/>
  <w16cex:commentExtensible w16cex:durableId="266568FB" w16cex:dateUtc="2022-06-28T08:48:00Z"/>
  <w16cex:commentExtensible w16cex:durableId="266568CF" w16cex:dateUtc="2022-06-28T08:47:00Z"/>
  <w16cex:commentExtensible w16cex:durableId="26656930" w16cex:dateUtc="2022-06-28T08:49:00Z"/>
  <w16cex:commentExtensible w16cex:durableId="26656EF6" w16cex:dateUtc="2022-06-28T09:13:00Z"/>
  <w16cex:commentExtensible w16cex:durableId="26656F9B" w16cex:dateUtc="2022-06-28T09:16:00Z"/>
  <w16cex:commentExtensible w16cex:durableId="26659943" w16cex:dateUtc="2022-06-28T12:14:00Z"/>
  <w16cex:commentExtensible w16cex:durableId="2665C5B5" w16cex:dateUtc="2022-06-28T15:23:00Z"/>
  <w16cex:commentExtensible w16cex:durableId="266698FA" w16cex:dateUtc="2022-06-29T06:25:00Z"/>
  <w16cex:commentExtensible w16cex:durableId="2666A2B7" w16cex:dateUtc="2022-06-29T07:06:00Z"/>
  <w16cex:commentExtensible w16cex:durableId="2666B3DE" w16cex:dateUtc="2022-06-29T08:19:00Z"/>
  <w16cex:commentExtensible w16cex:durableId="2666B44C" w16cex:dateUtc="2022-06-29T08:21:00Z"/>
  <w16cex:commentExtensible w16cex:durableId="2666B6FD" w16cex:dateUtc="2022-06-29T08:33:00Z"/>
  <w16cex:commentExtensible w16cex:durableId="267512A2" w16cex:dateUtc="2022-06-29T08:42:00Z"/>
  <w16cex:commentExtensible w16cex:durableId="26751296" w16cex:dateUtc="2022-07-10T05:55:00Z"/>
  <w16cex:commentExtensible w16cex:durableId="266710EB" w16cex:dateUtc="2022-06-29T14:56:00Z"/>
  <w16cex:commentExtensible w16cex:durableId="26B331D2" w16cex:dateUtc="2022-08-26T08:49:00Z"/>
  <w16cex:commentExtensible w16cex:durableId="26825350" w16cex:dateUtc="2022-07-20T07:11:00Z"/>
  <w16cex:commentExtensible w16cex:durableId="268A7F04" w16cex:dateUtc="2022-07-26T11:56:00Z"/>
  <w16cex:commentExtensible w16cex:durableId="26A6AEE7" w16cex:dateUtc="2022-08-17T07:03:00Z"/>
  <w16cex:commentExtensible w16cex:durableId="26A6AFD8" w16cex:dateUtc="2022-08-17T07:07:00Z"/>
  <w16cex:commentExtensible w16cex:durableId="26BA1F7A" w16cex:dateUtc="2022-08-31T14:57:00Z"/>
  <w16cex:commentExtensible w16cex:durableId="26B6188E" w16cex:dateUtc="2022-08-28T13:38:00Z"/>
  <w16cex:commentExtensible w16cex:durableId="26B61D37" w16cex:dateUtc="2022-08-28T13:58:00Z"/>
  <w16cex:commentExtensible w16cex:durableId="26A7FC20" w16cex:dateUtc="2022-08-18T06:45:00Z"/>
  <w16cex:commentExtensible w16cex:durableId="26A7FCC5" w16cex:dateUtc="2022-08-18T06:48:00Z"/>
  <w16cex:commentExtensible w16cex:durableId="26A8007D" w16cex:dateUtc="2022-08-18T07:04:00Z"/>
  <w16cex:commentExtensible w16cex:durableId="26A7FD81" w16cex:dateUtc="2022-08-18T06:51:00Z"/>
  <w16cex:commentExtensible w16cex:durableId="26B32593" w16cex:dateUtc="2022-08-26T07:57:00Z"/>
  <w16cex:commentExtensible w16cex:durableId="26A7FF50" w16cex:dateUtc="2022-08-18T06:59:00Z"/>
  <w16cex:commentExtensible w16cex:durableId="2693D8F3" w16cex:dateUtc="2022-08-02T14:10:00Z"/>
  <w16cex:commentExtensible w16cex:durableId="26A7FFF1" w16cex:dateUtc="2022-08-18T07:01:00Z"/>
  <w16cex:commentExtensible w16cex:durableId="26914819" w16cex:dateUtc="2022-07-31T15:27:00Z"/>
  <w16cex:commentExtensible w16cex:durableId="26A8000E" w16cex:dateUtc="2022-08-18T07:02:00Z"/>
  <w16cex:commentExtensible w16cex:durableId="26B71368" w16cex:dateUtc="2022-08-29T07:28:00Z"/>
  <w16cex:commentExtensible w16cex:durableId="26A800CC" w16cex:dateUtc="2022-08-18T07:05:00Z"/>
  <w16cex:commentExtensible w16cex:durableId="26A80332" w16cex:dateUtc="2022-08-18T07:15:00Z"/>
  <w16cex:commentExtensible w16cex:durableId="26B73A78" w16cex:dateUtc="2022-08-29T10:15:00Z"/>
  <w16cex:commentExtensible w16cex:durableId="26B73813" w16cex:dateUtc="2022-08-29T10:05:00Z"/>
  <w16cex:commentExtensible w16cex:durableId="26C0434D" w16cex:dateUtc="2022-09-05T06:43:00Z"/>
  <w16cex:commentExtensible w16cex:durableId="26B73D80" w16cex:dateUtc="2022-08-18T17:31:00Z"/>
  <w16cex:commentExtensible w16cex:durableId="26BAFD12" w16cex:dateUtc="2022-09-01T06:42:00Z"/>
  <w16cex:commentExtensible w16cex:durableId="26B880AD" w16cex:dateUtc="2022-08-30T09:27:00Z"/>
  <w16cex:commentExtensible w16cex:durableId="26B32938" w16cex:dateUtc="2022-08-26T08:12:00Z"/>
  <w16cex:commentExtensible w16cex:durableId="26B32BF1" w16cex:dateUtc="2022-08-26T08:24:00Z"/>
  <w16cex:commentExtensible w16cex:durableId="26BF1692" w16cex:dateUtc="2022-09-04T09:20:00Z"/>
  <w16cex:commentExtensible w16cex:durableId="26BF145C" w16cex:dateUtc="2022-09-04T09:11:00Z"/>
  <w16cex:commentExtensible w16cex:durableId="26BF160D" w16cex:dateUtc="2022-09-04T09:18:00Z"/>
  <w16cex:commentExtensible w16cex:durableId="26A8ABED" w16cex:dateUtc="2022-08-18T19:15:00Z"/>
  <w16cex:commentExtensible w16cex:durableId="26965047" w16cex:dateUtc="2022-08-04T11:03:00Z"/>
  <w16cex:commentExtensible w16cex:durableId="26B08B7C" w16cex:dateUtc="2022-08-24T08:35:00Z"/>
  <w16cex:commentExtensible w16cex:durableId="26BB2171" w16cex:dateUtc="2022-09-01T09:17:00Z"/>
  <w16cex:commentExtensible w16cex:durableId="26BF287B" w16cex:dateUtc="2022-09-04T10:36:00Z"/>
  <w16cex:commentExtensible w16cex:durableId="26BF2758" w16cex:dateUtc="2022-09-04T10:32:00Z"/>
  <w16cex:commentExtensible w16cex:durableId="26BB113A" w16cex:dateUtc="2022-09-01T08:08:00Z"/>
  <w16cex:commentExtensible w16cex:durableId="26BF4A45" w16cex:dateUtc="2022-09-04T13: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EDB3D4" w16cid:durableId="265EDF06"/>
  <w16cid:commentId w16cid:paraId="53100C7D" w16cid:durableId="265EDF41"/>
  <w16cid:commentId w16cid:paraId="23426630" w16cid:durableId="265EDFBD"/>
  <w16cid:commentId w16cid:paraId="7A709A96" w16cid:durableId="265EE0BC"/>
  <w16cid:commentId w16cid:paraId="23B4EA9E" w16cid:durableId="265EE125"/>
  <w16cid:commentId w16cid:paraId="07B093EB" w16cid:durableId="265EE25B"/>
  <w16cid:commentId w16cid:paraId="47F53FE6" w16cid:durableId="265EE2F5"/>
  <w16cid:commentId w16cid:paraId="49B9C5BD" w16cid:durableId="265EFED9"/>
  <w16cid:commentId w16cid:paraId="733B51F1" w16cid:durableId="265EFF2B"/>
  <w16cid:commentId w16cid:paraId="247CCB1E" w16cid:durableId="265EFF70"/>
  <w16cid:commentId w16cid:paraId="77F08969" w16cid:durableId="26748F51"/>
  <w16cid:commentId w16cid:paraId="06E7382B" w16cid:durableId="265EE58F"/>
  <w16cid:commentId w16cid:paraId="5693B1FD" w16cid:durableId="265EEB60"/>
  <w16cid:commentId w16cid:paraId="386CD601" w16cid:durableId="267492B2"/>
  <w16cid:commentId w16cid:paraId="2F9D6402" w16cid:durableId="267492E0"/>
  <w16cid:commentId w16cid:paraId="0BBE2722" w16cid:durableId="2674928D"/>
  <w16cid:commentId w16cid:paraId="398F1D32" w16cid:durableId="2674912E"/>
  <w16cid:commentId w16cid:paraId="4C2C489E" w16cid:durableId="268127B7"/>
  <w16cid:commentId w16cid:paraId="653101E2" w16cid:durableId="2662B94E"/>
  <w16cid:commentId w16cid:paraId="5038946B" w16cid:durableId="26B31AB5"/>
  <w16cid:commentId w16cid:paraId="6CAE3633" w16cid:durableId="26B31B3D"/>
  <w16cid:commentId w16cid:paraId="11AA2729" w16cid:durableId="26B31B8B"/>
  <w16cid:commentId w16cid:paraId="438D2E6A" w16cid:durableId="26B31BDA"/>
  <w16cid:commentId w16cid:paraId="6F175206" w16cid:durableId="2662BA80"/>
  <w16cid:commentId w16cid:paraId="766FDBFB" w16cid:durableId="2662D2DE"/>
  <w16cid:commentId w16cid:paraId="5BF277D9" w16cid:durableId="2662D3BB"/>
  <w16cid:commentId w16cid:paraId="09AC3EF1" w16cid:durableId="2662D813"/>
  <w16cid:commentId w16cid:paraId="0D84F3CD" w16cid:durableId="26C08DDC"/>
  <w16cid:commentId w16cid:paraId="57CCAF76" w16cid:durableId="26C08DC8"/>
  <w16cid:commentId w16cid:paraId="5E0465B0" w16cid:durableId="2675017A"/>
  <w16cid:commentId w16cid:paraId="4AB829EF" w16cid:durableId="26750486"/>
  <w16cid:commentId w16cid:paraId="34E0FCAD" w16cid:durableId="26631776"/>
  <w16cid:commentId w16cid:paraId="34AD2C4A" w16cid:durableId="26C07407"/>
  <w16cid:commentId w16cid:paraId="0DFB57FC" w16cid:durableId="26655107"/>
  <w16cid:commentId w16cid:paraId="456F61D6" w16cid:durableId="26631C1D"/>
  <w16cid:commentId w16cid:paraId="3B02210B" w16cid:durableId="26647DA4"/>
  <w16cid:commentId w16cid:paraId="0B18C335" w16cid:durableId="26647DB8"/>
  <w16cid:commentId w16cid:paraId="784A92B8" w16cid:durableId="26654CB4"/>
  <w16cid:commentId w16cid:paraId="7BD32F90" w16cid:durableId="26654EDF"/>
  <w16cid:commentId w16cid:paraId="3420488D" w16cid:durableId="26A6ACC9"/>
  <w16cid:commentId w16cid:paraId="3308D088" w16cid:durableId="26B31D85"/>
  <w16cid:commentId w16cid:paraId="46D87A93" w16cid:durableId="266568FB"/>
  <w16cid:commentId w16cid:paraId="7B4F3457" w16cid:durableId="266568CF"/>
  <w16cid:commentId w16cid:paraId="1427C7A1" w16cid:durableId="26656930"/>
  <w16cid:commentId w16cid:paraId="54DB4261" w16cid:durableId="26656EF6"/>
  <w16cid:commentId w16cid:paraId="615B1F90" w16cid:durableId="26656F9B"/>
  <w16cid:commentId w16cid:paraId="1A8DD659" w16cid:durableId="26659943"/>
  <w16cid:commentId w16cid:paraId="653A5D4D" w16cid:durableId="2665C5B5"/>
  <w16cid:commentId w16cid:paraId="699FC0A3" w16cid:durableId="266698FA"/>
  <w16cid:commentId w16cid:paraId="43C474D9" w16cid:durableId="2666A2B7"/>
  <w16cid:commentId w16cid:paraId="1CCA2C3E" w16cid:durableId="2666B3DE"/>
  <w16cid:commentId w16cid:paraId="0ACC3F03" w16cid:durableId="2666B44C"/>
  <w16cid:commentId w16cid:paraId="57FE1628" w16cid:durableId="2666B6FD"/>
  <w16cid:commentId w16cid:paraId="3BF8FA05" w16cid:durableId="267512A2"/>
  <w16cid:commentId w16cid:paraId="06989A64" w16cid:durableId="26751296"/>
  <w16cid:commentId w16cid:paraId="4EB89988" w16cid:durableId="266710EB"/>
  <w16cid:commentId w16cid:paraId="445AF331" w16cid:durableId="26B331D2"/>
  <w16cid:commentId w16cid:paraId="6154498B" w16cid:durableId="26825350"/>
  <w16cid:commentId w16cid:paraId="4F6F2531" w16cid:durableId="268A7F04"/>
  <w16cid:commentId w16cid:paraId="6DEBA469" w16cid:durableId="26A6AEE7"/>
  <w16cid:commentId w16cid:paraId="006A2499" w16cid:durableId="26A6AFD8"/>
  <w16cid:commentId w16cid:paraId="5BA8FAAE" w16cid:durableId="26BA1F7A"/>
  <w16cid:commentId w16cid:paraId="65F946C6" w16cid:durableId="26B6188E"/>
  <w16cid:commentId w16cid:paraId="66D7D6F8" w16cid:durableId="26B61D37"/>
  <w16cid:commentId w16cid:paraId="1F6EBB6C" w16cid:durableId="26A7FC20"/>
  <w16cid:commentId w16cid:paraId="67CD9622" w16cid:durableId="26A7FCC5"/>
  <w16cid:commentId w16cid:paraId="3663C391" w16cid:durableId="26A8007D"/>
  <w16cid:commentId w16cid:paraId="639E42CD" w16cid:durableId="26A7FD81"/>
  <w16cid:commentId w16cid:paraId="7F84A865" w16cid:durableId="26B32593"/>
  <w16cid:commentId w16cid:paraId="0CA388E6" w16cid:durableId="26A7FF50"/>
  <w16cid:commentId w16cid:paraId="350899B1" w16cid:durableId="2693D8F3"/>
  <w16cid:commentId w16cid:paraId="23EB251F" w16cid:durableId="26A7FFF1"/>
  <w16cid:commentId w16cid:paraId="25FCFA63" w16cid:durableId="26914819"/>
  <w16cid:commentId w16cid:paraId="01D33EE0" w16cid:durableId="26A8000E"/>
  <w16cid:commentId w16cid:paraId="573AFF37" w16cid:durableId="26B71368"/>
  <w16cid:commentId w16cid:paraId="66E8348F" w16cid:durableId="26A800CC"/>
  <w16cid:commentId w16cid:paraId="51C8CA44" w16cid:durableId="26A80332"/>
  <w16cid:commentId w16cid:paraId="0C2904B3" w16cid:durableId="26B73A78"/>
  <w16cid:commentId w16cid:paraId="3C839489" w16cid:durableId="26B73813"/>
  <w16cid:commentId w16cid:paraId="16ACE95B" w16cid:durableId="26C0434D"/>
  <w16cid:commentId w16cid:paraId="0324C183" w16cid:durableId="26B73D80"/>
  <w16cid:commentId w16cid:paraId="094AF53A" w16cid:durableId="26BAFD12"/>
  <w16cid:commentId w16cid:paraId="42CFA404" w16cid:durableId="26B880AD"/>
  <w16cid:commentId w16cid:paraId="48D7BC2B" w16cid:durableId="26B32938"/>
  <w16cid:commentId w16cid:paraId="630D6087" w16cid:durableId="26B32BF1"/>
  <w16cid:commentId w16cid:paraId="16A3E568" w16cid:durableId="26BF1692"/>
  <w16cid:commentId w16cid:paraId="0F19BB3E" w16cid:durableId="26BF145C"/>
  <w16cid:commentId w16cid:paraId="31A8DDBE" w16cid:durableId="26BF160D"/>
  <w16cid:commentId w16cid:paraId="7ED6EB2D" w16cid:durableId="26A8ABED"/>
  <w16cid:commentId w16cid:paraId="19DC91CB" w16cid:durableId="26965047"/>
  <w16cid:commentId w16cid:paraId="082B5EF9" w16cid:durableId="26B08B7C"/>
  <w16cid:commentId w16cid:paraId="05A1AEEB" w16cid:durableId="26BB2171"/>
  <w16cid:commentId w16cid:paraId="57C983B6" w16cid:durableId="26BF287B"/>
  <w16cid:commentId w16cid:paraId="7697D128" w16cid:durableId="26BF2758"/>
  <w16cid:commentId w16cid:paraId="4342F728" w16cid:durableId="26BB113A"/>
  <w16cid:commentId w16cid:paraId="6D2911F5" w16cid:durableId="26BF4A4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91EA5B" w14:textId="77777777" w:rsidR="0074202C" w:rsidRDefault="0074202C" w:rsidP="00C24F2B">
      <w:r>
        <w:separator/>
      </w:r>
    </w:p>
  </w:endnote>
  <w:endnote w:type="continuationSeparator" w:id="0">
    <w:p w14:paraId="175A37C0" w14:textId="77777777" w:rsidR="0074202C" w:rsidRDefault="0074202C" w:rsidP="00C24F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E60BA7" w14:textId="77777777" w:rsidR="0074202C" w:rsidRDefault="0074202C" w:rsidP="00C24F2B">
      <w:r>
        <w:separator/>
      </w:r>
    </w:p>
  </w:footnote>
  <w:footnote w:type="continuationSeparator" w:id="0">
    <w:p w14:paraId="124748DE" w14:textId="77777777" w:rsidR="0074202C" w:rsidRDefault="0074202C" w:rsidP="00C24F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2"/>
  </w:num>
  <w:num w:numId="2" w16cid:durableId="270089337">
    <w:abstractNumId w:val="0"/>
  </w:num>
  <w:num w:numId="3" w16cid:durableId="909731995">
    <w:abstractNumId w:val="12"/>
  </w:num>
  <w:num w:numId="4" w16cid:durableId="2020572439">
    <w:abstractNumId w:val="7"/>
  </w:num>
  <w:num w:numId="5" w16cid:durableId="2135711790">
    <w:abstractNumId w:val="6"/>
  </w:num>
  <w:num w:numId="6" w16cid:durableId="1901012161">
    <w:abstractNumId w:val="4"/>
  </w:num>
  <w:num w:numId="7" w16cid:durableId="1447654621">
    <w:abstractNumId w:val="9"/>
  </w:num>
  <w:num w:numId="8" w16cid:durableId="745152321">
    <w:abstractNumId w:val="10"/>
  </w:num>
  <w:num w:numId="9" w16cid:durableId="1170019918">
    <w:abstractNumId w:val="8"/>
  </w:num>
  <w:num w:numId="10" w16cid:durableId="1747995171">
    <w:abstractNumId w:val="3"/>
  </w:num>
  <w:num w:numId="11" w16cid:durableId="1328169761">
    <w:abstractNumId w:val="11"/>
  </w:num>
  <w:num w:numId="12" w16cid:durableId="1070663993">
    <w:abstractNumId w:val="5"/>
  </w:num>
  <w:num w:numId="13" w16cid:durableId="302739336">
    <w:abstractNumId w:val="1"/>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1"/>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B3"/>
    <w:rsid w:val="0000199A"/>
    <w:rsid w:val="00001B57"/>
    <w:rsid w:val="000047E6"/>
    <w:rsid w:val="00004F8C"/>
    <w:rsid w:val="00004FB0"/>
    <w:rsid w:val="00005EDB"/>
    <w:rsid w:val="0000776A"/>
    <w:rsid w:val="00007C6C"/>
    <w:rsid w:val="0001046E"/>
    <w:rsid w:val="000113F6"/>
    <w:rsid w:val="00011E44"/>
    <w:rsid w:val="00011F8E"/>
    <w:rsid w:val="00012635"/>
    <w:rsid w:val="00012647"/>
    <w:rsid w:val="00012DA6"/>
    <w:rsid w:val="00012F4D"/>
    <w:rsid w:val="000137B2"/>
    <w:rsid w:val="000150E7"/>
    <w:rsid w:val="000152A6"/>
    <w:rsid w:val="000153C5"/>
    <w:rsid w:val="000153D3"/>
    <w:rsid w:val="0001586F"/>
    <w:rsid w:val="00016678"/>
    <w:rsid w:val="0001784E"/>
    <w:rsid w:val="00017A5E"/>
    <w:rsid w:val="00017EEB"/>
    <w:rsid w:val="000203F3"/>
    <w:rsid w:val="00021E3D"/>
    <w:rsid w:val="000227A2"/>
    <w:rsid w:val="000259CC"/>
    <w:rsid w:val="00026588"/>
    <w:rsid w:val="00026CD9"/>
    <w:rsid w:val="00031A17"/>
    <w:rsid w:val="00031FDA"/>
    <w:rsid w:val="0003204C"/>
    <w:rsid w:val="000328DE"/>
    <w:rsid w:val="00032B9F"/>
    <w:rsid w:val="00032C67"/>
    <w:rsid w:val="000351A9"/>
    <w:rsid w:val="00035EB3"/>
    <w:rsid w:val="000360C2"/>
    <w:rsid w:val="00036854"/>
    <w:rsid w:val="000374A6"/>
    <w:rsid w:val="00037672"/>
    <w:rsid w:val="00037E4F"/>
    <w:rsid w:val="00041109"/>
    <w:rsid w:val="00041D70"/>
    <w:rsid w:val="000426E5"/>
    <w:rsid w:val="000427F1"/>
    <w:rsid w:val="0004324F"/>
    <w:rsid w:val="000438FC"/>
    <w:rsid w:val="00043A33"/>
    <w:rsid w:val="00043EEA"/>
    <w:rsid w:val="000447DE"/>
    <w:rsid w:val="00045011"/>
    <w:rsid w:val="00045865"/>
    <w:rsid w:val="00045AE5"/>
    <w:rsid w:val="00045FE5"/>
    <w:rsid w:val="000475DF"/>
    <w:rsid w:val="00050F36"/>
    <w:rsid w:val="000517AB"/>
    <w:rsid w:val="00052C82"/>
    <w:rsid w:val="00053279"/>
    <w:rsid w:val="000540D0"/>
    <w:rsid w:val="00056B2C"/>
    <w:rsid w:val="00057206"/>
    <w:rsid w:val="000575A4"/>
    <w:rsid w:val="00060B5C"/>
    <w:rsid w:val="00060FE2"/>
    <w:rsid w:val="00065032"/>
    <w:rsid w:val="00066C8F"/>
    <w:rsid w:val="000670D0"/>
    <w:rsid w:val="00067A0C"/>
    <w:rsid w:val="000708C7"/>
    <w:rsid w:val="00070B6C"/>
    <w:rsid w:val="00070F22"/>
    <w:rsid w:val="000715CA"/>
    <w:rsid w:val="0007249B"/>
    <w:rsid w:val="0007259E"/>
    <w:rsid w:val="0007317A"/>
    <w:rsid w:val="00073924"/>
    <w:rsid w:val="00073BA8"/>
    <w:rsid w:val="00073C55"/>
    <w:rsid w:val="00075363"/>
    <w:rsid w:val="00075969"/>
    <w:rsid w:val="000771C7"/>
    <w:rsid w:val="00077925"/>
    <w:rsid w:val="0008090E"/>
    <w:rsid w:val="000810A8"/>
    <w:rsid w:val="00081961"/>
    <w:rsid w:val="00081AB5"/>
    <w:rsid w:val="000841CA"/>
    <w:rsid w:val="00085B46"/>
    <w:rsid w:val="0008758E"/>
    <w:rsid w:val="000901C4"/>
    <w:rsid w:val="00090FA8"/>
    <w:rsid w:val="000920D5"/>
    <w:rsid w:val="000936FE"/>
    <w:rsid w:val="00093ED3"/>
    <w:rsid w:val="00097ED6"/>
    <w:rsid w:val="000A08DF"/>
    <w:rsid w:val="000A0A7C"/>
    <w:rsid w:val="000A1965"/>
    <w:rsid w:val="000A2938"/>
    <w:rsid w:val="000A2DFD"/>
    <w:rsid w:val="000A35F7"/>
    <w:rsid w:val="000A4076"/>
    <w:rsid w:val="000A4322"/>
    <w:rsid w:val="000A4571"/>
    <w:rsid w:val="000A46FC"/>
    <w:rsid w:val="000A57D4"/>
    <w:rsid w:val="000A5DD3"/>
    <w:rsid w:val="000A6D7D"/>
    <w:rsid w:val="000A70AF"/>
    <w:rsid w:val="000A7147"/>
    <w:rsid w:val="000A79AA"/>
    <w:rsid w:val="000B0F47"/>
    <w:rsid w:val="000B21D6"/>
    <w:rsid w:val="000B335A"/>
    <w:rsid w:val="000B3669"/>
    <w:rsid w:val="000B3F6F"/>
    <w:rsid w:val="000B4215"/>
    <w:rsid w:val="000B4D84"/>
    <w:rsid w:val="000B581A"/>
    <w:rsid w:val="000B5F56"/>
    <w:rsid w:val="000B62AF"/>
    <w:rsid w:val="000C2171"/>
    <w:rsid w:val="000C234D"/>
    <w:rsid w:val="000C23B3"/>
    <w:rsid w:val="000C2B5D"/>
    <w:rsid w:val="000C3BAF"/>
    <w:rsid w:val="000C3D63"/>
    <w:rsid w:val="000C4079"/>
    <w:rsid w:val="000C456B"/>
    <w:rsid w:val="000C45A3"/>
    <w:rsid w:val="000D0EC0"/>
    <w:rsid w:val="000D172B"/>
    <w:rsid w:val="000D1936"/>
    <w:rsid w:val="000D1CC0"/>
    <w:rsid w:val="000D2409"/>
    <w:rsid w:val="000D257C"/>
    <w:rsid w:val="000D2A7B"/>
    <w:rsid w:val="000E048C"/>
    <w:rsid w:val="000E0EDB"/>
    <w:rsid w:val="000E1037"/>
    <w:rsid w:val="000E1974"/>
    <w:rsid w:val="000E1C30"/>
    <w:rsid w:val="000E2014"/>
    <w:rsid w:val="000E251B"/>
    <w:rsid w:val="000E295D"/>
    <w:rsid w:val="000E2EBF"/>
    <w:rsid w:val="000E32D8"/>
    <w:rsid w:val="000E4192"/>
    <w:rsid w:val="000E4E41"/>
    <w:rsid w:val="000E4EAF"/>
    <w:rsid w:val="000E4EEC"/>
    <w:rsid w:val="000E53E2"/>
    <w:rsid w:val="000E54E1"/>
    <w:rsid w:val="000E6B75"/>
    <w:rsid w:val="000E6BB5"/>
    <w:rsid w:val="000F04D8"/>
    <w:rsid w:val="000F239A"/>
    <w:rsid w:val="000F24FF"/>
    <w:rsid w:val="000F3CE6"/>
    <w:rsid w:val="000F6069"/>
    <w:rsid w:val="000F7554"/>
    <w:rsid w:val="00100C8A"/>
    <w:rsid w:val="00100CB9"/>
    <w:rsid w:val="00102041"/>
    <w:rsid w:val="00102600"/>
    <w:rsid w:val="00104F28"/>
    <w:rsid w:val="00105A3C"/>
    <w:rsid w:val="0010600A"/>
    <w:rsid w:val="001070A4"/>
    <w:rsid w:val="00110E44"/>
    <w:rsid w:val="00110E7A"/>
    <w:rsid w:val="00111697"/>
    <w:rsid w:val="00111A75"/>
    <w:rsid w:val="0011288F"/>
    <w:rsid w:val="00113B16"/>
    <w:rsid w:val="00113B55"/>
    <w:rsid w:val="00113BDC"/>
    <w:rsid w:val="00113F7D"/>
    <w:rsid w:val="00115AEF"/>
    <w:rsid w:val="0011641E"/>
    <w:rsid w:val="001169C6"/>
    <w:rsid w:val="00116C56"/>
    <w:rsid w:val="00121F45"/>
    <w:rsid w:val="00122755"/>
    <w:rsid w:val="00122FDB"/>
    <w:rsid w:val="0012516F"/>
    <w:rsid w:val="00126822"/>
    <w:rsid w:val="0012693A"/>
    <w:rsid w:val="0012779F"/>
    <w:rsid w:val="00127BFA"/>
    <w:rsid w:val="00127CC6"/>
    <w:rsid w:val="001300C2"/>
    <w:rsid w:val="001306CF"/>
    <w:rsid w:val="00131334"/>
    <w:rsid w:val="001330A3"/>
    <w:rsid w:val="001340B5"/>
    <w:rsid w:val="00134229"/>
    <w:rsid w:val="001349CD"/>
    <w:rsid w:val="001349F3"/>
    <w:rsid w:val="00135091"/>
    <w:rsid w:val="0013520C"/>
    <w:rsid w:val="001353FA"/>
    <w:rsid w:val="00136373"/>
    <w:rsid w:val="00137135"/>
    <w:rsid w:val="00140CE6"/>
    <w:rsid w:val="00140DBB"/>
    <w:rsid w:val="00140F25"/>
    <w:rsid w:val="001413AA"/>
    <w:rsid w:val="00142A1B"/>
    <w:rsid w:val="00142EA6"/>
    <w:rsid w:val="00144437"/>
    <w:rsid w:val="001448F8"/>
    <w:rsid w:val="00145718"/>
    <w:rsid w:val="0014585C"/>
    <w:rsid w:val="0014786A"/>
    <w:rsid w:val="00147F56"/>
    <w:rsid w:val="00151575"/>
    <w:rsid w:val="00151907"/>
    <w:rsid w:val="00151961"/>
    <w:rsid w:val="001537B9"/>
    <w:rsid w:val="001545CD"/>
    <w:rsid w:val="001546D4"/>
    <w:rsid w:val="00154EA4"/>
    <w:rsid w:val="00156B76"/>
    <w:rsid w:val="001601EF"/>
    <w:rsid w:val="0016027A"/>
    <w:rsid w:val="00160CCB"/>
    <w:rsid w:val="001610B1"/>
    <w:rsid w:val="001623ED"/>
    <w:rsid w:val="001644D5"/>
    <w:rsid w:val="00164C29"/>
    <w:rsid w:val="00167E05"/>
    <w:rsid w:val="001700A8"/>
    <w:rsid w:val="00170ED8"/>
    <w:rsid w:val="00171C1B"/>
    <w:rsid w:val="001727BA"/>
    <w:rsid w:val="0017292F"/>
    <w:rsid w:val="001739AD"/>
    <w:rsid w:val="00173A5A"/>
    <w:rsid w:val="00174088"/>
    <w:rsid w:val="00174143"/>
    <w:rsid w:val="00174F24"/>
    <w:rsid w:val="00175328"/>
    <w:rsid w:val="001754A3"/>
    <w:rsid w:val="001771EB"/>
    <w:rsid w:val="00177876"/>
    <w:rsid w:val="00177DA9"/>
    <w:rsid w:val="00180101"/>
    <w:rsid w:val="0018094C"/>
    <w:rsid w:val="00180C5F"/>
    <w:rsid w:val="00180F21"/>
    <w:rsid w:val="001815E7"/>
    <w:rsid w:val="00181FAD"/>
    <w:rsid w:val="0018223D"/>
    <w:rsid w:val="0018258F"/>
    <w:rsid w:val="00182B4C"/>
    <w:rsid w:val="0018315F"/>
    <w:rsid w:val="001831E1"/>
    <w:rsid w:val="00183AC8"/>
    <w:rsid w:val="00183F4C"/>
    <w:rsid w:val="001841B2"/>
    <w:rsid w:val="001848FB"/>
    <w:rsid w:val="00184A78"/>
    <w:rsid w:val="00185114"/>
    <w:rsid w:val="001870BF"/>
    <w:rsid w:val="001878C6"/>
    <w:rsid w:val="00187EC9"/>
    <w:rsid w:val="00192472"/>
    <w:rsid w:val="0019375F"/>
    <w:rsid w:val="00193E58"/>
    <w:rsid w:val="00194F90"/>
    <w:rsid w:val="001970E3"/>
    <w:rsid w:val="00197343"/>
    <w:rsid w:val="001973B1"/>
    <w:rsid w:val="001973D0"/>
    <w:rsid w:val="00197453"/>
    <w:rsid w:val="001979C8"/>
    <w:rsid w:val="00197DF8"/>
    <w:rsid w:val="001A054F"/>
    <w:rsid w:val="001A0B21"/>
    <w:rsid w:val="001A1770"/>
    <w:rsid w:val="001A1E55"/>
    <w:rsid w:val="001A2A7D"/>
    <w:rsid w:val="001A2B81"/>
    <w:rsid w:val="001A2F5A"/>
    <w:rsid w:val="001A3D21"/>
    <w:rsid w:val="001A5E76"/>
    <w:rsid w:val="001A63B3"/>
    <w:rsid w:val="001A789C"/>
    <w:rsid w:val="001B1247"/>
    <w:rsid w:val="001B15B9"/>
    <w:rsid w:val="001B1644"/>
    <w:rsid w:val="001B16FC"/>
    <w:rsid w:val="001B187C"/>
    <w:rsid w:val="001B1EA8"/>
    <w:rsid w:val="001B34B0"/>
    <w:rsid w:val="001B37E5"/>
    <w:rsid w:val="001B4029"/>
    <w:rsid w:val="001B4150"/>
    <w:rsid w:val="001B4591"/>
    <w:rsid w:val="001B4828"/>
    <w:rsid w:val="001B4C3F"/>
    <w:rsid w:val="001B4C51"/>
    <w:rsid w:val="001B59D0"/>
    <w:rsid w:val="001B63C7"/>
    <w:rsid w:val="001B6994"/>
    <w:rsid w:val="001C015A"/>
    <w:rsid w:val="001C105D"/>
    <w:rsid w:val="001C2384"/>
    <w:rsid w:val="001C60AE"/>
    <w:rsid w:val="001C68DB"/>
    <w:rsid w:val="001C6E90"/>
    <w:rsid w:val="001C7112"/>
    <w:rsid w:val="001C733A"/>
    <w:rsid w:val="001D013F"/>
    <w:rsid w:val="001D0489"/>
    <w:rsid w:val="001D0C5A"/>
    <w:rsid w:val="001D0E54"/>
    <w:rsid w:val="001D15C6"/>
    <w:rsid w:val="001D3E89"/>
    <w:rsid w:val="001D5177"/>
    <w:rsid w:val="001D5BF1"/>
    <w:rsid w:val="001D6067"/>
    <w:rsid w:val="001D6512"/>
    <w:rsid w:val="001E06E0"/>
    <w:rsid w:val="001E0823"/>
    <w:rsid w:val="001E0A80"/>
    <w:rsid w:val="001E1DCA"/>
    <w:rsid w:val="001E4D2E"/>
    <w:rsid w:val="001E53E4"/>
    <w:rsid w:val="001E631C"/>
    <w:rsid w:val="001E64D4"/>
    <w:rsid w:val="001E6C3F"/>
    <w:rsid w:val="001E73BA"/>
    <w:rsid w:val="001E74C0"/>
    <w:rsid w:val="001E75F1"/>
    <w:rsid w:val="001F14C2"/>
    <w:rsid w:val="001F1726"/>
    <w:rsid w:val="001F1A45"/>
    <w:rsid w:val="001F266C"/>
    <w:rsid w:val="001F28FD"/>
    <w:rsid w:val="001F29A9"/>
    <w:rsid w:val="001F3AF5"/>
    <w:rsid w:val="001F3C9B"/>
    <w:rsid w:val="001F3CD4"/>
    <w:rsid w:val="001F4318"/>
    <w:rsid w:val="001F68A9"/>
    <w:rsid w:val="001F6E52"/>
    <w:rsid w:val="001F76F0"/>
    <w:rsid w:val="00200759"/>
    <w:rsid w:val="00200E5D"/>
    <w:rsid w:val="00202472"/>
    <w:rsid w:val="0020308A"/>
    <w:rsid w:val="002041CD"/>
    <w:rsid w:val="00204617"/>
    <w:rsid w:val="00205077"/>
    <w:rsid w:val="0020511F"/>
    <w:rsid w:val="0020575E"/>
    <w:rsid w:val="002057FC"/>
    <w:rsid w:val="00207190"/>
    <w:rsid w:val="0021061A"/>
    <w:rsid w:val="0021076E"/>
    <w:rsid w:val="00211090"/>
    <w:rsid w:val="00211536"/>
    <w:rsid w:val="00211609"/>
    <w:rsid w:val="002120B2"/>
    <w:rsid w:val="002124FE"/>
    <w:rsid w:val="00212D8D"/>
    <w:rsid w:val="00213718"/>
    <w:rsid w:val="002142E8"/>
    <w:rsid w:val="00214426"/>
    <w:rsid w:val="0021465D"/>
    <w:rsid w:val="00214847"/>
    <w:rsid w:val="002154B5"/>
    <w:rsid w:val="002154F5"/>
    <w:rsid w:val="00215E02"/>
    <w:rsid w:val="00216E1D"/>
    <w:rsid w:val="002171F9"/>
    <w:rsid w:val="00220703"/>
    <w:rsid w:val="0022111D"/>
    <w:rsid w:val="00221760"/>
    <w:rsid w:val="002219BE"/>
    <w:rsid w:val="00222164"/>
    <w:rsid w:val="002244FA"/>
    <w:rsid w:val="002249A5"/>
    <w:rsid w:val="00224F81"/>
    <w:rsid w:val="002251BA"/>
    <w:rsid w:val="00226189"/>
    <w:rsid w:val="00226EAF"/>
    <w:rsid w:val="00226FFE"/>
    <w:rsid w:val="00231102"/>
    <w:rsid w:val="00231216"/>
    <w:rsid w:val="00231516"/>
    <w:rsid w:val="00231BF7"/>
    <w:rsid w:val="002322CC"/>
    <w:rsid w:val="002326F0"/>
    <w:rsid w:val="00232D15"/>
    <w:rsid w:val="0023485D"/>
    <w:rsid w:val="00234B6D"/>
    <w:rsid w:val="00235843"/>
    <w:rsid w:val="002361C2"/>
    <w:rsid w:val="00240180"/>
    <w:rsid w:val="002411D5"/>
    <w:rsid w:val="002417FA"/>
    <w:rsid w:val="002435D8"/>
    <w:rsid w:val="002443DB"/>
    <w:rsid w:val="002453A3"/>
    <w:rsid w:val="00245B58"/>
    <w:rsid w:val="0024692C"/>
    <w:rsid w:val="00246D3C"/>
    <w:rsid w:val="002474E6"/>
    <w:rsid w:val="00247A2B"/>
    <w:rsid w:val="00247BE4"/>
    <w:rsid w:val="00250CC1"/>
    <w:rsid w:val="002511B4"/>
    <w:rsid w:val="00252575"/>
    <w:rsid w:val="00253BED"/>
    <w:rsid w:val="002543C4"/>
    <w:rsid w:val="00254B4E"/>
    <w:rsid w:val="0025568C"/>
    <w:rsid w:val="00256119"/>
    <w:rsid w:val="002566AD"/>
    <w:rsid w:val="002566CA"/>
    <w:rsid w:val="0025720C"/>
    <w:rsid w:val="00261B3E"/>
    <w:rsid w:val="00264247"/>
    <w:rsid w:val="00264327"/>
    <w:rsid w:val="00264C7A"/>
    <w:rsid w:val="00264E7D"/>
    <w:rsid w:val="0026696C"/>
    <w:rsid w:val="00266A3E"/>
    <w:rsid w:val="00266F20"/>
    <w:rsid w:val="00270BDA"/>
    <w:rsid w:val="002723F7"/>
    <w:rsid w:val="00272960"/>
    <w:rsid w:val="00272E61"/>
    <w:rsid w:val="002745C1"/>
    <w:rsid w:val="0027524C"/>
    <w:rsid w:val="0027535D"/>
    <w:rsid w:val="00275555"/>
    <w:rsid w:val="002767E0"/>
    <w:rsid w:val="00276C9D"/>
    <w:rsid w:val="002777EE"/>
    <w:rsid w:val="00277DDF"/>
    <w:rsid w:val="00280F21"/>
    <w:rsid w:val="00282180"/>
    <w:rsid w:val="00282594"/>
    <w:rsid w:val="00286482"/>
    <w:rsid w:val="0029008D"/>
    <w:rsid w:val="00291AF0"/>
    <w:rsid w:val="0029247E"/>
    <w:rsid w:val="00292BAC"/>
    <w:rsid w:val="00293469"/>
    <w:rsid w:val="00293C44"/>
    <w:rsid w:val="0029428F"/>
    <w:rsid w:val="002945D9"/>
    <w:rsid w:val="002953E3"/>
    <w:rsid w:val="00296BBA"/>
    <w:rsid w:val="002972E7"/>
    <w:rsid w:val="00297D1A"/>
    <w:rsid w:val="002A02F2"/>
    <w:rsid w:val="002A05C3"/>
    <w:rsid w:val="002A2279"/>
    <w:rsid w:val="002A2A03"/>
    <w:rsid w:val="002A2C5B"/>
    <w:rsid w:val="002A3044"/>
    <w:rsid w:val="002A3507"/>
    <w:rsid w:val="002A3816"/>
    <w:rsid w:val="002A3AD3"/>
    <w:rsid w:val="002A4B4D"/>
    <w:rsid w:val="002A5026"/>
    <w:rsid w:val="002A5658"/>
    <w:rsid w:val="002A64E7"/>
    <w:rsid w:val="002A67DA"/>
    <w:rsid w:val="002A75DD"/>
    <w:rsid w:val="002A75E6"/>
    <w:rsid w:val="002B2300"/>
    <w:rsid w:val="002B243A"/>
    <w:rsid w:val="002B2AC5"/>
    <w:rsid w:val="002B390A"/>
    <w:rsid w:val="002B39BD"/>
    <w:rsid w:val="002B3DD7"/>
    <w:rsid w:val="002B4328"/>
    <w:rsid w:val="002B69FB"/>
    <w:rsid w:val="002B6B6F"/>
    <w:rsid w:val="002B6F94"/>
    <w:rsid w:val="002B73D8"/>
    <w:rsid w:val="002C0DC1"/>
    <w:rsid w:val="002C106B"/>
    <w:rsid w:val="002C1294"/>
    <w:rsid w:val="002C1431"/>
    <w:rsid w:val="002C1CE0"/>
    <w:rsid w:val="002C4159"/>
    <w:rsid w:val="002C4795"/>
    <w:rsid w:val="002C4D56"/>
    <w:rsid w:val="002C5295"/>
    <w:rsid w:val="002C64BB"/>
    <w:rsid w:val="002C7614"/>
    <w:rsid w:val="002D00F6"/>
    <w:rsid w:val="002D16B3"/>
    <w:rsid w:val="002D19AA"/>
    <w:rsid w:val="002D19AE"/>
    <w:rsid w:val="002D1D26"/>
    <w:rsid w:val="002D23B9"/>
    <w:rsid w:val="002D3024"/>
    <w:rsid w:val="002D3762"/>
    <w:rsid w:val="002D3986"/>
    <w:rsid w:val="002D3E32"/>
    <w:rsid w:val="002D4085"/>
    <w:rsid w:val="002D4AE1"/>
    <w:rsid w:val="002D4F84"/>
    <w:rsid w:val="002D52B3"/>
    <w:rsid w:val="002D5AD2"/>
    <w:rsid w:val="002D5B02"/>
    <w:rsid w:val="002D6956"/>
    <w:rsid w:val="002D7DC8"/>
    <w:rsid w:val="002E00A5"/>
    <w:rsid w:val="002E1234"/>
    <w:rsid w:val="002E1B80"/>
    <w:rsid w:val="002E1C88"/>
    <w:rsid w:val="002E260E"/>
    <w:rsid w:val="002E3A43"/>
    <w:rsid w:val="002E3A53"/>
    <w:rsid w:val="002E44A3"/>
    <w:rsid w:val="002E465F"/>
    <w:rsid w:val="002E5556"/>
    <w:rsid w:val="002E6192"/>
    <w:rsid w:val="002E61A9"/>
    <w:rsid w:val="002E6EAB"/>
    <w:rsid w:val="002E78B8"/>
    <w:rsid w:val="002F328C"/>
    <w:rsid w:val="002F33FF"/>
    <w:rsid w:val="002F350E"/>
    <w:rsid w:val="002F360B"/>
    <w:rsid w:val="002F3D86"/>
    <w:rsid w:val="002F494F"/>
    <w:rsid w:val="002F4EF9"/>
    <w:rsid w:val="002F5D2D"/>
    <w:rsid w:val="002F5F3E"/>
    <w:rsid w:val="002F6C19"/>
    <w:rsid w:val="002F78EC"/>
    <w:rsid w:val="00300E88"/>
    <w:rsid w:val="00302100"/>
    <w:rsid w:val="00302874"/>
    <w:rsid w:val="00303325"/>
    <w:rsid w:val="0030357B"/>
    <w:rsid w:val="0030479F"/>
    <w:rsid w:val="0030554A"/>
    <w:rsid w:val="00305977"/>
    <w:rsid w:val="00305CBB"/>
    <w:rsid w:val="00306D63"/>
    <w:rsid w:val="00307160"/>
    <w:rsid w:val="00307A39"/>
    <w:rsid w:val="00307E69"/>
    <w:rsid w:val="00310641"/>
    <w:rsid w:val="00311F71"/>
    <w:rsid w:val="0031210F"/>
    <w:rsid w:val="00312F4D"/>
    <w:rsid w:val="00314072"/>
    <w:rsid w:val="00314527"/>
    <w:rsid w:val="00315B3A"/>
    <w:rsid w:val="00315F51"/>
    <w:rsid w:val="003172D7"/>
    <w:rsid w:val="0031754F"/>
    <w:rsid w:val="00320172"/>
    <w:rsid w:val="00321DDE"/>
    <w:rsid w:val="00322E2A"/>
    <w:rsid w:val="003235FE"/>
    <w:rsid w:val="003241D3"/>
    <w:rsid w:val="0032453F"/>
    <w:rsid w:val="00324901"/>
    <w:rsid w:val="00324D6B"/>
    <w:rsid w:val="00326122"/>
    <w:rsid w:val="003279D0"/>
    <w:rsid w:val="00327FC8"/>
    <w:rsid w:val="0033027F"/>
    <w:rsid w:val="00330627"/>
    <w:rsid w:val="0033114B"/>
    <w:rsid w:val="00331E67"/>
    <w:rsid w:val="00331EB1"/>
    <w:rsid w:val="00333028"/>
    <w:rsid w:val="0033432A"/>
    <w:rsid w:val="00335088"/>
    <w:rsid w:val="00335B1A"/>
    <w:rsid w:val="00335F32"/>
    <w:rsid w:val="00336D27"/>
    <w:rsid w:val="00336EE6"/>
    <w:rsid w:val="00337929"/>
    <w:rsid w:val="00337C38"/>
    <w:rsid w:val="003410E4"/>
    <w:rsid w:val="00341933"/>
    <w:rsid w:val="00342DA7"/>
    <w:rsid w:val="00342ECB"/>
    <w:rsid w:val="00343DE9"/>
    <w:rsid w:val="00344016"/>
    <w:rsid w:val="00345F6E"/>
    <w:rsid w:val="00346A1C"/>
    <w:rsid w:val="00346DF9"/>
    <w:rsid w:val="00347120"/>
    <w:rsid w:val="0035029B"/>
    <w:rsid w:val="00350EBF"/>
    <w:rsid w:val="00351B74"/>
    <w:rsid w:val="00352B3C"/>
    <w:rsid w:val="0035360E"/>
    <w:rsid w:val="00353F1B"/>
    <w:rsid w:val="00354457"/>
    <w:rsid w:val="003547AD"/>
    <w:rsid w:val="00354FA9"/>
    <w:rsid w:val="00356394"/>
    <w:rsid w:val="00357241"/>
    <w:rsid w:val="0035778A"/>
    <w:rsid w:val="00360B9A"/>
    <w:rsid w:val="00360D21"/>
    <w:rsid w:val="00360FF6"/>
    <w:rsid w:val="00362109"/>
    <w:rsid w:val="0036328E"/>
    <w:rsid w:val="003642CD"/>
    <w:rsid w:val="003654A5"/>
    <w:rsid w:val="00365CAE"/>
    <w:rsid w:val="003666F9"/>
    <w:rsid w:val="00367F4F"/>
    <w:rsid w:val="003703EE"/>
    <w:rsid w:val="00371BE6"/>
    <w:rsid w:val="00372631"/>
    <w:rsid w:val="00374877"/>
    <w:rsid w:val="00374AED"/>
    <w:rsid w:val="00374BAF"/>
    <w:rsid w:val="003752BA"/>
    <w:rsid w:val="00375367"/>
    <w:rsid w:val="0037721D"/>
    <w:rsid w:val="00377429"/>
    <w:rsid w:val="00381020"/>
    <w:rsid w:val="003817F2"/>
    <w:rsid w:val="00381DF1"/>
    <w:rsid w:val="003827AF"/>
    <w:rsid w:val="00382918"/>
    <w:rsid w:val="00383E69"/>
    <w:rsid w:val="003843E0"/>
    <w:rsid w:val="00384887"/>
    <w:rsid w:val="0038592D"/>
    <w:rsid w:val="0038647F"/>
    <w:rsid w:val="00386D80"/>
    <w:rsid w:val="00386EB9"/>
    <w:rsid w:val="00387645"/>
    <w:rsid w:val="00387E37"/>
    <w:rsid w:val="00393DE0"/>
    <w:rsid w:val="003A0213"/>
    <w:rsid w:val="003A0A81"/>
    <w:rsid w:val="003A10AE"/>
    <w:rsid w:val="003A401F"/>
    <w:rsid w:val="003A4EEF"/>
    <w:rsid w:val="003A558E"/>
    <w:rsid w:val="003A61EA"/>
    <w:rsid w:val="003B1BD0"/>
    <w:rsid w:val="003B1E16"/>
    <w:rsid w:val="003B25EF"/>
    <w:rsid w:val="003B295C"/>
    <w:rsid w:val="003B3AF4"/>
    <w:rsid w:val="003B4107"/>
    <w:rsid w:val="003B6230"/>
    <w:rsid w:val="003B68E7"/>
    <w:rsid w:val="003B6AF2"/>
    <w:rsid w:val="003B6DD9"/>
    <w:rsid w:val="003B76FA"/>
    <w:rsid w:val="003B7F7E"/>
    <w:rsid w:val="003C2EBA"/>
    <w:rsid w:val="003C2F0B"/>
    <w:rsid w:val="003C37F0"/>
    <w:rsid w:val="003C38CB"/>
    <w:rsid w:val="003C4B28"/>
    <w:rsid w:val="003C57F0"/>
    <w:rsid w:val="003C716D"/>
    <w:rsid w:val="003C7461"/>
    <w:rsid w:val="003C746F"/>
    <w:rsid w:val="003C7529"/>
    <w:rsid w:val="003C7FCB"/>
    <w:rsid w:val="003D0BBC"/>
    <w:rsid w:val="003D0F3C"/>
    <w:rsid w:val="003D11DB"/>
    <w:rsid w:val="003D3679"/>
    <w:rsid w:val="003D465E"/>
    <w:rsid w:val="003D6174"/>
    <w:rsid w:val="003E0107"/>
    <w:rsid w:val="003E19AC"/>
    <w:rsid w:val="003E334F"/>
    <w:rsid w:val="003E342F"/>
    <w:rsid w:val="003E7833"/>
    <w:rsid w:val="003F043B"/>
    <w:rsid w:val="003F1639"/>
    <w:rsid w:val="003F17C8"/>
    <w:rsid w:val="003F1865"/>
    <w:rsid w:val="003F5172"/>
    <w:rsid w:val="003F65E8"/>
    <w:rsid w:val="003F6AD7"/>
    <w:rsid w:val="003F6F4F"/>
    <w:rsid w:val="003F77CF"/>
    <w:rsid w:val="00400416"/>
    <w:rsid w:val="00400473"/>
    <w:rsid w:val="0040077A"/>
    <w:rsid w:val="00400848"/>
    <w:rsid w:val="00401917"/>
    <w:rsid w:val="00404370"/>
    <w:rsid w:val="00405473"/>
    <w:rsid w:val="004058A7"/>
    <w:rsid w:val="0040665E"/>
    <w:rsid w:val="00407745"/>
    <w:rsid w:val="00407760"/>
    <w:rsid w:val="00407779"/>
    <w:rsid w:val="004102F8"/>
    <w:rsid w:val="00411A03"/>
    <w:rsid w:val="0041233D"/>
    <w:rsid w:val="004124F4"/>
    <w:rsid w:val="00412F43"/>
    <w:rsid w:val="00413779"/>
    <w:rsid w:val="00413857"/>
    <w:rsid w:val="00413AD9"/>
    <w:rsid w:val="00413ECD"/>
    <w:rsid w:val="00414288"/>
    <w:rsid w:val="00414D51"/>
    <w:rsid w:val="00416040"/>
    <w:rsid w:val="004163F8"/>
    <w:rsid w:val="00416F5A"/>
    <w:rsid w:val="004214D7"/>
    <w:rsid w:val="004218E1"/>
    <w:rsid w:val="00421D19"/>
    <w:rsid w:val="00421D1F"/>
    <w:rsid w:val="004225D2"/>
    <w:rsid w:val="00422CDA"/>
    <w:rsid w:val="00422E34"/>
    <w:rsid w:val="0042315E"/>
    <w:rsid w:val="00425C33"/>
    <w:rsid w:val="00426DC6"/>
    <w:rsid w:val="0043034C"/>
    <w:rsid w:val="0043082D"/>
    <w:rsid w:val="004310F9"/>
    <w:rsid w:val="004326D4"/>
    <w:rsid w:val="00432BF9"/>
    <w:rsid w:val="00433F9B"/>
    <w:rsid w:val="004348D2"/>
    <w:rsid w:val="00435BFC"/>
    <w:rsid w:val="004363EC"/>
    <w:rsid w:val="00440DBF"/>
    <w:rsid w:val="00442A90"/>
    <w:rsid w:val="0044325A"/>
    <w:rsid w:val="00445400"/>
    <w:rsid w:val="00445CB5"/>
    <w:rsid w:val="00447042"/>
    <w:rsid w:val="004474DA"/>
    <w:rsid w:val="004504CF"/>
    <w:rsid w:val="00451F3C"/>
    <w:rsid w:val="0045341F"/>
    <w:rsid w:val="00453448"/>
    <w:rsid w:val="00453E2B"/>
    <w:rsid w:val="004543AF"/>
    <w:rsid w:val="0045492E"/>
    <w:rsid w:val="00454F0E"/>
    <w:rsid w:val="00456125"/>
    <w:rsid w:val="00456406"/>
    <w:rsid w:val="00457561"/>
    <w:rsid w:val="00457DEF"/>
    <w:rsid w:val="00460A6A"/>
    <w:rsid w:val="00463786"/>
    <w:rsid w:val="00463D23"/>
    <w:rsid w:val="00464970"/>
    <w:rsid w:val="00464ACE"/>
    <w:rsid w:val="004652F4"/>
    <w:rsid w:val="00465981"/>
    <w:rsid w:val="00465D87"/>
    <w:rsid w:val="00467905"/>
    <w:rsid w:val="00467E11"/>
    <w:rsid w:val="00470337"/>
    <w:rsid w:val="004707BE"/>
    <w:rsid w:val="00470925"/>
    <w:rsid w:val="00470D96"/>
    <w:rsid w:val="00471A10"/>
    <w:rsid w:val="00472332"/>
    <w:rsid w:val="00472F8F"/>
    <w:rsid w:val="004737F1"/>
    <w:rsid w:val="00473B6D"/>
    <w:rsid w:val="0047602F"/>
    <w:rsid w:val="00476106"/>
    <w:rsid w:val="0047625C"/>
    <w:rsid w:val="0047636D"/>
    <w:rsid w:val="004768D6"/>
    <w:rsid w:val="0047776D"/>
    <w:rsid w:val="004809DE"/>
    <w:rsid w:val="00480CA7"/>
    <w:rsid w:val="004818C9"/>
    <w:rsid w:val="00481C4D"/>
    <w:rsid w:val="00482690"/>
    <w:rsid w:val="00482E6D"/>
    <w:rsid w:val="004833F9"/>
    <w:rsid w:val="00484277"/>
    <w:rsid w:val="00485576"/>
    <w:rsid w:val="00485A14"/>
    <w:rsid w:val="00485A5B"/>
    <w:rsid w:val="00485A6B"/>
    <w:rsid w:val="0048663B"/>
    <w:rsid w:val="00486DCD"/>
    <w:rsid w:val="0048761C"/>
    <w:rsid w:val="004904FD"/>
    <w:rsid w:val="00490F76"/>
    <w:rsid w:val="00491BBA"/>
    <w:rsid w:val="00492414"/>
    <w:rsid w:val="00492654"/>
    <w:rsid w:val="00493304"/>
    <w:rsid w:val="004943BB"/>
    <w:rsid w:val="00495453"/>
    <w:rsid w:val="00495A13"/>
    <w:rsid w:val="004979D4"/>
    <w:rsid w:val="00497D57"/>
    <w:rsid w:val="004A114B"/>
    <w:rsid w:val="004A345A"/>
    <w:rsid w:val="004A3F95"/>
    <w:rsid w:val="004A4684"/>
    <w:rsid w:val="004A49C8"/>
    <w:rsid w:val="004A582D"/>
    <w:rsid w:val="004A638A"/>
    <w:rsid w:val="004A6D9A"/>
    <w:rsid w:val="004A6F04"/>
    <w:rsid w:val="004A7559"/>
    <w:rsid w:val="004B0CC2"/>
    <w:rsid w:val="004B26B6"/>
    <w:rsid w:val="004B2F30"/>
    <w:rsid w:val="004B3801"/>
    <w:rsid w:val="004B44FC"/>
    <w:rsid w:val="004B6630"/>
    <w:rsid w:val="004B67F7"/>
    <w:rsid w:val="004B6A53"/>
    <w:rsid w:val="004B7C4C"/>
    <w:rsid w:val="004C19CF"/>
    <w:rsid w:val="004C1E66"/>
    <w:rsid w:val="004C3803"/>
    <w:rsid w:val="004C40B5"/>
    <w:rsid w:val="004C4275"/>
    <w:rsid w:val="004C6214"/>
    <w:rsid w:val="004C6464"/>
    <w:rsid w:val="004C64BF"/>
    <w:rsid w:val="004C6684"/>
    <w:rsid w:val="004C7928"/>
    <w:rsid w:val="004D00B9"/>
    <w:rsid w:val="004D25AA"/>
    <w:rsid w:val="004D2D11"/>
    <w:rsid w:val="004D39BB"/>
    <w:rsid w:val="004D40BE"/>
    <w:rsid w:val="004D43D2"/>
    <w:rsid w:val="004D4528"/>
    <w:rsid w:val="004D558B"/>
    <w:rsid w:val="004D6C22"/>
    <w:rsid w:val="004D7C0F"/>
    <w:rsid w:val="004E0807"/>
    <w:rsid w:val="004E0C6C"/>
    <w:rsid w:val="004E1421"/>
    <w:rsid w:val="004E1F6A"/>
    <w:rsid w:val="004E23B1"/>
    <w:rsid w:val="004E3A92"/>
    <w:rsid w:val="004E56B3"/>
    <w:rsid w:val="004E674D"/>
    <w:rsid w:val="004E6BC3"/>
    <w:rsid w:val="004E7164"/>
    <w:rsid w:val="004E71B9"/>
    <w:rsid w:val="004F0586"/>
    <w:rsid w:val="004F076B"/>
    <w:rsid w:val="004F16BC"/>
    <w:rsid w:val="004F1C7D"/>
    <w:rsid w:val="004F240A"/>
    <w:rsid w:val="004F2ED5"/>
    <w:rsid w:val="004F3156"/>
    <w:rsid w:val="004F38B2"/>
    <w:rsid w:val="004F3C0C"/>
    <w:rsid w:val="004F4999"/>
    <w:rsid w:val="004F4E89"/>
    <w:rsid w:val="004F53CD"/>
    <w:rsid w:val="004F5838"/>
    <w:rsid w:val="004F5D4B"/>
    <w:rsid w:val="004F63D8"/>
    <w:rsid w:val="004F736B"/>
    <w:rsid w:val="00500416"/>
    <w:rsid w:val="00500448"/>
    <w:rsid w:val="00502539"/>
    <w:rsid w:val="00502C41"/>
    <w:rsid w:val="0050397F"/>
    <w:rsid w:val="005041FE"/>
    <w:rsid w:val="00504D37"/>
    <w:rsid w:val="005056F4"/>
    <w:rsid w:val="00506163"/>
    <w:rsid w:val="00506659"/>
    <w:rsid w:val="0050725F"/>
    <w:rsid w:val="00510AA9"/>
    <w:rsid w:val="0051223B"/>
    <w:rsid w:val="005129FA"/>
    <w:rsid w:val="005139BE"/>
    <w:rsid w:val="00513B7D"/>
    <w:rsid w:val="005144B7"/>
    <w:rsid w:val="00514D48"/>
    <w:rsid w:val="00514F93"/>
    <w:rsid w:val="00521037"/>
    <w:rsid w:val="005210F3"/>
    <w:rsid w:val="005217F0"/>
    <w:rsid w:val="0052374D"/>
    <w:rsid w:val="005241D7"/>
    <w:rsid w:val="00527920"/>
    <w:rsid w:val="005304B6"/>
    <w:rsid w:val="00530D53"/>
    <w:rsid w:val="00531AAE"/>
    <w:rsid w:val="00532E1D"/>
    <w:rsid w:val="005333D3"/>
    <w:rsid w:val="00534691"/>
    <w:rsid w:val="00535B09"/>
    <w:rsid w:val="00535D8D"/>
    <w:rsid w:val="005362FF"/>
    <w:rsid w:val="0053799F"/>
    <w:rsid w:val="00540286"/>
    <w:rsid w:val="00540E91"/>
    <w:rsid w:val="00541286"/>
    <w:rsid w:val="00541579"/>
    <w:rsid w:val="005417A6"/>
    <w:rsid w:val="00541949"/>
    <w:rsid w:val="00541CC5"/>
    <w:rsid w:val="0054201D"/>
    <w:rsid w:val="005424AB"/>
    <w:rsid w:val="00542777"/>
    <w:rsid w:val="00542950"/>
    <w:rsid w:val="00542C66"/>
    <w:rsid w:val="00543E3D"/>
    <w:rsid w:val="00544D19"/>
    <w:rsid w:val="0054561D"/>
    <w:rsid w:val="00545C06"/>
    <w:rsid w:val="00546571"/>
    <w:rsid w:val="0054710B"/>
    <w:rsid w:val="0054737E"/>
    <w:rsid w:val="00547A8C"/>
    <w:rsid w:val="0055279C"/>
    <w:rsid w:val="00553B76"/>
    <w:rsid w:val="00553BDF"/>
    <w:rsid w:val="005550AB"/>
    <w:rsid w:val="00555379"/>
    <w:rsid w:val="005562ED"/>
    <w:rsid w:val="00556570"/>
    <w:rsid w:val="00556784"/>
    <w:rsid w:val="00556BF3"/>
    <w:rsid w:val="00560506"/>
    <w:rsid w:val="00560F66"/>
    <w:rsid w:val="005628A6"/>
    <w:rsid w:val="00562AD9"/>
    <w:rsid w:val="00563E64"/>
    <w:rsid w:val="00564EAC"/>
    <w:rsid w:val="005660FD"/>
    <w:rsid w:val="00566B31"/>
    <w:rsid w:val="00566B54"/>
    <w:rsid w:val="00566B9F"/>
    <w:rsid w:val="005670BB"/>
    <w:rsid w:val="0056773D"/>
    <w:rsid w:val="00567FB3"/>
    <w:rsid w:val="0057071E"/>
    <w:rsid w:val="00570789"/>
    <w:rsid w:val="00570DC8"/>
    <w:rsid w:val="00570FF8"/>
    <w:rsid w:val="00570FFD"/>
    <w:rsid w:val="005716D3"/>
    <w:rsid w:val="0057172D"/>
    <w:rsid w:val="00571A19"/>
    <w:rsid w:val="0057216E"/>
    <w:rsid w:val="0057241D"/>
    <w:rsid w:val="0057371E"/>
    <w:rsid w:val="005756CF"/>
    <w:rsid w:val="00575A49"/>
    <w:rsid w:val="00581168"/>
    <w:rsid w:val="005812BB"/>
    <w:rsid w:val="005824BE"/>
    <w:rsid w:val="00582EEC"/>
    <w:rsid w:val="005832C0"/>
    <w:rsid w:val="005841D4"/>
    <w:rsid w:val="00584360"/>
    <w:rsid w:val="00584E64"/>
    <w:rsid w:val="005859F9"/>
    <w:rsid w:val="005863EE"/>
    <w:rsid w:val="005869EC"/>
    <w:rsid w:val="00586A32"/>
    <w:rsid w:val="00586B59"/>
    <w:rsid w:val="00586E9E"/>
    <w:rsid w:val="0058739A"/>
    <w:rsid w:val="005875E6"/>
    <w:rsid w:val="00587830"/>
    <w:rsid w:val="0058792A"/>
    <w:rsid w:val="00587B56"/>
    <w:rsid w:val="00587C11"/>
    <w:rsid w:val="00587CF1"/>
    <w:rsid w:val="00591B0D"/>
    <w:rsid w:val="00591CFE"/>
    <w:rsid w:val="005957FE"/>
    <w:rsid w:val="00595BAF"/>
    <w:rsid w:val="00595E26"/>
    <w:rsid w:val="0059682D"/>
    <w:rsid w:val="00596EDB"/>
    <w:rsid w:val="00597E92"/>
    <w:rsid w:val="005A025D"/>
    <w:rsid w:val="005A0BA0"/>
    <w:rsid w:val="005A1684"/>
    <w:rsid w:val="005A1B06"/>
    <w:rsid w:val="005A1B74"/>
    <w:rsid w:val="005A1D56"/>
    <w:rsid w:val="005A1DF1"/>
    <w:rsid w:val="005A2198"/>
    <w:rsid w:val="005A22F5"/>
    <w:rsid w:val="005A45EF"/>
    <w:rsid w:val="005A4B8A"/>
    <w:rsid w:val="005A4CE4"/>
    <w:rsid w:val="005A5675"/>
    <w:rsid w:val="005A5E91"/>
    <w:rsid w:val="005A6877"/>
    <w:rsid w:val="005A6878"/>
    <w:rsid w:val="005A6AFA"/>
    <w:rsid w:val="005B038C"/>
    <w:rsid w:val="005B06C2"/>
    <w:rsid w:val="005B08BB"/>
    <w:rsid w:val="005B1B51"/>
    <w:rsid w:val="005B2A6E"/>
    <w:rsid w:val="005B3FFA"/>
    <w:rsid w:val="005B4DE8"/>
    <w:rsid w:val="005B4E49"/>
    <w:rsid w:val="005B509C"/>
    <w:rsid w:val="005B755E"/>
    <w:rsid w:val="005B7C15"/>
    <w:rsid w:val="005C0148"/>
    <w:rsid w:val="005C3C6A"/>
    <w:rsid w:val="005C673F"/>
    <w:rsid w:val="005C6867"/>
    <w:rsid w:val="005C69C9"/>
    <w:rsid w:val="005C6DD0"/>
    <w:rsid w:val="005C754F"/>
    <w:rsid w:val="005C7FDA"/>
    <w:rsid w:val="005D0A36"/>
    <w:rsid w:val="005D0AD8"/>
    <w:rsid w:val="005D2204"/>
    <w:rsid w:val="005D27DF"/>
    <w:rsid w:val="005D2BB7"/>
    <w:rsid w:val="005D2EFD"/>
    <w:rsid w:val="005D3599"/>
    <w:rsid w:val="005D420E"/>
    <w:rsid w:val="005D449B"/>
    <w:rsid w:val="005D53E0"/>
    <w:rsid w:val="005D66C8"/>
    <w:rsid w:val="005D70D4"/>
    <w:rsid w:val="005E0F70"/>
    <w:rsid w:val="005E1423"/>
    <w:rsid w:val="005E1514"/>
    <w:rsid w:val="005E2A98"/>
    <w:rsid w:val="005E3892"/>
    <w:rsid w:val="005E4F3B"/>
    <w:rsid w:val="005E5944"/>
    <w:rsid w:val="005E658D"/>
    <w:rsid w:val="005F0446"/>
    <w:rsid w:val="005F1626"/>
    <w:rsid w:val="005F1F53"/>
    <w:rsid w:val="005F2372"/>
    <w:rsid w:val="005F4B45"/>
    <w:rsid w:val="005F5DBF"/>
    <w:rsid w:val="005F7169"/>
    <w:rsid w:val="005F7AAA"/>
    <w:rsid w:val="00601429"/>
    <w:rsid w:val="006017E0"/>
    <w:rsid w:val="00601D88"/>
    <w:rsid w:val="00601DB1"/>
    <w:rsid w:val="00601EDA"/>
    <w:rsid w:val="00601F78"/>
    <w:rsid w:val="00603BC2"/>
    <w:rsid w:val="00603D52"/>
    <w:rsid w:val="0060501C"/>
    <w:rsid w:val="006119BA"/>
    <w:rsid w:val="00611E32"/>
    <w:rsid w:val="006120F0"/>
    <w:rsid w:val="0061257B"/>
    <w:rsid w:val="0061280A"/>
    <w:rsid w:val="006157BA"/>
    <w:rsid w:val="0061699E"/>
    <w:rsid w:val="00620379"/>
    <w:rsid w:val="00620A7E"/>
    <w:rsid w:val="00621AE6"/>
    <w:rsid w:val="006222C6"/>
    <w:rsid w:val="00623DF1"/>
    <w:rsid w:val="00626236"/>
    <w:rsid w:val="0062787D"/>
    <w:rsid w:val="00630994"/>
    <w:rsid w:val="00630A0A"/>
    <w:rsid w:val="00631277"/>
    <w:rsid w:val="00631ADB"/>
    <w:rsid w:val="00632545"/>
    <w:rsid w:val="00633C98"/>
    <w:rsid w:val="0063460A"/>
    <w:rsid w:val="0063520D"/>
    <w:rsid w:val="00635BDD"/>
    <w:rsid w:val="00636FAD"/>
    <w:rsid w:val="006378BF"/>
    <w:rsid w:val="00637975"/>
    <w:rsid w:val="00637B87"/>
    <w:rsid w:val="00637E33"/>
    <w:rsid w:val="006400A3"/>
    <w:rsid w:val="00640799"/>
    <w:rsid w:val="00640A55"/>
    <w:rsid w:val="00643010"/>
    <w:rsid w:val="00643FAC"/>
    <w:rsid w:val="00645173"/>
    <w:rsid w:val="0064579B"/>
    <w:rsid w:val="00646143"/>
    <w:rsid w:val="00647384"/>
    <w:rsid w:val="00647F13"/>
    <w:rsid w:val="00650481"/>
    <w:rsid w:val="006507E8"/>
    <w:rsid w:val="00650981"/>
    <w:rsid w:val="006509AD"/>
    <w:rsid w:val="006509FC"/>
    <w:rsid w:val="006511C9"/>
    <w:rsid w:val="00651BB4"/>
    <w:rsid w:val="00652640"/>
    <w:rsid w:val="00652B7D"/>
    <w:rsid w:val="0065307A"/>
    <w:rsid w:val="00653B2C"/>
    <w:rsid w:val="00654E48"/>
    <w:rsid w:val="00655124"/>
    <w:rsid w:val="006568FE"/>
    <w:rsid w:val="006573CF"/>
    <w:rsid w:val="00661C36"/>
    <w:rsid w:val="00661C9D"/>
    <w:rsid w:val="00661E71"/>
    <w:rsid w:val="00662215"/>
    <w:rsid w:val="00662855"/>
    <w:rsid w:val="0066358C"/>
    <w:rsid w:val="00663803"/>
    <w:rsid w:val="00664BFD"/>
    <w:rsid w:val="00666006"/>
    <w:rsid w:val="00666616"/>
    <w:rsid w:val="00666BA6"/>
    <w:rsid w:val="006672CB"/>
    <w:rsid w:val="0066759C"/>
    <w:rsid w:val="00667B71"/>
    <w:rsid w:val="00667D50"/>
    <w:rsid w:val="006707A3"/>
    <w:rsid w:val="00670AF4"/>
    <w:rsid w:val="006711BF"/>
    <w:rsid w:val="00672B0F"/>
    <w:rsid w:val="00672C13"/>
    <w:rsid w:val="006730AD"/>
    <w:rsid w:val="006732EE"/>
    <w:rsid w:val="00673AEA"/>
    <w:rsid w:val="00674491"/>
    <w:rsid w:val="00674E9B"/>
    <w:rsid w:val="006755D0"/>
    <w:rsid w:val="00675AA3"/>
    <w:rsid w:val="006772E6"/>
    <w:rsid w:val="00677FB3"/>
    <w:rsid w:val="00680395"/>
    <w:rsid w:val="00681FA4"/>
    <w:rsid w:val="006820C0"/>
    <w:rsid w:val="00683384"/>
    <w:rsid w:val="00683454"/>
    <w:rsid w:val="006855E6"/>
    <w:rsid w:val="006859EB"/>
    <w:rsid w:val="00685F7A"/>
    <w:rsid w:val="0068691D"/>
    <w:rsid w:val="00686CB0"/>
    <w:rsid w:val="0069061A"/>
    <w:rsid w:val="00690952"/>
    <w:rsid w:val="00692341"/>
    <w:rsid w:val="00692575"/>
    <w:rsid w:val="00693366"/>
    <w:rsid w:val="006942C7"/>
    <w:rsid w:val="006943BC"/>
    <w:rsid w:val="006952B5"/>
    <w:rsid w:val="00697DA6"/>
    <w:rsid w:val="00697FF7"/>
    <w:rsid w:val="006A13F2"/>
    <w:rsid w:val="006A2DB9"/>
    <w:rsid w:val="006A4E72"/>
    <w:rsid w:val="006A52EC"/>
    <w:rsid w:val="006A7738"/>
    <w:rsid w:val="006A7C15"/>
    <w:rsid w:val="006B0120"/>
    <w:rsid w:val="006B03C2"/>
    <w:rsid w:val="006B03CC"/>
    <w:rsid w:val="006B0DA6"/>
    <w:rsid w:val="006B1AD7"/>
    <w:rsid w:val="006B1EDE"/>
    <w:rsid w:val="006B1F6C"/>
    <w:rsid w:val="006B2AFC"/>
    <w:rsid w:val="006B3721"/>
    <w:rsid w:val="006B5F78"/>
    <w:rsid w:val="006B6CE7"/>
    <w:rsid w:val="006B71BC"/>
    <w:rsid w:val="006B7C6A"/>
    <w:rsid w:val="006B7E6A"/>
    <w:rsid w:val="006C00C1"/>
    <w:rsid w:val="006C027B"/>
    <w:rsid w:val="006C111E"/>
    <w:rsid w:val="006C164D"/>
    <w:rsid w:val="006C2FEA"/>
    <w:rsid w:val="006C30C7"/>
    <w:rsid w:val="006C3D2D"/>
    <w:rsid w:val="006C450F"/>
    <w:rsid w:val="006C4C61"/>
    <w:rsid w:val="006C5426"/>
    <w:rsid w:val="006C7556"/>
    <w:rsid w:val="006D019D"/>
    <w:rsid w:val="006D028A"/>
    <w:rsid w:val="006D0A97"/>
    <w:rsid w:val="006D17AA"/>
    <w:rsid w:val="006D230D"/>
    <w:rsid w:val="006D284F"/>
    <w:rsid w:val="006D2FC7"/>
    <w:rsid w:val="006D3129"/>
    <w:rsid w:val="006D4106"/>
    <w:rsid w:val="006D471B"/>
    <w:rsid w:val="006D52D7"/>
    <w:rsid w:val="006D6438"/>
    <w:rsid w:val="006D707B"/>
    <w:rsid w:val="006D708F"/>
    <w:rsid w:val="006E182A"/>
    <w:rsid w:val="006E1988"/>
    <w:rsid w:val="006E2077"/>
    <w:rsid w:val="006E2C0F"/>
    <w:rsid w:val="006E42B4"/>
    <w:rsid w:val="006E42FF"/>
    <w:rsid w:val="006E4F8B"/>
    <w:rsid w:val="006E5AE5"/>
    <w:rsid w:val="006F00A4"/>
    <w:rsid w:val="006F1664"/>
    <w:rsid w:val="006F18CB"/>
    <w:rsid w:val="006F5721"/>
    <w:rsid w:val="006F57B4"/>
    <w:rsid w:val="006F655C"/>
    <w:rsid w:val="006F660F"/>
    <w:rsid w:val="006F73D7"/>
    <w:rsid w:val="006F7B28"/>
    <w:rsid w:val="007006DA"/>
    <w:rsid w:val="007007E9"/>
    <w:rsid w:val="00700B3A"/>
    <w:rsid w:val="00701085"/>
    <w:rsid w:val="0070172D"/>
    <w:rsid w:val="0070195B"/>
    <w:rsid w:val="00702983"/>
    <w:rsid w:val="00702B77"/>
    <w:rsid w:val="00702DBE"/>
    <w:rsid w:val="0070391E"/>
    <w:rsid w:val="00703C81"/>
    <w:rsid w:val="00704C66"/>
    <w:rsid w:val="00704F09"/>
    <w:rsid w:val="00706755"/>
    <w:rsid w:val="00707E16"/>
    <w:rsid w:val="007109DD"/>
    <w:rsid w:val="007116EB"/>
    <w:rsid w:val="007123F8"/>
    <w:rsid w:val="00712A7C"/>
    <w:rsid w:val="00712E40"/>
    <w:rsid w:val="0071391D"/>
    <w:rsid w:val="00716570"/>
    <w:rsid w:val="00716647"/>
    <w:rsid w:val="0071689D"/>
    <w:rsid w:val="00720BAF"/>
    <w:rsid w:val="007231AE"/>
    <w:rsid w:val="00723BC7"/>
    <w:rsid w:val="00724744"/>
    <w:rsid w:val="0072556F"/>
    <w:rsid w:val="0072673B"/>
    <w:rsid w:val="00727A39"/>
    <w:rsid w:val="00727CA7"/>
    <w:rsid w:val="007301DD"/>
    <w:rsid w:val="00730EEB"/>
    <w:rsid w:val="0073383F"/>
    <w:rsid w:val="00733D1A"/>
    <w:rsid w:val="007345ED"/>
    <w:rsid w:val="00735858"/>
    <w:rsid w:val="00735979"/>
    <w:rsid w:val="0073604D"/>
    <w:rsid w:val="00736159"/>
    <w:rsid w:val="00736E8F"/>
    <w:rsid w:val="0073711D"/>
    <w:rsid w:val="007379E3"/>
    <w:rsid w:val="00737C52"/>
    <w:rsid w:val="00740844"/>
    <w:rsid w:val="00741E1D"/>
    <w:rsid w:val="0074202C"/>
    <w:rsid w:val="007429C1"/>
    <w:rsid w:val="0074373F"/>
    <w:rsid w:val="00744735"/>
    <w:rsid w:val="00744990"/>
    <w:rsid w:val="007449E8"/>
    <w:rsid w:val="0074750F"/>
    <w:rsid w:val="00752142"/>
    <w:rsid w:val="00752645"/>
    <w:rsid w:val="00752C4E"/>
    <w:rsid w:val="007531FE"/>
    <w:rsid w:val="00753690"/>
    <w:rsid w:val="0075387D"/>
    <w:rsid w:val="00753F0E"/>
    <w:rsid w:val="007541C8"/>
    <w:rsid w:val="00754D78"/>
    <w:rsid w:val="0075723C"/>
    <w:rsid w:val="0075797D"/>
    <w:rsid w:val="00760254"/>
    <w:rsid w:val="007609F5"/>
    <w:rsid w:val="007629C9"/>
    <w:rsid w:val="00762D69"/>
    <w:rsid w:val="007652E8"/>
    <w:rsid w:val="007655DE"/>
    <w:rsid w:val="00765F5C"/>
    <w:rsid w:val="00766A03"/>
    <w:rsid w:val="00767F54"/>
    <w:rsid w:val="007704FA"/>
    <w:rsid w:val="00770BD0"/>
    <w:rsid w:val="00770FEB"/>
    <w:rsid w:val="00771D2F"/>
    <w:rsid w:val="00773335"/>
    <w:rsid w:val="00773A76"/>
    <w:rsid w:val="00773DB8"/>
    <w:rsid w:val="00774229"/>
    <w:rsid w:val="00774745"/>
    <w:rsid w:val="00775994"/>
    <w:rsid w:val="00776191"/>
    <w:rsid w:val="007768A2"/>
    <w:rsid w:val="0077789A"/>
    <w:rsid w:val="0078001D"/>
    <w:rsid w:val="00780B42"/>
    <w:rsid w:val="00780FFE"/>
    <w:rsid w:val="007810DC"/>
    <w:rsid w:val="0078197A"/>
    <w:rsid w:val="0078275B"/>
    <w:rsid w:val="007846C7"/>
    <w:rsid w:val="007851B9"/>
    <w:rsid w:val="007868F8"/>
    <w:rsid w:val="00786A9A"/>
    <w:rsid w:val="00790FB0"/>
    <w:rsid w:val="007912BB"/>
    <w:rsid w:val="00793236"/>
    <w:rsid w:val="00793367"/>
    <w:rsid w:val="007939AF"/>
    <w:rsid w:val="00793AAA"/>
    <w:rsid w:val="00793F0B"/>
    <w:rsid w:val="00794090"/>
    <w:rsid w:val="00794365"/>
    <w:rsid w:val="007945F7"/>
    <w:rsid w:val="007947A5"/>
    <w:rsid w:val="00794CBC"/>
    <w:rsid w:val="00795E0F"/>
    <w:rsid w:val="00796416"/>
    <w:rsid w:val="00797EE4"/>
    <w:rsid w:val="007A1FC0"/>
    <w:rsid w:val="007A27D7"/>
    <w:rsid w:val="007A34B6"/>
    <w:rsid w:val="007A3A61"/>
    <w:rsid w:val="007A3EB3"/>
    <w:rsid w:val="007A4CEE"/>
    <w:rsid w:val="007A620B"/>
    <w:rsid w:val="007A6C7D"/>
    <w:rsid w:val="007B0511"/>
    <w:rsid w:val="007B0D8E"/>
    <w:rsid w:val="007B1390"/>
    <w:rsid w:val="007B1825"/>
    <w:rsid w:val="007B2023"/>
    <w:rsid w:val="007B2321"/>
    <w:rsid w:val="007B232B"/>
    <w:rsid w:val="007B3138"/>
    <w:rsid w:val="007B3449"/>
    <w:rsid w:val="007B3667"/>
    <w:rsid w:val="007B4395"/>
    <w:rsid w:val="007B476D"/>
    <w:rsid w:val="007B59BB"/>
    <w:rsid w:val="007B612C"/>
    <w:rsid w:val="007B623C"/>
    <w:rsid w:val="007B7156"/>
    <w:rsid w:val="007C0ED3"/>
    <w:rsid w:val="007C11E2"/>
    <w:rsid w:val="007C135E"/>
    <w:rsid w:val="007C1BC4"/>
    <w:rsid w:val="007C34C4"/>
    <w:rsid w:val="007C36AA"/>
    <w:rsid w:val="007C40F4"/>
    <w:rsid w:val="007C576F"/>
    <w:rsid w:val="007C64DF"/>
    <w:rsid w:val="007C64F2"/>
    <w:rsid w:val="007C6561"/>
    <w:rsid w:val="007C6AF2"/>
    <w:rsid w:val="007C76BC"/>
    <w:rsid w:val="007C7C66"/>
    <w:rsid w:val="007C7E06"/>
    <w:rsid w:val="007D0199"/>
    <w:rsid w:val="007D0716"/>
    <w:rsid w:val="007D0FC4"/>
    <w:rsid w:val="007D134C"/>
    <w:rsid w:val="007D1608"/>
    <w:rsid w:val="007D164B"/>
    <w:rsid w:val="007D180D"/>
    <w:rsid w:val="007D27D9"/>
    <w:rsid w:val="007D2D12"/>
    <w:rsid w:val="007D3BA7"/>
    <w:rsid w:val="007D4472"/>
    <w:rsid w:val="007D4D98"/>
    <w:rsid w:val="007D6CBE"/>
    <w:rsid w:val="007D71AC"/>
    <w:rsid w:val="007E07B9"/>
    <w:rsid w:val="007E08AD"/>
    <w:rsid w:val="007E0DF8"/>
    <w:rsid w:val="007E171E"/>
    <w:rsid w:val="007E28FF"/>
    <w:rsid w:val="007E343D"/>
    <w:rsid w:val="007E5360"/>
    <w:rsid w:val="007E5E44"/>
    <w:rsid w:val="007E6A5B"/>
    <w:rsid w:val="007E6B66"/>
    <w:rsid w:val="007E7278"/>
    <w:rsid w:val="007E738E"/>
    <w:rsid w:val="007F0B60"/>
    <w:rsid w:val="007F2417"/>
    <w:rsid w:val="007F2704"/>
    <w:rsid w:val="007F2C99"/>
    <w:rsid w:val="007F3A22"/>
    <w:rsid w:val="007F4A76"/>
    <w:rsid w:val="007F56FA"/>
    <w:rsid w:val="007F5FC7"/>
    <w:rsid w:val="007F6306"/>
    <w:rsid w:val="007F6BCE"/>
    <w:rsid w:val="007F6CBC"/>
    <w:rsid w:val="007F7B30"/>
    <w:rsid w:val="00800447"/>
    <w:rsid w:val="008009E2"/>
    <w:rsid w:val="00800AFC"/>
    <w:rsid w:val="00800B3D"/>
    <w:rsid w:val="00800CE5"/>
    <w:rsid w:val="00800ED7"/>
    <w:rsid w:val="00802906"/>
    <w:rsid w:val="00802ACC"/>
    <w:rsid w:val="008059A0"/>
    <w:rsid w:val="008059C1"/>
    <w:rsid w:val="00807338"/>
    <w:rsid w:val="00807480"/>
    <w:rsid w:val="00807854"/>
    <w:rsid w:val="00807AED"/>
    <w:rsid w:val="00810EB7"/>
    <w:rsid w:val="0081144E"/>
    <w:rsid w:val="008116EA"/>
    <w:rsid w:val="008119A3"/>
    <w:rsid w:val="008125D5"/>
    <w:rsid w:val="00812704"/>
    <w:rsid w:val="00812DA2"/>
    <w:rsid w:val="008135C1"/>
    <w:rsid w:val="008140F6"/>
    <w:rsid w:val="00814493"/>
    <w:rsid w:val="008149FD"/>
    <w:rsid w:val="00814AA7"/>
    <w:rsid w:val="00816F47"/>
    <w:rsid w:val="00817016"/>
    <w:rsid w:val="008175A4"/>
    <w:rsid w:val="00817654"/>
    <w:rsid w:val="00820346"/>
    <w:rsid w:val="00820475"/>
    <w:rsid w:val="00821038"/>
    <w:rsid w:val="00821217"/>
    <w:rsid w:val="00821C89"/>
    <w:rsid w:val="00822C3C"/>
    <w:rsid w:val="00822EF1"/>
    <w:rsid w:val="0082310B"/>
    <w:rsid w:val="00823CFE"/>
    <w:rsid w:val="008240F8"/>
    <w:rsid w:val="008244C8"/>
    <w:rsid w:val="008246E6"/>
    <w:rsid w:val="00824A3C"/>
    <w:rsid w:val="00825C5B"/>
    <w:rsid w:val="00826776"/>
    <w:rsid w:val="00827596"/>
    <w:rsid w:val="00830FF6"/>
    <w:rsid w:val="008318DE"/>
    <w:rsid w:val="00832C42"/>
    <w:rsid w:val="00833535"/>
    <w:rsid w:val="0083353B"/>
    <w:rsid w:val="00835178"/>
    <w:rsid w:val="008359E0"/>
    <w:rsid w:val="00836147"/>
    <w:rsid w:val="0083668D"/>
    <w:rsid w:val="00837774"/>
    <w:rsid w:val="00837DDA"/>
    <w:rsid w:val="0084046E"/>
    <w:rsid w:val="008405CF"/>
    <w:rsid w:val="00840D69"/>
    <w:rsid w:val="00840F26"/>
    <w:rsid w:val="00841EA5"/>
    <w:rsid w:val="00842DE2"/>
    <w:rsid w:val="00843515"/>
    <w:rsid w:val="00845878"/>
    <w:rsid w:val="008459B0"/>
    <w:rsid w:val="00846864"/>
    <w:rsid w:val="00846D1E"/>
    <w:rsid w:val="008476D5"/>
    <w:rsid w:val="00847BD3"/>
    <w:rsid w:val="00851226"/>
    <w:rsid w:val="00851BE3"/>
    <w:rsid w:val="008525EC"/>
    <w:rsid w:val="00853621"/>
    <w:rsid w:val="00853F45"/>
    <w:rsid w:val="0085410A"/>
    <w:rsid w:val="00854C50"/>
    <w:rsid w:val="00854F2F"/>
    <w:rsid w:val="00855B75"/>
    <w:rsid w:val="008561B0"/>
    <w:rsid w:val="0085649F"/>
    <w:rsid w:val="00856683"/>
    <w:rsid w:val="00856B23"/>
    <w:rsid w:val="00857C26"/>
    <w:rsid w:val="00860CF5"/>
    <w:rsid w:val="00861172"/>
    <w:rsid w:val="00861428"/>
    <w:rsid w:val="00861B41"/>
    <w:rsid w:val="00861D29"/>
    <w:rsid w:val="0086269B"/>
    <w:rsid w:val="00862E46"/>
    <w:rsid w:val="0086307E"/>
    <w:rsid w:val="00863194"/>
    <w:rsid w:val="00864163"/>
    <w:rsid w:val="00864858"/>
    <w:rsid w:val="00865203"/>
    <w:rsid w:val="00865D5A"/>
    <w:rsid w:val="008662C9"/>
    <w:rsid w:val="008673AD"/>
    <w:rsid w:val="008704D6"/>
    <w:rsid w:val="0087060B"/>
    <w:rsid w:val="008738F8"/>
    <w:rsid w:val="00873955"/>
    <w:rsid w:val="00874762"/>
    <w:rsid w:val="00875B00"/>
    <w:rsid w:val="00880407"/>
    <w:rsid w:val="00882FE3"/>
    <w:rsid w:val="00882FE9"/>
    <w:rsid w:val="008838A7"/>
    <w:rsid w:val="00883958"/>
    <w:rsid w:val="008846F9"/>
    <w:rsid w:val="00885AEB"/>
    <w:rsid w:val="00886782"/>
    <w:rsid w:val="008872B1"/>
    <w:rsid w:val="008877C7"/>
    <w:rsid w:val="00890078"/>
    <w:rsid w:val="00890A62"/>
    <w:rsid w:val="00891372"/>
    <w:rsid w:val="00891D80"/>
    <w:rsid w:val="008921B2"/>
    <w:rsid w:val="0089502C"/>
    <w:rsid w:val="0089537D"/>
    <w:rsid w:val="008966D2"/>
    <w:rsid w:val="008A01E3"/>
    <w:rsid w:val="008A048D"/>
    <w:rsid w:val="008A08B4"/>
    <w:rsid w:val="008A283B"/>
    <w:rsid w:val="008A34A3"/>
    <w:rsid w:val="008A35B1"/>
    <w:rsid w:val="008A3F06"/>
    <w:rsid w:val="008A7406"/>
    <w:rsid w:val="008A7BE5"/>
    <w:rsid w:val="008A7E8F"/>
    <w:rsid w:val="008A7FBF"/>
    <w:rsid w:val="008B0370"/>
    <w:rsid w:val="008B2159"/>
    <w:rsid w:val="008B22C0"/>
    <w:rsid w:val="008B293C"/>
    <w:rsid w:val="008B373E"/>
    <w:rsid w:val="008B4344"/>
    <w:rsid w:val="008B6F3C"/>
    <w:rsid w:val="008B77EC"/>
    <w:rsid w:val="008C0CC4"/>
    <w:rsid w:val="008C0FF6"/>
    <w:rsid w:val="008C1953"/>
    <w:rsid w:val="008C2097"/>
    <w:rsid w:val="008C58B4"/>
    <w:rsid w:val="008C6A56"/>
    <w:rsid w:val="008C6CEA"/>
    <w:rsid w:val="008C7284"/>
    <w:rsid w:val="008C7759"/>
    <w:rsid w:val="008D07B1"/>
    <w:rsid w:val="008D07BB"/>
    <w:rsid w:val="008D0840"/>
    <w:rsid w:val="008D0C34"/>
    <w:rsid w:val="008D1032"/>
    <w:rsid w:val="008D15AE"/>
    <w:rsid w:val="008D23F0"/>
    <w:rsid w:val="008D2C73"/>
    <w:rsid w:val="008D2F5D"/>
    <w:rsid w:val="008D52E2"/>
    <w:rsid w:val="008D5739"/>
    <w:rsid w:val="008D6E00"/>
    <w:rsid w:val="008E036C"/>
    <w:rsid w:val="008E0CE3"/>
    <w:rsid w:val="008E0E05"/>
    <w:rsid w:val="008E1421"/>
    <w:rsid w:val="008E20C0"/>
    <w:rsid w:val="008E2BFA"/>
    <w:rsid w:val="008E3C0E"/>
    <w:rsid w:val="008E3D48"/>
    <w:rsid w:val="008E5F2A"/>
    <w:rsid w:val="008E603A"/>
    <w:rsid w:val="008E62C2"/>
    <w:rsid w:val="008E64B0"/>
    <w:rsid w:val="008E682E"/>
    <w:rsid w:val="008E7A2D"/>
    <w:rsid w:val="008F1AD1"/>
    <w:rsid w:val="008F1EBF"/>
    <w:rsid w:val="008F238B"/>
    <w:rsid w:val="008F276E"/>
    <w:rsid w:val="008F412E"/>
    <w:rsid w:val="008F440E"/>
    <w:rsid w:val="008F4511"/>
    <w:rsid w:val="008F5680"/>
    <w:rsid w:val="008F6040"/>
    <w:rsid w:val="008F6C3F"/>
    <w:rsid w:val="008F6CE0"/>
    <w:rsid w:val="008F6E27"/>
    <w:rsid w:val="008F78FA"/>
    <w:rsid w:val="008F7E64"/>
    <w:rsid w:val="009018C7"/>
    <w:rsid w:val="00901A79"/>
    <w:rsid w:val="00902DC4"/>
    <w:rsid w:val="009033FE"/>
    <w:rsid w:val="00903502"/>
    <w:rsid w:val="00903CA4"/>
    <w:rsid w:val="0090476F"/>
    <w:rsid w:val="00904C7B"/>
    <w:rsid w:val="00904EB9"/>
    <w:rsid w:val="00905DE5"/>
    <w:rsid w:val="00907B19"/>
    <w:rsid w:val="00912D51"/>
    <w:rsid w:val="0091310E"/>
    <w:rsid w:val="009171F0"/>
    <w:rsid w:val="009172C7"/>
    <w:rsid w:val="00921740"/>
    <w:rsid w:val="00921B64"/>
    <w:rsid w:val="0092202A"/>
    <w:rsid w:val="00923E83"/>
    <w:rsid w:val="00923FA7"/>
    <w:rsid w:val="00924FB7"/>
    <w:rsid w:val="0092550B"/>
    <w:rsid w:val="00926796"/>
    <w:rsid w:val="009268E9"/>
    <w:rsid w:val="00927717"/>
    <w:rsid w:val="00927E3C"/>
    <w:rsid w:val="00932732"/>
    <w:rsid w:val="00934069"/>
    <w:rsid w:val="00934D68"/>
    <w:rsid w:val="00935C80"/>
    <w:rsid w:val="00935D83"/>
    <w:rsid w:val="00935EB5"/>
    <w:rsid w:val="00937021"/>
    <w:rsid w:val="00937130"/>
    <w:rsid w:val="00937384"/>
    <w:rsid w:val="00937C70"/>
    <w:rsid w:val="009416D7"/>
    <w:rsid w:val="00941782"/>
    <w:rsid w:val="0094240B"/>
    <w:rsid w:val="00942B38"/>
    <w:rsid w:val="00944FAF"/>
    <w:rsid w:val="00945E1B"/>
    <w:rsid w:val="00945E9B"/>
    <w:rsid w:val="0094652B"/>
    <w:rsid w:val="009466C3"/>
    <w:rsid w:val="009467C4"/>
    <w:rsid w:val="00946F58"/>
    <w:rsid w:val="009526D2"/>
    <w:rsid w:val="0095287E"/>
    <w:rsid w:val="00952AF8"/>
    <w:rsid w:val="00953CB2"/>
    <w:rsid w:val="00953E48"/>
    <w:rsid w:val="00954A46"/>
    <w:rsid w:val="00955DE5"/>
    <w:rsid w:val="0095688E"/>
    <w:rsid w:val="00957F6B"/>
    <w:rsid w:val="00960A07"/>
    <w:rsid w:val="00960D0C"/>
    <w:rsid w:val="00960DD1"/>
    <w:rsid w:val="009617A9"/>
    <w:rsid w:val="00963730"/>
    <w:rsid w:val="00964C67"/>
    <w:rsid w:val="00964D34"/>
    <w:rsid w:val="00964D4A"/>
    <w:rsid w:val="00964FF9"/>
    <w:rsid w:val="00965706"/>
    <w:rsid w:val="0096653D"/>
    <w:rsid w:val="00967672"/>
    <w:rsid w:val="00971976"/>
    <w:rsid w:val="00972E22"/>
    <w:rsid w:val="00973D76"/>
    <w:rsid w:val="00975578"/>
    <w:rsid w:val="009758DC"/>
    <w:rsid w:val="009759B7"/>
    <w:rsid w:val="00976673"/>
    <w:rsid w:val="00976C14"/>
    <w:rsid w:val="009778E3"/>
    <w:rsid w:val="00977BBF"/>
    <w:rsid w:val="00980886"/>
    <w:rsid w:val="00983715"/>
    <w:rsid w:val="00984883"/>
    <w:rsid w:val="0098526A"/>
    <w:rsid w:val="00986A9C"/>
    <w:rsid w:val="009902EE"/>
    <w:rsid w:val="009907A6"/>
    <w:rsid w:val="00990A3A"/>
    <w:rsid w:val="0099110F"/>
    <w:rsid w:val="00991168"/>
    <w:rsid w:val="00992077"/>
    <w:rsid w:val="00992426"/>
    <w:rsid w:val="009944F5"/>
    <w:rsid w:val="0099451E"/>
    <w:rsid w:val="00996599"/>
    <w:rsid w:val="009A058D"/>
    <w:rsid w:val="009A1BF7"/>
    <w:rsid w:val="009A1D38"/>
    <w:rsid w:val="009A2EDE"/>
    <w:rsid w:val="009A3E90"/>
    <w:rsid w:val="009A53FF"/>
    <w:rsid w:val="009A594B"/>
    <w:rsid w:val="009A5D40"/>
    <w:rsid w:val="009A7976"/>
    <w:rsid w:val="009B2A1E"/>
    <w:rsid w:val="009B30B8"/>
    <w:rsid w:val="009B34BD"/>
    <w:rsid w:val="009B608A"/>
    <w:rsid w:val="009B63EB"/>
    <w:rsid w:val="009B6A00"/>
    <w:rsid w:val="009C01DA"/>
    <w:rsid w:val="009C058F"/>
    <w:rsid w:val="009C0F94"/>
    <w:rsid w:val="009C0FF0"/>
    <w:rsid w:val="009C1386"/>
    <w:rsid w:val="009C1D55"/>
    <w:rsid w:val="009C243C"/>
    <w:rsid w:val="009C3535"/>
    <w:rsid w:val="009C4003"/>
    <w:rsid w:val="009C4DD7"/>
    <w:rsid w:val="009C5143"/>
    <w:rsid w:val="009C570B"/>
    <w:rsid w:val="009C5F2E"/>
    <w:rsid w:val="009C6738"/>
    <w:rsid w:val="009D0958"/>
    <w:rsid w:val="009D0FA2"/>
    <w:rsid w:val="009D19B1"/>
    <w:rsid w:val="009D1EF5"/>
    <w:rsid w:val="009D23A2"/>
    <w:rsid w:val="009D2718"/>
    <w:rsid w:val="009D2E7A"/>
    <w:rsid w:val="009D64F9"/>
    <w:rsid w:val="009D6D5D"/>
    <w:rsid w:val="009D7554"/>
    <w:rsid w:val="009E013B"/>
    <w:rsid w:val="009E0157"/>
    <w:rsid w:val="009E0B5B"/>
    <w:rsid w:val="009E1264"/>
    <w:rsid w:val="009E1520"/>
    <w:rsid w:val="009E2104"/>
    <w:rsid w:val="009E21B9"/>
    <w:rsid w:val="009E2A8F"/>
    <w:rsid w:val="009E300D"/>
    <w:rsid w:val="009E325E"/>
    <w:rsid w:val="009E3931"/>
    <w:rsid w:val="009E43B8"/>
    <w:rsid w:val="009E495C"/>
    <w:rsid w:val="009E5DF4"/>
    <w:rsid w:val="009E7EA9"/>
    <w:rsid w:val="009F1B7B"/>
    <w:rsid w:val="009F3E85"/>
    <w:rsid w:val="009F470F"/>
    <w:rsid w:val="009F5FFC"/>
    <w:rsid w:val="009F6C96"/>
    <w:rsid w:val="009F6D8E"/>
    <w:rsid w:val="009F73BA"/>
    <w:rsid w:val="00A00143"/>
    <w:rsid w:val="00A00F2A"/>
    <w:rsid w:val="00A017B5"/>
    <w:rsid w:val="00A01A4C"/>
    <w:rsid w:val="00A01A93"/>
    <w:rsid w:val="00A03F41"/>
    <w:rsid w:val="00A0428F"/>
    <w:rsid w:val="00A04C37"/>
    <w:rsid w:val="00A04DA8"/>
    <w:rsid w:val="00A0517B"/>
    <w:rsid w:val="00A0618C"/>
    <w:rsid w:val="00A06B26"/>
    <w:rsid w:val="00A07104"/>
    <w:rsid w:val="00A10490"/>
    <w:rsid w:val="00A1358A"/>
    <w:rsid w:val="00A139B6"/>
    <w:rsid w:val="00A13C72"/>
    <w:rsid w:val="00A13F39"/>
    <w:rsid w:val="00A1504D"/>
    <w:rsid w:val="00A15391"/>
    <w:rsid w:val="00A171DF"/>
    <w:rsid w:val="00A17310"/>
    <w:rsid w:val="00A17855"/>
    <w:rsid w:val="00A21522"/>
    <w:rsid w:val="00A21C84"/>
    <w:rsid w:val="00A22F14"/>
    <w:rsid w:val="00A23173"/>
    <w:rsid w:val="00A23704"/>
    <w:rsid w:val="00A23CB8"/>
    <w:rsid w:val="00A23E43"/>
    <w:rsid w:val="00A248E6"/>
    <w:rsid w:val="00A25EEA"/>
    <w:rsid w:val="00A264EA"/>
    <w:rsid w:val="00A26E41"/>
    <w:rsid w:val="00A27819"/>
    <w:rsid w:val="00A3021D"/>
    <w:rsid w:val="00A30850"/>
    <w:rsid w:val="00A310AB"/>
    <w:rsid w:val="00A319B7"/>
    <w:rsid w:val="00A321E4"/>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1190"/>
    <w:rsid w:val="00A517CA"/>
    <w:rsid w:val="00A51F1D"/>
    <w:rsid w:val="00A526EC"/>
    <w:rsid w:val="00A5297C"/>
    <w:rsid w:val="00A532C2"/>
    <w:rsid w:val="00A53552"/>
    <w:rsid w:val="00A5464E"/>
    <w:rsid w:val="00A55E0D"/>
    <w:rsid w:val="00A55F3B"/>
    <w:rsid w:val="00A60E0D"/>
    <w:rsid w:val="00A6155C"/>
    <w:rsid w:val="00A61D0A"/>
    <w:rsid w:val="00A638CF"/>
    <w:rsid w:val="00A661C8"/>
    <w:rsid w:val="00A71002"/>
    <w:rsid w:val="00A740D0"/>
    <w:rsid w:val="00A75EC8"/>
    <w:rsid w:val="00A7614E"/>
    <w:rsid w:val="00A76268"/>
    <w:rsid w:val="00A76373"/>
    <w:rsid w:val="00A763FD"/>
    <w:rsid w:val="00A77F54"/>
    <w:rsid w:val="00A806F1"/>
    <w:rsid w:val="00A807AA"/>
    <w:rsid w:val="00A80A24"/>
    <w:rsid w:val="00A81873"/>
    <w:rsid w:val="00A81928"/>
    <w:rsid w:val="00A81D09"/>
    <w:rsid w:val="00A8235A"/>
    <w:rsid w:val="00A82CDE"/>
    <w:rsid w:val="00A8455B"/>
    <w:rsid w:val="00A84FA1"/>
    <w:rsid w:val="00A85056"/>
    <w:rsid w:val="00A87A03"/>
    <w:rsid w:val="00A90EFC"/>
    <w:rsid w:val="00A911B9"/>
    <w:rsid w:val="00A91CEC"/>
    <w:rsid w:val="00A923D1"/>
    <w:rsid w:val="00A92D4E"/>
    <w:rsid w:val="00A93951"/>
    <w:rsid w:val="00A9436D"/>
    <w:rsid w:val="00A94CFA"/>
    <w:rsid w:val="00A9513D"/>
    <w:rsid w:val="00A951A3"/>
    <w:rsid w:val="00A95371"/>
    <w:rsid w:val="00A95B10"/>
    <w:rsid w:val="00A95DF0"/>
    <w:rsid w:val="00A96324"/>
    <w:rsid w:val="00A975D1"/>
    <w:rsid w:val="00A97E80"/>
    <w:rsid w:val="00AA03E9"/>
    <w:rsid w:val="00AA0599"/>
    <w:rsid w:val="00AA0A1B"/>
    <w:rsid w:val="00AA12FA"/>
    <w:rsid w:val="00AA1B21"/>
    <w:rsid w:val="00AA2BC2"/>
    <w:rsid w:val="00AA3922"/>
    <w:rsid w:val="00AA4590"/>
    <w:rsid w:val="00AA484A"/>
    <w:rsid w:val="00AA4C0F"/>
    <w:rsid w:val="00AA4DB2"/>
    <w:rsid w:val="00AA62C6"/>
    <w:rsid w:val="00AA734E"/>
    <w:rsid w:val="00AA7E61"/>
    <w:rsid w:val="00AB0D0E"/>
    <w:rsid w:val="00AB245E"/>
    <w:rsid w:val="00AB2671"/>
    <w:rsid w:val="00AB3845"/>
    <w:rsid w:val="00AB39EF"/>
    <w:rsid w:val="00AB41F5"/>
    <w:rsid w:val="00AB4E91"/>
    <w:rsid w:val="00AB64D5"/>
    <w:rsid w:val="00AC0275"/>
    <w:rsid w:val="00AC0289"/>
    <w:rsid w:val="00AC0E4D"/>
    <w:rsid w:val="00AC1A47"/>
    <w:rsid w:val="00AC1F98"/>
    <w:rsid w:val="00AC2253"/>
    <w:rsid w:val="00AC348A"/>
    <w:rsid w:val="00AC3529"/>
    <w:rsid w:val="00AC6CB5"/>
    <w:rsid w:val="00AC70BA"/>
    <w:rsid w:val="00AC72E9"/>
    <w:rsid w:val="00AC73D8"/>
    <w:rsid w:val="00AC7A77"/>
    <w:rsid w:val="00AC7E23"/>
    <w:rsid w:val="00AD201A"/>
    <w:rsid w:val="00AD3210"/>
    <w:rsid w:val="00AD376D"/>
    <w:rsid w:val="00AD5A71"/>
    <w:rsid w:val="00AD5EAE"/>
    <w:rsid w:val="00AD6F04"/>
    <w:rsid w:val="00AD6F61"/>
    <w:rsid w:val="00AD6FB1"/>
    <w:rsid w:val="00AE02F9"/>
    <w:rsid w:val="00AE0B16"/>
    <w:rsid w:val="00AE13F2"/>
    <w:rsid w:val="00AE2150"/>
    <w:rsid w:val="00AE30F4"/>
    <w:rsid w:val="00AE4442"/>
    <w:rsid w:val="00AE55AB"/>
    <w:rsid w:val="00AE6117"/>
    <w:rsid w:val="00AE63F2"/>
    <w:rsid w:val="00AE68FF"/>
    <w:rsid w:val="00AE6CA7"/>
    <w:rsid w:val="00AE6DE7"/>
    <w:rsid w:val="00AE6F4E"/>
    <w:rsid w:val="00AF07A0"/>
    <w:rsid w:val="00AF0C32"/>
    <w:rsid w:val="00AF0D06"/>
    <w:rsid w:val="00AF0EF1"/>
    <w:rsid w:val="00AF2009"/>
    <w:rsid w:val="00AF3410"/>
    <w:rsid w:val="00AF402D"/>
    <w:rsid w:val="00AF4549"/>
    <w:rsid w:val="00AF5BB1"/>
    <w:rsid w:val="00AF5C97"/>
    <w:rsid w:val="00AF6349"/>
    <w:rsid w:val="00AF7005"/>
    <w:rsid w:val="00B000DC"/>
    <w:rsid w:val="00B0099D"/>
    <w:rsid w:val="00B00AED"/>
    <w:rsid w:val="00B0131F"/>
    <w:rsid w:val="00B01DA2"/>
    <w:rsid w:val="00B01E98"/>
    <w:rsid w:val="00B0297C"/>
    <w:rsid w:val="00B04081"/>
    <w:rsid w:val="00B0476C"/>
    <w:rsid w:val="00B05406"/>
    <w:rsid w:val="00B0597F"/>
    <w:rsid w:val="00B060AF"/>
    <w:rsid w:val="00B06116"/>
    <w:rsid w:val="00B075F1"/>
    <w:rsid w:val="00B079C6"/>
    <w:rsid w:val="00B1036A"/>
    <w:rsid w:val="00B1089A"/>
    <w:rsid w:val="00B10DC2"/>
    <w:rsid w:val="00B10E2C"/>
    <w:rsid w:val="00B114F3"/>
    <w:rsid w:val="00B11DFE"/>
    <w:rsid w:val="00B11F9C"/>
    <w:rsid w:val="00B13B0A"/>
    <w:rsid w:val="00B1470F"/>
    <w:rsid w:val="00B1507B"/>
    <w:rsid w:val="00B2035D"/>
    <w:rsid w:val="00B21ABD"/>
    <w:rsid w:val="00B21DF2"/>
    <w:rsid w:val="00B21E2C"/>
    <w:rsid w:val="00B227A1"/>
    <w:rsid w:val="00B22BC3"/>
    <w:rsid w:val="00B2360B"/>
    <w:rsid w:val="00B23DC6"/>
    <w:rsid w:val="00B25107"/>
    <w:rsid w:val="00B25E81"/>
    <w:rsid w:val="00B26DB3"/>
    <w:rsid w:val="00B274FE"/>
    <w:rsid w:val="00B311C2"/>
    <w:rsid w:val="00B313BD"/>
    <w:rsid w:val="00B31CCE"/>
    <w:rsid w:val="00B3254C"/>
    <w:rsid w:val="00B33642"/>
    <w:rsid w:val="00B34343"/>
    <w:rsid w:val="00B34E69"/>
    <w:rsid w:val="00B35332"/>
    <w:rsid w:val="00B37017"/>
    <w:rsid w:val="00B41456"/>
    <w:rsid w:val="00B4163D"/>
    <w:rsid w:val="00B41C19"/>
    <w:rsid w:val="00B41E5A"/>
    <w:rsid w:val="00B420F1"/>
    <w:rsid w:val="00B42E84"/>
    <w:rsid w:val="00B4510A"/>
    <w:rsid w:val="00B47382"/>
    <w:rsid w:val="00B479D0"/>
    <w:rsid w:val="00B50007"/>
    <w:rsid w:val="00B501B8"/>
    <w:rsid w:val="00B50234"/>
    <w:rsid w:val="00B50C6A"/>
    <w:rsid w:val="00B50F48"/>
    <w:rsid w:val="00B51C6A"/>
    <w:rsid w:val="00B5203A"/>
    <w:rsid w:val="00B52414"/>
    <w:rsid w:val="00B5316D"/>
    <w:rsid w:val="00B53DA4"/>
    <w:rsid w:val="00B53DED"/>
    <w:rsid w:val="00B54198"/>
    <w:rsid w:val="00B549CC"/>
    <w:rsid w:val="00B55954"/>
    <w:rsid w:val="00B55D74"/>
    <w:rsid w:val="00B56152"/>
    <w:rsid w:val="00B56EE6"/>
    <w:rsid w:val="00B6032F"/>
    <w:rsid w:val="00B61102"/>
    <w:rsid w:val="00B61223"/>
    <w:rsid w:val="00B61734"/>
    <w:rsid w:val="00B619AD"/>
    <w:rsid w:val="00B61C47"/>
    <w:rsid w:val="00B626E0"/>
    <w:rsid w:val="00B63DA4"/>
    <w:rsid w:val="00B66392"/>
    <w:rsid w:val="00B66C84"/>
    <w:rsid w:val="00B702B0"/>
    <w:rsid w:val="00B72BAD"/>
    <w:rsid w:val="00B744F1"/>
    <w:rsid w:val="00B7460D"/>
    <w:rsid w:val="00B74E88"/>
    <w:rsid w:val="00B75552"/>
    <w:rsid w:val="00B7572A"/>
    <w:rsid w:val="00B77016"/>
    <w:rsid w:val="00B7749F"/>
    <w:rsid w:val="00B8142F"/>
    <w:rsid w:val="00B8257A"/>
    <w:rsid w:val="00B83018"/>
    <w:rsid w:val="00B83F72"/>
    <w:rsid w:val="00B84C8D"/>
    <w:rsid w:val="00B84CAE"/>
    <w:rsid w:val="00B86BD4"/>
    <w:rsid w:val="00B87495"/>
    <w:rsid w:val="00B93159"/>
    <w:rsid w:val="00B9323B"/>
    <w:rsid w:val="00B93651"/>
    <w:rsid w:val="00B93F90"/>
    <w:rsid w:val="00B94F99"/>
    <w:rsid w:val="00B95348"/>
    <w:rsid w:val="00B978FF"/>
    <w:rsid w:val="00B97BB2"/>
    <w:rsid w:val="00BA0317"/>
    <w:rsid w:val="00BA0C61"/>
    <w:rsid w:val="00BA192B"/>
    <w:rsid w:val="00BA1978"/>
    <w:rsid w:val="00BA1DC1"/>
    <w:rsid w:val="00BA27DB"/>
    <w:rsid w:val="00BA3CA8"/>
    <w:rsid w:val="00BA41CF"/>
    <w:rsid w:val="00BA4221"/>
    <w:rsid w:val="00BA4688"/>
    <w:rsid w:val="00BA47D7"/>
    <w:rsid w:val="00BA502F"/>
    <w:rsid w:val="00BA5874"/>
    <w:rsid w:val="00BA6127"/>
    <w:rsid w:val="00BA64D1"/>
    <w:rsid w:val="00BB114D"/>
    <w:rsid w:val="00BB1396"/>
    <w:rsid w:val="00BB2161"/>
    <w:rsid w:val="00BB268A"/>
    <w:rsid w:val="00BB2A79"/>
    <w:rsid w:val="00BB2F40"/>
    <w:rsid w:val="00BB389B"/>
    <w:rsid w:val="00BB3C72"/>
    <w:rsid w:val="00BB3CC5"/>
    <w:rsid w:val="00BB3D69"/>
    <w:rsid w:val="00BB422E"/>
    <w:rsid w:val="00BB4AAF"/>
    <w:rsid w:val="00BB5162"/>
    <w:rsid w:val="00BB566E"/>
    <w:rsid w:val="00BB5672"/>
    <w:rsid w:val="00BB5E42"/>
    <w:rsid w:val="00BB6F51"/>
    <w:rsid w:val="00BB78AE"/>
    <w:rsid w:val="00BC011B"/>
    <w:rsid w:val="00BC11A7"/>
    <w:rsid w:val="00BC32D6"/>
    <w:rsid w:val="00BC5510"/>
    <w:rsid w:val="00BC55D0"/>
    <w:rsid w:val="00BC6D73"/>
    <w:rsid w:val="00BC732A"/>
    <w:rsid w:val="00BD065A"/>
    <w:rsid w:val="00BD0E85"/>
    <w:rsid w:val="00BD3911"/>
    <w:rsid w:val="00BD444D"/>
    <w:rsid w:val="00BD4BEB"/>
    <w:rsid w:val="00BD5703"/>
    <w:rsid w:val="00BD6016"/>
    <w:rsid w:val="00BD62CD"/>
    <w:rsid w:val="00BD64AE"/>
    <w:rsid w:val="00BE0235"/>
    <w:rsid w:val="00BE0804"/>
    <w:rsid w:val="00BE0B86"/>
    <w:rsid w:val="00BE1670"/>
    <w:rsid w:val="00BE252D"/>
    <w:rsid w:val="00BE34E7"/>
    <w:rsid w:val="00BE38E8"/>
    <w:rsid w:val="00BE3B54"/>
    <w:rsid w:val="00BE4232"/>
    <w:rsid w:val="00BE4ADB"/>
    <w:rsid w:val="00BE5B4B"/>
    <w:rsid w:val="00BE67D6"/>
    <w:rsid w:val="00BE73CB"/>
    <w:rsid w:val="00BE7B84"/>
    <w:rsid w:val="00BE7F64"/>
    <w:rsid w:val="00BF05D0"/>
    <w:rsid w:val="00BF0DB0"/>
    <w:rsid w:val="00BF2C93"/>
    <w:rsid w:val="00BF2D47"/>
    <w:rsid w:val="00BF3383"/>
    <w:rsid w:val="00BF348C"/>
    <w:rsid w:val="00BF4777"/>
    <w:rsid w:val="00BF7AD9"/>
    <w:rsid w:val="00C005C2"/>
    <w:rsid w:val="00C0281E"/>
    <w:rsid w:val="00C02993"/>
    <w:rsid w:val="00C02C68"/>
    <w:rsid w:val="00C03963"/>
    <w:rsid w:val="00C03B33"/>
    <w:rsid w:val="00C03B72"/>
    <w:rsid w:val="00C03B8E"/>
    <w:rsid w:val="00C03E22"/>
    <w:rsid w:val="00C05794"/>
    <w:rsid w:val="00C0593F"/>
    <w:rsid w:val="00C0633F"/>
    <w:rsid w:val="00C067FC"/>
    <w:rsid w:val="00C07262"/>
    <w:rsid w:val="00C073DB"/>
    <w:rsid w:val="00C0770D"/>
    <w:rsid w:val="00C07894"/>
    <w:rsid w:val="00C07B4A"/>
    <w:rsid w:val="00C10820"/>
    <w:rsid w:val="00C10DAE"/>
    <w:rsid w:val="00C11B4F"/>
    <w:rsid w:val="00C11E89"/>
    <w:rsid w:val="00C12E86"/>
    <w:rsid w:val="00C13750"/>
    <w:rsid w:val="00C138A6"/>
    <w:rsid w:val="00C14A75"/>
    <w:rsid w:val="00C17949"/>
    <w:rsid w:val="00C17DE0"/>
    <w:rsid w:val="00C17FCD"/>
    <w:rsid w:val="00C205C1"/>
    <w:rsid w:val="00C20D1C"/>
    <w:rsid w:val="00C215F0"/>
    <w:rsid w:val="00C2473A"/>
    <w:rsid w:val="00C24B34"/>
    <w:rsid w:val="00C24F2B"/>
    <w:rsid w:val="00C25322"/>
    <w:rsid w:val="00C26360"/>
    <w:rsid w:val="00C2650D"/>
    <w:rsid w:val="00C274CC"/>
    <w:rsid w:val="00C27A48"/>
    <w:rsid w:val="00C27C66"/>
    <w:rsid w:val="00C3013B"/>
    <w:rsid w:val="00C30D60"/>
    <w:rsid w:val="00C31A82"/>
    <w:rsid w:val="00C32066"/>
    <w:rsid w:val="00C323AA"/>
    <w:rsid w:val="00C33203"/>
    <w:rsid w:val="00C33D1E"/>
    <w:rsid w:val="00C33D50"/>
    <w:rsid w:val="00C33E42"/>
    <w:rsid w:val="00C34142"/>
    <w:rsid w:val="00C341E5"/>
    <w:rsid w:val="00C34308"/>
    <w:rsid w:val="00C3440C"/>
    <w:rsid w:val="00C3467E"/>
    <w:rsid w:val="00C3475E"/>
    <w:rsid w:val="00C34ABE"/>
    <w:rsid w:val="00C36314"/>
    <w:rsid w:val="00C37247"/>
    <w:rsid w:val="00C409E0"/>
    <w:rsid w:val="00C40D47"/>
    <w:rsid w:val="00C41558"/>
    <w:rsid w:val="00C422EB"/>
    <w:rsid w:val="00C428AE"/>
    <w:rsid w:val="00C42EF6"/>
    <w:rsid w:val="00C43318"/>
    <w:rsid w:val="00C43686"/>
    <w:rsid w:val="00C447A0"/>
    <w:rsid w:val="00C44F8A"/>
    <w:rsid w:val="00C4591B"/>
    <w:rsid w:val="00C4642A"/>
    <w:rsid w:val="00C464FB"/>
    <w:rsid w:val="00C472BB"/>
    <w:rsid w:val="00C505EC"/>
    <w:rsid w:val="00C510CC"/>
    <w:rsid w:val="00C5156F"/>
    <w:rsid w:val="00C529D0"/>
    <w:rsid w:val="00C53586"/>
    <w:rsid w:val="00C539C2"/>
    <w:rsid w:val="00C53B7E"/>
    <w:rsid w:val="00C53C55"/>
    <w:rsid w:val="00C54EDA"/>
    <w:rsid w:val="00C54F0D"/>
    <w:rsid w:val="00C55689"/>
    <w:rsid w:val="00C5611F"/>
    <w:rsid w:val="00C56AF9"/>
    <w:rsid w:val="00C56BE0"/>
    <w:rsid w:val="00C57CEE"/>
    <w:rsid w:val="00C57EC0"/>
    <w:rsid w:val="00C60113"/>
    <w:rsid w:val="00C61CBE"/>
    <w:rsid w:val="00C62147"/>
    <w:rsid w:val="00C626E7"/>
    <w:rsid w:val="00C641FC"/>
    <w:rsid w:val="00C65950"/>
    <w:rsid w:val="00C66BC3"/>
    <w:rsid w:val="00C66F16"/>
    <w:rsid w:val="00C67A32"/>
    <w:rsid w:val="00C7145C"/>
    <w:rsid w:val="00C71547"/>
    <w:rsid w:val="00C72721"/>
    <w:rsid w:val="00C72A03"/>
    <w:rsid w:val="00C737B2"/>
    <w:rsid w:val="00C739BC"/>
    <w:rsid w:val="00C73ED8"/>
    <w:rsid w:val="00C74577"/>
    <w:rsid w:val="00C75F12"/>
    <w:rsid w:val="00C75FB9"/>
    <w:rsid w:val="00C7689F"/>
    <w:rsid w:val="00C76F74"/>
    <w:rsid w:val="00C77AFC"/>
    <w:rsid w:val="00C77E69"/>
    <w:rsid w:val="00C823D2"/>
    <w:rsid w:val="00C82E00"/>
    <w:rsid w:val="00C83077"/>
    <w:rsid w:val="00C83E51"/>
    <w:rsid w:val="00C847A1"/>
    <w:rsid w:val="00C84C32"/>
    <w:rsid w:val="00C859DE"/>
    <w:rsid w:val="00C86209"/>
    <w:rsid w:val="00C86C57"/>
    <w:rsid w:val="00C86F8D"/>
    <w:rsid w:val="00C87C9B"/>
    <w:rsid w:val="00C90608"/>
    <w:rsid w:val="00C914B5"/>
    <w:rsid w:val="00C92864"/>
    <w:rsid w:val="00C96149"/>
    <w:rsid w:val="00C961E8"/>
    <w:rsid w:val="00C9660A"/>
    <w:rsid w:val="00C97129"/>
    <w:rsid w:val="00C973A3"/>
    <w:rsid w:val="00C97F57"/>
    <w:rsid w:val="00CA0B86"/>
    <w:rsid w:val="00CA1298"/>
    <w:rsid w:val="00CA169C"/>
    <w:rsid w:val="00CA2666"/>
    <w:rsid w:val="00CA266E"/>
    <w:rsid w:val="00CA4069"/>
    <w:rsid w:val="00CA4735"/>
    <w:rsid w:val="00CA4820"/>
    <w:rsid w:val="00CA4A59"/>
    <w:rsid w:val="00CA5D3E"/>
    <w:rsid w:val="00CA6ADD"/>
    <w:rsid w:val="00CA6D62"/>
    <w:rsid w:val="00CA779D"/>
    <w:rsid w:val="00CA7AF7"/>
    <w:rsid w:val="00CB06D2"/>
    <w:rsid w:val="00CB0F34"/>
    <w:rsid w:val="00CB1258"/>
    <w:rsid w:val="00CB4918"/>
    <w:rsid w:val="00CB5253"/>
    <w:rsid w:val="00CB5E6E"/>
    <w:rsid w:val="00CB60D0"/>
    <w:rsid w:val="00CB74BE"/>
    <w:rsid w:val="00CB7531"/>
    <w:rsid w:val="00CB7856"/>
    <w:rsid w:val="00CC199C"/>
    <w:rsid w:val="00CC38EC"/>
    <w:rsid w:val="00CC3B01"/>
    <w:rsid w:val="00CC4D4A"/>
    <w:rsid w:val="00CC7828"/>
    <w:rsid w:val="00CD009A"/>
    <w:rsid w:val="00CD0862"/>
    <w:rsid w:val="00CD3698"/>
    <w:rsid w:val="00CD41E0"/>
    <w:rsid w:val="00CD4302"/>
    <w:rsid w:val="00CD5910"/>
    <w:rsid w:val="00CD6873"/>
    <w:rsid w:val="00CD75B6"/>
    <w:rsid w:val="00CD7735"/>
    <w:rsid w:val="00CE04ED"/>
    <w:rsid w:val="00CE0E3C"/>
    <w:rsid w:val="00CE2020"/>
    <w:rsid w:val="00CE2ED4"/>
    <w:rsid w:val="00CE372F"/>
    <w:rsid w:val="00CE3B44"/>
    <w:rsid w:val="00CE3CE8"/>
    <w:rsid w:val="00CE439B"/>
    <w:rsid w:val="00CE4C57"/>
    <w:rsid w:val="00CE7D8D"/>
    <w:rsid w:val="00CF06C9"/>
    <w:rsid w:val="00CF313E"/>
    <w:rsid w:val="00CF6B66"/>
    <w:rsid w:val="00CF6BB6"/>
    <w:rsid w:val="00CF6F7D"/>
    <w:rsid w:val="00CF6F7F"/>
    <w:rsid w:val="00D012CA"/>
    <w:rsid w:val="00D02235"/>
    <w:rsid w:val="00D0268C"/>
    <w:rsid w:val="00D02E2E"/>
    <w:rsid w:val="00D03A75"/>
    <w:rsid w:val="00D03D49"/>
    <w:rsid w:val="00D044AA"/>
    <w:rsid w:val="00D04AED"/>
    <w:rsid w:val="00D04E10"/>
    <w:rsid w:val="00D05F71"/>
    <w:rsid w:val="00D06152"/>
    <w:rsid w:val="00D06247"/>
    <w:rsid w:val="00D06351"/>
    <w:rsid w:val="00D06AF1"/>
    <w:rsid w:val="00D078A0"/>
    <w:rsid w:val="00D07ECD"/>
    <w:rsid w:val="00D109D5"/>
    <w:rsid w:val="00D10EFE"/>
    <w:rsid w:val="00D10F26"/>
    <w:rsid w:val="00D11292"/>
    <w:rsid w:val="00D12FA1"/>
    <w:rsid w:val="00D1351B"/>
    <w:rsid w:val="00D14270"/>
    <w:rsid w:val="00D147F8"/>
    <w:rsid w:val="00D1564D"/>
    <w:rsid w:val="00D15D0E"/>
    <w:rsid w:val="00D160F9"/>
    <w:rsid w:val="00D1694D"/>
    <w:rsid w:val="00D16D80"/>
    <w:rsid w:val="00D1732C"/>
    <w:rsid w:val="00D17FE5"/>
    <w:rsid w:val="00D21058"/>
    <w:rsid w:val="00D210F4"/>
    <w:rsid w:val="00D21B46"/>
    <w:rsid w:val="00D2266E"/>
    <w:rsid w:val="00D2404F"/>
    <w:rsid w:val="00D246C7"/>
    <w:rsid w:val="00D24D5A"/>
    <w:rsid w:val="00D26857"/>
    <w:rsid w:val="00D26EF4"/>
    <w:rsid w:val="00D27C09"/>
    <w:rsid w:val="00D304B4"/>
    <w:rsid w:val="00D30D79"/>
    <w:rsid w:val="00D311E1"/>
    <w:rsid w:val="00D31780"/>
    <w:rsid w:val="00D31A54"/>
    <w:rsid w:val="00D31A9B"/>
    <w:rsid w:val="00D31B65"/>
    <w:rsid w:val="00D31C74"/>
    <w:rsid w:val="00D3231C"/>
    <w:rsid w:val="00D3291A"/>
    <w:rsid w:val="00D33A97"/>
    <w:rsid w:val="00D33BF7"/>
    <w:rsid w:val="00D3454F"/>
    <w:rsid w:val="00D35C3E"/>
    <w:rsid w:val="00D3670B"/>
    <w:rsid w:val="00D37A2D"/>
    <w:rsid w:val="00D413C6"/>
    <w:rsid w:val="00D41EFF"/>
    <w:rsid w:val="00D4213C"/>
    <w:rsid w:val="00D4274A"/>
    <w:rsid w:val="00D434AA"/>
    <w:rsid w:val="00D436D6"/>
    <w:rsid w:val="00D44019"/>
    <w:rsid w:val="00D440E9"/>
    <w:rsid w:val="00D442AA"/>
    <w:rsid w:val="00D4454B"/>
    <w:rsid w:val="00D44AC8"/>
    <w:rsid w:val="00D455AD"/>
    <w:rsid w:val="00D45C23"/>
    <w:rsid w:val="00D46145"/>
    <w:rsid w:val="00D4672F"/>
    <w:rsid w:val="00D47A1A"/>
    <w:rsid w:val="00D47A34"/>
    <w:rsid w:val="00D50A41"/>
    <w:rsid w:val="00D5319F"/>
    <w:rsid w:val="00D542A7"/>
    <w:rsid w:val="00D546B8"/>
    <w:rsid w:val="00D54EFE"/>
    <w:rsid w:val="00D559E4"/>
    <w:rsid w:val="00D57772"/>
    <w:rsid w:val="00D61130"/>
    <w:rsid w:val="00D6155B"/>
    <w:rsid w:val="00D61C84"/>
    <w:rsid w:val="00D61DDE"/>
    <w:rsid w:val="00D65AAF"/>
    <w:rsid w:val="00D65F2C"/>
    <w:rsid w:val="00D65F7F"/>
    <w:rsid w:val="00D66E49"/>
    <w:rsid w:val="00D670C6"/>
    <w:rsid w:val="00D671CB"/>
    <w:rsid w:val="00D67584"/>
    <w:rsid w:val="00D70179"/>
    <w:rsid w:val="00D7022C"/>
    <w:rsid w:val="00D704AE"/>
    <w:rsid w:val="00D708AD"/>
    <w:rsid w:val="00D7154A"/>
    <w:rsid w:val="00D73B0E"/>
    <w:rsid w:val="00D75003"/>
    <w:rsid w:val="00D77A57"/>
    <w:rsid w:val="00D806C2"/>
    <w:rsid w:val="00D80A66"/>
    <w:rsid w:val="00D81236"/>
    <w:rsid w:val="00D81544"/>
    <w:rsid w:val="00D826D9"/>
    <w:rsid w:val="00D8285F"/>
    <w:rsid w:val="00D84823"/>
    <w:rsid w:val="00D84D5F"/>
    <w:rsid w:val="00D85544"/>
    <w:rsid w:val="00D85BD6"/>
    <w:rsid w:val="00D8659A"/>
    <w:rsid w:val="00D86D53"/>
    <w:rsid w:val="00D87160"/>
    <w:rsid w:val="00D879DF"/>
    <w:rsid w:val="00D908A0"/>
    <w:rsid w:val="00D90FD7"/>
    <w:rsid w:val="00D9186A"/>
    <w:rsid w:val="00D92FDA"/>
    <w:rsid w:val="00D9318E"/>
    <w:rsid w:val="00D942AD"/>
    <w:rsid w:val="00D94A5B"/>
    <w:rsid w:val="00D96BDF"/>
    <w:rsid w:val="00D97A79"/>
    <w:rsid w:val="00D97DDA"/>
    <w:rsid w:val="00DA32D2"/>
    <w:rsid w:val="00DA350E"/>
    <w:rsid w:val="00DA5694"/>
    <w:rsid w:val="00DA6678"/>
    <w:rsid w:val="00DA7781"/>
    <w:rsid w:val="00DA7DA4"/>
    <w:rsid w:val="00DB43B1"/>
    <w:rsid w:val="00DB43BA"/>
    <w:rsid w:val="00DB4E1A"/>
    <w:rsid w:val="00DB665E"/>
    <w:rsid w:val="00DB6701"/>
    <w:rsid w:val="00DB7DD5"/>
    <w:rsid w:val="00DC103F"/>
    <w:rsid w:val="00DC26A2"/>
    <w:rsid w:val="00DC26B3"/>
    <w:rsid w:val="00DC301E"/>
    <w:rsid w:val="00DC3267"/>
    <w:rsid w:val="00DC5BE2"/>
    <w:rsid w:val="00DD0450"/>
    <w:rsid w:val="00DD0F93"/>
    <w:rsid w:val="00DD11A6"/>
    <w:rsid w:val="00DD1ECB"/>
    <w:rsid w:val="00DD1F25"/>
    <w:rsid w:val="00DD25DB"/>
    <w:rsid w:val="00DD26A8"/>
    <w:rsid w:val="00DD2D3F"/>
    <w:rsid w:val="00DD300B"/>
    <w:rsid w:val="00DD37AF"/>
    <w:rsid w:val="00DD3BDF"/>
    <w:rsid w:val="00DD44EB"/>
    <w:rsid w:val="00DD51C6"/>
    <w:rsid w:val="00DD64C3"/>
    <w:rsid w:val="00DD6996"/>
    <w:rsid w:val="00DD6F2C"/>
    <w:rsid w:val="00DE0070"/>
    <w:rsid w:val="00DE0CEF"/>
    <w:rsid w:val="00DE0E1F"/>
    <w:rsid w:val="00DE1065"/>
    <w:rsid w:val="00DE18A0"/>
    <w:rsid w:val="00DE2C27"/>
    <w:rsid w:val="00DE3FB9"/>
    <w:rsid w:val="00DE4422"/>
    <w:rsid w:val="00DE4583"/>
    <w:rsid w:val="00DE4C1D"/>
    <w:rsid w:val="00DE4F36"/>
    <w:rsid w:val="00DE584D"/>
    <w:rsid w:val="00DE5ACB"/>
    <w:rsid w:val="00DF210F"/>
    <w:rsid w:val="00DF2976"/>
    <w:rsid w:val="00DF2B98"/>
    <w:rsid w:val="00DF3E0F"/>
    <w:rsid w:val="00DF5142"/>
    <w:rsid w:val="00DF53EE"/>
    <w:rsid w:val="00DF5864"/>
    <w:rsid w:val="00DF6324"/>
    <w:rsid w:val="00DF649A"/>
    <w:rsid w:val="00DF68D8"/>
    <w:rsid w:val="00DF6D1B"/>
    <w:rsid w:val="00DF7242"/>
    <w:rsid w:val="00E0044F"/>
    <w:rsid w:val="00E01C39"/>
    <w:rsid w:val="00E034A0"/>
    <w:rsid w:val="00E0382E"/>
    <w:rsid w:val="00E04868"/>
    <w:rsid w:val="00E04EF4"/>
    <w:rsid w:val="00E05797"/>
    <w:rsid w:val="00E065BD"/>
    <w:rsid w:val="00E07041"/>
    <w:rsid w:val="00E07621"/>
    <w:rsid w:val="00E1078C"/>
    <w:rsid w:val="00E12CF5"/>
    <w:rsid w:val="00E132B1"/>
    <w:rsid w:val="00E13B36"/>
    <w:rsid w:val="00E13C85"/>
    <w:rsid w:val="00E142B2"/>
    <w:rsid w:val="00E17B16"/>
    <w:rsid w:val="00E207FB"/>
    <w:rsid w:val="00E21850"/>
    <w:rsid w:val="00E22203"/>
    <w:rsid w:val="00E228DD"/>
    <w:rsid w:val="00E228EB"/>
    <w:rsid w:val="00E22EFB"/>
    <w:rsid w:val="00E2320C"/>
    <w:rsid w:val="00E23675"/>
    <w:rsid w:val="00E24A8B"/>
    <w:rsid w:val="00E24D9D"/>
    <w:rsid w:val="00E25267"/>
    <w:rsid w:val="00E254D2"/>
    <w:rsid w:val="00E26045"/>
    <w:rsid w:val="00E276D4"/>
    <w:rsid w:val="00E27775"/>
    <w:rsid w:val="00E30DF7"/>
    <w:rsid w:val="00E3108A"/>
    <w:rsid w:val="00E310F0"/>
    <w:rsid w:val="00E31408"/>
    <w:rsid w:val="00E314F6"/>
    <w:rsid w:val="00E314FB"/>
    <w:rsid w:val="00E321D9"/>
    <w:rsid w:val="00E326FF"/>
    <w:rsid w:val="00E3275F"/>
    <w:rsid w:val="00E3478F"/>
    <w:rsid w:val="00E35C73"/>
    <w:rsid w:val="00E368FC"/>
    <w:rsid w:val="00E403CC"/>
    <w:rsid w:val="00E40999"/>
    <w:rsid w:val="00E4208B"/>
    <w:rsid w:val="00E43264"/>
    <w:rsid w:val="00E437D4"/>
    <w:rsid w:val="00E439A1"/>
    <w:rsid w:val="00E43D31"/>
    <w:rsid w:val="00E4565F"/>
    <w:rsid w:val="00E4682C"/>
    <w:rsid w:val="00E47379"/>
    <w:rsid w:val="00E47503"/>
    <w:rsid w:val="00E47752"/>
    <w:rsid w:val="00E47FE9"/>
    <w:rsid w:val="00E50916"/>
    <w:rsid w:val="00E510F7"/>
    <w:rsid w:val="00E516C2"/>
    <w:rsid w:val="00E516F7"/>
    <w:rsid w:val="00E51CBC"/>
    <w:rsid w:val="00E52148"/>
    <w:rsid w:val="00E52FE8"/>
    <w:rsid w:val="00E54CA0"/>
    <w:rsid w:val="00E55539"/>
    <w:rsid w:val="00E556CA"/>
    <w:rsid w:val="00E55B8C"/>
    <w:rsid w:val="00E565F9"/>
    <w:rsid w:val="00E61D1C"/>
    <w:rsid w:val="00E62162"/>
    <w:rsid w:val="00E63574"/>
    <w:rsid w:val="00E63B30"/>
    <w:rsid w:val="00E644D7"/>
    <w:rsid w:val="00E6479A"/>
    <w:rsid w:val="00E6522C"/>
    <w:rsid w:val="00E65DB2"/>
    <w:rsid w:val="00E668B7"/>
    <w:rsid w:val="00E6743D"/>
    <w:rsid w:val="00E674BB"/>
    <w:rsid w:val="00E67D8D"/>
    <w:rsid w:val="00E72484"/>
    <w:rsid w:val="00E72DB0"/>
    <w:rsid w:val="00E7320D"/>
    <w:rsid w:val="00E73C04"/>
    <w:rsid w:val="00E740B6"/>
    <w:rsid w:val="00E761A9"/>
    <w:rsid w:val="00E77597"/>
    <w:rsid w:val="00E8074E"/>
    <w:rsid w:val="00E81170"/>
    <w:rsid w:val="00E819AE"/>
    <w:rsid w:val="00E81C04"/>
    <w:rsid w:val="00E828D4"/>
    <w:rsid w:val="00E82C6C"/>
    <w:rsid w:val="00E84249"/>
    <w:rsid w:val="00E86E51"/>
    <w:rsid w:val="00E87F2F"/>
    <w:rsid w:val="00E914F0"/>
    <w:rsid w:val="00E918BC"/>
    <w:rsid w:val="00E91B25"/>
    <w:rsid w:val="00E91C4E"/>
    <w:rsid w:val="00E91D06"/>
    <w:rsid w:val="00E93496"/>
    <w:rsid w:val="00E93521"/>
    <w:rsid w:val="00E942CE"/>
    <w:rsid w:val="00E94C2D"/>
    <w:rsid w:val="00E9684E"/>
    <w:rsid w:val="00EA0563"/>
    <w:rsid w:val="00EA0A50"/>
    <w:rsid w:val="00EA0C0A"/>
    <w:rsid w:val="00EA1A01"/>
    <w:rsid w:val="00EA1EAE"/>
    <w:rsid w:val="00EA201D"/>
    <w:rsid w:val="00EA238F"/>
    <w:rsid w:val="00EA23A8"/>
    <w:rsid w:val="00EA34BA"/>
    <w:rsid w:val="00EA402B"/>
    <w:rsid w:val="00EB02F2"/>
    <w:rsid w:val="00EB1594"/>
    <w:rsid w:val="00EB15ED"/>
    <w:rsid w:val="00EB2064"/>
    <w:rsid w:val="00EB2D18"/>
    <w:rsid w:val="00EB2FF8"/>
    <w:rsid w:val="00EB4AD4"/>
    <w:rsid w:val="00EB5816"/>
    <w:rsid w:val="00EB66F5"/>
    <w:rsid w:val="00EB6D79"/>
    <w:rsid w:val="00EB6DE4"/>
    <w:rsid w:val="00EB7CDD"/>
    <w:rsid w:val="00EB7D5E"/>
    <w:rsid w:val="00EC0EE9"/>
    <w:rsid w:val="00EC1384"/>
    <w:rsid w:val="00EC13BC"/>
    <w:rsid w:val="00EC1866"/>
    <w:rsid w:val="00EC18DC"/>
    <w:rsid w:val="00EC1BFD"/>
    <w:rsid w:val="00EC1EE6"/>
    <w:rsid w:val="00EC1FE7"/>
    <w:rsid w:val="00EC1FED"/>
    <w:rsid w:val="00EC4888"/>
    <w:rsid w:val="00EC54CC"/>
    <w:rsid w:val="00EC601F"/>
    <w:rsid w:val="00EC7629"/>
    <w:rsid w:val="00ED0205"/>
    <w:rsid w:val="00ED05EE"/>
    <w:rsid w:val="00ED0D0C"/>
    <w:rsid w:val="00ED152F"/>
    <w:rsid w:val="00ED29BB"/>
    <w:rsid w:val="00ED3BE7"/>
    <w:rsid w:val="00ED40CC"/>
    <w:rsid w:val="00ED412E"/>
    <w:rsid w:val="00ED48CE"/>
    <w:rsid w:val="00ED4B59"/>
    <w:rsid w:val="00ED60E1"/>
    <w:rsid w:val="00ED62B3"/>
    <w:rsid w:val="00ED63BF"/>
    <w:rsid w:val="00ED7E2A"/>
    <w:rsid w:val="00EE0803"/>
    <w:rsid w:val="00EE0BFD"/>
    <w:rsid w:val="00EE0D1C"/>
    <w:rsid w:val="00EE0E3B"/>
    <w:rsid w:val="00EE1564"/>
    <w:rsid w:val="00EE27A0"/>
    <w:rsid w:val="00EE2E47"/>
    <w:rsid w:val="00EE4142"/>
    <w:rsid w:val="00EE5959"/>
    <w:rsid w:val="00EE5CFF"/>
    <w:rsid w:val="00EE5D37"/>
    <w:rsid w:val="00EE60E8"/>
    <w:rsid w:val="00EE63AC"/>
    <w:rsid w:val="00EE76D5"/>
    <w:rsid w:val="00EF088A"/>
    <w:rsid w:val="00EF0951"/>
    <w:rsid w:val="00EF160C"/>
    <w:rsid w:val="00EF19BB"/>
    <w:rsid w:val="00EF1C76"/>
    <w:rsid w:val="00EF3A26"/>
    <w:rsid w:val="00EF3B5E"/>
    <w:rsid w:val="00EF3CBB"/>
    <w:rsid w:val="00EF5E42"/>
    <w:rsid w:val="00EF613D"/>
    <w:rsid w:val="00EF639C"/>
    <w:rsid w:val="00EF6FDF"/>
    <w:rsid w:val="00EF72DE"/>
    <w:rsid w:val="00EF789A"/>
    <w:rsid w:val="00F00C31"/>
    <w:rsid w:val="00F01249"/>
    <w:rsid w:val="00F012DB"/>
    <w:rsid w:val="00F01BF6"/>
    <w:rsid w:val="00F02862"/>
    <w:rsid w:val="00F030AF"/>
    <w:rsid w:val="00F05249"/>
    <w:rsid w:val="00F0567A"/>
    <w:rsid w:val="00F06477"/>
    <w:rsid w:val="00F100A1"/>
    <w:rsid w:val="00F11408"/>
    <w:rsid w:val="00F12932"/>
    <w:rsid w:val="00F158AA"/>
    <w:rsid w:val="00F16423"/>
    <w:rsid w:val="00F169B8"/>
    <w:rsid w:val="00F17472"/>
    <w:rsid w:val="00F20677"/>
    <w:rsid w:val="00F20E38"/>
    <w:rsid w:val="00F2118E"/>
    <w:rsid w:val="00F21387"/>
    <w:rsid w:val="00F22DA9"/>
    <w:rsid w:val="00F23A92"/>
    <w:rsid w:val="00F2404D"/>
    <w:rsid w:val="00F244D2"/>
    <w:rsid w:val="00F25681"/>
    <w:rsid w:val="00F25E45"/>
    <w:rsid w:val="00F265E8"/>
    <w:rsid w:val="00F26B8E"/>
    <w:rsid w:val="00F27DF3"/>
    <w:rsid w:val="00F30189"/>
    <w:rsid w:val="00F314D3"/>
    <w:rsid w:val="00F31867"/>
    <w:rsid w:val="00F32184"/>
    <w:rsid w:val="00F326C9"/>
    <w:rsid w:val="00F332FE"/>
    <w:rsid w:val="00F33945"/>
    <w:rsid w:val="00F33E25"/>
    <w:rsid w:val="00F34BA1"/>
    <w:rsid w:val="00F351D9"/>
    <w:rsid w:val="00F35A77"/>
    <w:rsid w:val="00F35EB8"/>
    <w:rsid w:val="00F370F2"/>
    <w:rsid w:val="00F37E59"/>
    <w:rsid w:val="00F407D6"/>
    <w:rsid w:val="00F409F2"/>
    <w:rsid w:val="00F41760"/>
    <w:rsid w:val="00F423BA"/>
    <w:rsid w:val="00F42D58"/>
    <w:rsid w:val="00F442AD"/>
    <w:rsid w:val="00F46DD3"/>
    <w:rsid w:val="00F50E45"/>
    <w:rsid w:val="00F51116"/>
    <w:rsid w:val="00F517ED"/>
    <w:rsid w:val="00F518E8"/>
    <w:rsid w:val="00F51AD1"/>
    <w:rsid w:val="00F52653"/>
    <w:rsid w:val="00F52FA1"/>
    <w:rsid w:val="00F539F2"/>
    <w:rsid w:val="00F5487D"/>
    <w:rsid w:val="00F55B84"/>
    <w:rsid w:val="00F5635B"/>
    <w:rsid w:val="00F5658A"/>
    <w:rsid w:val="00F61119"/>
    <w:rsid w:val="00F624C6"/>
    <w:rsid w:val="00F6282F"/>
    <w:rsid w:val="00F64F0C"/>
    <w:rsid w:val="00F66FE7"/>
    <w:rsid w:val="00F67E21"/>
    <w:rsid w:val="00F7066A"/>
    <w:rsid w:val="00F70C75"/>
    <w:rsid w:val="00F72814"/>
    <w:rsid w:val="00F72D47"/>
    <w:rsid w:val="00F72E27"/>
    <w:rsid w:val="00F74524"/>
    <w:rsid w:val="00F74975"/>
    <w:rsid w:val="00F7544F"/>
    <w:rsid w:val="00F7582E"/>
    <w:rsid w:val="00F75CD5"/>
    <w:rsid w:val="00F76AC2"/>
    <w:rsid w:val="00F76B30"/>
    <w:rsid w:val="00F77119"/>
    <w:rsid w:val="00F77152"/>
    <w:rsid w:val="00F77750"/>
    <w:rsid w:val="00F77DA2"/>
    <w:rsid w:val="00F8100A"/>
    <w:rsid w:val="00F8123B"/>
    <w:rsid w:val="00F8175F"/>
    <w:rsid w:val="00F8223C"/>
    <w:rsid w:val="00F8254D"/>
    <w:rsid w:val="00F82E1C"/>
    <w:rsid w:val="00F82F91"/>
    <w:rsid w:val="00F84008"/>
    <w:rsid w:val="00F844D4"/>
    <w:rsid w:val="00F863A5"/>
    <w:rsid w:val="00F86A8B"/>
    <w:rsid w:val="00F87340"/>
    <w:rsid w:val="00F916F0"/>
    <w:rsid w:val="00F922BC"/>
    <w:rsid w:val="00F929FC"/>
    <w:rsid w:val="00F937CF"/>
    <w:rsid w:val="00F93A2C"/>
    <w:rsid w:val="00F93E58"/>
    <w:rsid w:val="00F95B36"/>
    <w:rsid w:val="00F964EC"/>
    <w:rsid w:val="00F9651C"/>
    <w:rsid w:val="00F96E3D"/>
    <w:rsid w:val="00F97EED"/>
    <w:rsid w:val="00FA18D7"/>
    <w:rsid w:val="00FA3257"/>
    <w:rsid w:val="00FA348C"/>
    <w:rsid w:val="00FA39DA"/>
    <w:rsid w:val="00FA68C8"/>
    <w:rsid w:val="00FA6EE5"/>
    <w:rsid w:val="00FA7190"/>
    <w:rsid w:val="00FB0008"/>
    <w:rsid w:val="00FB0480"/>
    <w:rsid w:val="00FB27E7"/>
    <w:rsid w:val="00FB37A2"/>
    <w:rsid w:val="00FB3AEE"/>
    <w:rsid w:val="00FB52E1"/>
    <w:rsid w:val="00FB5371"/>
    <w:rsid w:val="00FB5ABF"/>
    <w:rsid w:val="00FB7688"/>
    <w:rsid w:val="00FC1674"/>
    <w:rsid w:val="00FC19CB"/>
    <w:rsid w:val="00FC26A9"/>
    <w:rsid w:val="00FC3846"/>
    <w:rsid w:val="00FC39C9"/>
    <w:rsid w:val="00FC3A89"/>
    <w:rsid w:val="00FC40BD"/>
    <w:rsid w:val="00FC5026"/>
    <w:rsid w:val="00FC637E"/>
    <w:rsid w:val="00FC7606"/>
    <w:rsid w:val="00FD004A"/>
    <w:rsid w:val="00FD0B1B"/>
    <w:rsid w:val="00FD1495"/>
    <w:rsid w:val="00FD37D8"/>
    <w:rsid w:val="00FD39DB"/>
    <w:rsid w:val="00FD4772"/>
    <w:rsid w:val="00FD50D6"/>
    <w:rsid w:val="00FD54C4"/>
    <w:rsid w:val="00FD55C9"/>
    <w:rsid w:val="00FD5BFF"/>
    <w:rsid w:val="00FD5FE1"/>
    <w:rsid w:val="00FE0063"/>
    <w:rsid w:val="00FE08F0"/>
    <w:rsid w:val="00FE13FF"/>
    <w:rsid w:val="00FE284B"/>
    <w:rsid w:val="00FE4332"/>
    <w:rsid w:val="00FE4524"/>
    <w:rsid w:val="00FE49CD"/>
    <w:rsid w:val="00FE5951"/>
    <w:rsid w:val="00FE5AC6"/>
    <w:rsid w:val="00FE629D"/>
    <w:rsid w:val="00FE6875"/>
    <w:rsid w:val="00FE6B88"/>
    <w:rsid w:val="00FE73E4"/>
    <w:rsid w:val="00FE7D2C"/>
    <w:rsid w:val="00FE7FDC"/>
    <w:rsid w:val="00FF06FA"/>
    <w:rsid w:val="00FF090F"/>
    <w:rsid w:val="00FF0D06"/>
    <w:rsid w:val="00FF20F9"/>
    <w:rsid w:val="00FF2207"/>
    <w:rsid w:val="00FF2CE9"/>
    <w:rsid w:val="00FF322C"/>
    <w:rsid w:val="00FF3F69"/>
    <w:rsid w:val="00FF52AF"/>
    <w:rsid w:val="00FF52F3"/>
    <w:rsid w:val="00FF579E"/>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29C1"/>
    <w:pPr>
      <w:bidi/>
      <w:spacing w:after="0" w:line="240" w:lineRule="auto"/>
    </w:pPr>
    <w:rPr>
      <w:rFonts w:ascii="Calibri" w:eastAsia="David" w:hAnsi="Calibri" w:cs="David"/>
      <w:sz w:val="24"/>
      <w:szCs w:val="24"/>
    </w:rPr>
  </w:style>
  <w:style w:type="paragraph" w:styleId="Heading1">
    <w:name w:val="heading 1"/>
    <w:aliases w:val="תאריך"/>
    <w:basedOn w:val="Normal"/>
    <w:next w:val="Normal"/>
    <w:link w:val="Heading1Char"/>
    <w:uiPriority w:val="9"/>
    <w:qFormat/>
    <w:rsid w:val="00C24F2B"/>
    <w:pPr>
      <w:keepNext/>
      <w:keepLines/>
      <w:spacing w:before="240"/>
      <w:outlineLvl w:val="0"/>
    </w:pPr>
    <w:rPr>
      <w:rFonts w:asciiTheme="majorHAnsi" w:eastAsiaTheme="majorEastAsia" w:hAnsiTheme="majorHAnsi"/>
      <w:bCs/>
      <w:color w:val="2F5496" w:themeColor="accent1" w:themeShade="BF"/>
      <w:sz w:val="32"/>
      <w:u w:val="single"/>
    </w:rPr>
  </w:style>
  <w:style w:type="paragraph" w:styleId="Heading2">
    <w:name w:val="heading 2"/>
    <w:basedOn w:val="Normal"/>
    <w:next w:val="NoSpacing"/>
    <w:link w:val="Heading2Char"/>
    <w:uiPriority w:val="9"/>
    <w:unhideWhenUsed/>
    <w:qFormat/>
    <w:rsid w:val="00C24F2B"/>
    <w:pPr>
      <w:keepNext/>
      <w:keepLines/>
      <w:spacing w:before="40"/>
      <w:outlineLvl w:val="1"/>
    </w:pPr>
    <w:rPr>
      <w:rFonts w:eastAsiaTheme="majorEastAsia"/>
      <w:b/>
      <w:bCs/>
      <w:color w:val="2F5496" w:themeColor="accent1" w:themeShade="BF"/>
      <w:sz w:val="36"/>
      <w:szCs w:val="52"/>
      <w:u w:val="single"/>
    </w:rPr>
  </w:style>
  <w:style w:type="paragraph" w:styleId="Heading3">
    <w:name w:val="heading 3"/>
    <w:basedOn w:val="Normal"/>
    <w:next w:val="NoSpacing"/>
    <w:link w:val="Heading3Char"/>
    <w:uiPriority w:val="9"/>
    <w:unhideWhenUsed/>
    <w:qFormat/>
    <w:rsid w:val="00C24F2B"/>
    <w:pPr>
      <w:keepNext/>
      <w:keepLines/>
      <w:spacing w:before="40"/>
      <w:outlineLvl w:val="2"/>
    </w:pPr>
    <w:rPr>
      <w:rFonts w:eastAsiaTheme="majorEastAsia" w:cs="Times New Roman"/>
      <w:b/>
      <w:bCs/>
      <w:color w:val="2C4E8C"/>
      <w:sz w:val="32"/>
      <w:szCs w:val="40"/>
    </w:rPr>
  </w:style>
  <w:style w:type="paragraph" w:styleId="Heading4">
    <w:name w:val="heading 4"/>
    <w:basedOn w:val="Normal"/>
    <w:next w:val="NoSpacing"/>
    <w:link w:val="Heading4Char"/>
    <w:uiPriority w:val="9"/>
    <w:unhideWhenUsed/>
    <w:qFormat/>
    <w:rsid w:val="00C24F2B"/>
    <w:pPr>
      <w:keepNext/>
      <w:keepLines/>
      <w:spacing w:before="40"/>
      <w:outlineLvl w:val="3"/>
    </w:pPr>
    <w:rPr>
      <w:rFonts w:eastAsiaTheme="majorEastAsia" w:cs="Times New Roman"/>
      <w:i/>
      <w:iCs/>
      <w:color w:val="2F5496" w:themeColor="accent1" w:themeShade="BF"/>
      <w:sz w:val="28"/>
      <w:szCs w:val="34"/>
    </w:rPr>
  </w:style>
  <w:style w:type="paragraph" w:styleId="Heading5">
    <w:name w:val="heading 5"/>
    <w:basedOn w:val="Normal"/>
    <w:next w:val="NoSpacing"/>
    <w:link w:val="Heading5Char"/>
    <w:uiPriority w:val="9"/>
    <w:unhideWhenUsed/>
    <w:qFormat/>
    <w:rsid w:val="00C24F2B"/>
    <w:pPr>
      <w:keepNext/>
      <w:keepLines/>
      <w:spacing w:before="40"/>
      <w:outlineLvl w:val="4"/>
    </w:pPr>
    <w:rPr>
      <w:rFonts w:ascii="Calibri Light" w:eastAsiaTheme="majorEastAsia" w:hAnsi="Calibri Light" w:cs="Times New Roman"/>
      <w:b/>
      <w:bCs/>
      <w:color w:val="4A76C6"/>
    </w:rPr>
  </w:style>
  <w:style w:type="paragraph" w:styleId="Heading6">
    <w:name w:val="heading 6"/>
    <w:basedOn w:val="Normal"/>
    <w:next w:val="NoSpacing"/>
    <w:link w:val="Heading6Char"/>
    <w:uiPriority w:val="9"/>
    <w:semiHidden/>
    <w:unhideWhenUsed/>
    <w:qFormat/>
    <w:rsid w:val="00C24F2B"/>
    <w:pPr>
      <w:keepNext/>
      <w:keepLines/>
      <w:spacing w:before="40"/>
      <w:outlineLvl w:val="5"/>
    </w:pPr>
    <w:rPr>
      <w:rFonts w:asciiTheme="majorHAnsi" w:eastAsiaTheme="majorEastAsia" w:hAnsiTheme="majorHAnsi" w:cstheme="majorBidi"/>
      <w:color w:val="7698D4"/>
    </w:rPr>
  </w:style>
  <w:style w:type="paragraph" w:styleId="Heading7">
    <w:name w:val="heading 7"/>
    <w:basedOn w:val="Normal"/>
    <w:next w:val="NoSpacing"/>
    <w:link w:val="Heading7Char"/>
    <w:uiPriority w:val="9"/>
    <w:semiHidden/>
    <w:unhideWhenUsed/>
    <w:qFormat/>
    <w:rsid w:val="00C24F2B"/>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Spacing"/>
    <w:link w:val="Heading8Char"/>
    <w:uiPriority w:val="9"/>
    <w:semiHidden/>
    <w:unhideWhenUsed/>
    <w:qFormat/>
    <w:rsid w:val="00C24F2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9"/>
    <w:rsid w:val="00C24F2B"/>
    <w:rPr>
      <w:rFonts w:asciiTheme="majorHAnsi" w:eastAsiaTheme="majorEastAsia" w:hAnsiTheme="majorHAnsi" w:cs="David"/>
      <w:bCs/>
      <w:color w:val="2F5496" w:themeColor="accent1" w:themeShade="BF"/>
      <w:sz w:val="32"/>
      <w:szCs w:val="24"/>
      <w:u w:val="single"/>
    </w:rPr>
  </w:style>
  <w:style w:type="paragraph" w:styleId="NoSpacing">
    <w:name w:val="No Spacing"/>
    <w:aliases w:val="No Indent"/>
    <w:basedOn w:val="Normal"/>
    <w:link w:val="NoSpacingChar"/>
    <w:uiPriority w:val="1"/>
    <w:qFormat/>
    <w:rsid w:val="000A57D4"/>
    <w:pPr>
      <w:spacing w:line="360" w:lineRule="auto"/>
      <w:pPrChange w:id="0" w:author="Chen Heller" w:date="2022-07-28T16:20:00Z">
        <w:pPr>
          <w:bidi/>
        </w:pPr>
      </w:pPrChange>
    </w:pPr>
    <w:rPr>
      <w:rPrChange w:id="0" w:author="Chen Heller" w:date="2022-07-28T16:20:00Z">
        <w:rPr>
          <w:rFonts w:ascii="Calibri" w:eastAsia="David" w:hAnsi="Calibri" w:cs="David"/>
          <w:sz w:val="24"/>
          <w:szCs w:val="24"/>
          <w:lang w:val="en-US" w:eastAsia="en-US" w:bidi="he-IL"/>
        </w:rPr>
      </w:rPrChange>
    </w:rPr>
  </w:style>
  <w:style w:type="character" w:customStyle="1" w:styleId="NoSpacingChar">
    <w:name w:val="No Spacing Char"/>
    <w:aliases w:val="No Indent Char"/>
    <w:basedOn w:val="DefaultParagraphFont"/>
    <w:link w:val="NoSpacing"/>
    <w:uiPriority w:val="1"/>
    <w:rsid w:val="000A57D4"/>
    <w:rPr>
      <w:rFonts w:ascii="Calibri" w:eastAsia="David" w:hAnsi="Calibri" w:cs="David"/>
      <w:sz w:val="24"/>
      <w:szCs w:val="24"/>
    </w:rPr>
  </w:style>
  <w:style w:type="character" w:customStyle="1" w:styleId="Heading2Char">
    <w:name w:val="Heading 2 Char"/>
    <w:basedOn w:val="DefaultParagraphFont"/>
    <w:link w:val="Heading2"/>
    <w:uiPriority w:val="9"/>
    <w:rsid w:val="00C24F2B"/>
    <w:rPr>
      <w:rFonts w:ascii="Calibri" w:eastAsiaTheme="majorEastAsia" w:hAnsi="Calibri" w:cs="David"/>
      <w:b/>
      <w:bCs/>
      <w:color w:val="2F5496" w:themeColor="accent1" w:themeShade="BF"/>
      <w:sz w:val="36"/>
      <w:szCs w:val="52"/>
      <w:u w:val="single"/>
    </w:rPr>
  </w:style>
  <w:style w:type="character" w:customStyle="1" w:styleId="Heading3Char">
    <w:name w:val="Heading 3 Char"/>
    <w:basedOn w:val="DefaultParagraphFont"/>
    <w:link w:val="Heading3"/>
    <w:uiPriority w:val="9"/>
    <w:rsid w:val="00C24F2B"/>
    <w:rPr>
      <w:rFonts w:ascii="Calibri" w:eastAsiaTheme="majorEastAsia" w:hAnsi="Calibri" w:cs="Times New Roman"/>
      <w:b/>
      <w:bCs/>
      <w:color w:val="2C4E8C"/>
      <w:sz w:val="32"/>
      <w:szCs w:val="40"/>
    </w:rPr>
  </w:style>
  <w:style w:type="character" w:customStyle="1" w:styleId="Heading4Char">
    <w:name w:val="Heading 4 Char"/>
    <w:basedOn w:val="DefaultParagraphFont"/>
    <w:link w:val="Heading4"/>
    <w:uiPriority w:val="9"/>
    <w:rsid w:val="00C24F2B"/>
    <w:rPr>
      <w:rFonts w:ascii="Calibri" w:eastAsiaTheme="majorEastAsia" w:hAnsi="Calibri" w:cs="Times New Roman"/>
      <w:i/>
      <w:iCs/>
      <w:color w:val="2F5496" w:themeColor="accent1" w:themeShade="BF"/>
      <w:sz w:val="28"/>
      <w:szCs w:val="34"/>
    </w:rPr>
  </w:style>
  <w:style w:type="character" w:customStyle="1" w:styleId="Heading5Char">
    <w:name w:val="Heading 5 Char"/>
    <w:basedOn w:val="DefaultParagraphFont"/>
    <w:link w:val="Heading5"/>
    <w:uiPriority w:val="9"/>
    <w:rsid w:val="00C24F2B"/>
    <w:rPr>
      <w:rFonts w:ascii="Calibri Light" w:eastAsiaTheme="majorEastAsia" w:hAnsi="Calibri Light" w:cs="Times New Roman"/>
      <w:b/>
      <w:bCs/>
      <w:color w:val="4A76C6"/>
      <w:sz w:val="24"/>
      <w:szCs w:val="24"/>
    </w:rPr>
  </w:style>
  <w:style w:type="character" w:customStyle="1" w:styleId="Heading6Char">
    <w:name w:val="Heading 6 Char"/>
    <w:basedOn w:val="DefaultParagraphFont"/>
    <w:link w:val="Heading6"/>
    <w:uiPriority w:val="9"/>
    <w:semiHidden/>
    <w:rsid w:val="00C24F2B"/>
    <w:rPr>
      <w:rFonts w:asciiTheme="majorHAnsi" w:eastAsiaTheme="majorEastAsia" w:hAnsiTheme="majorHAnsi" w:cstheme="majorBidi"/>
      <w:color w:val="7698D4"/>
      <w:sz w:val="24"/>
      <w:szCs w:val="24"/>
    </w:rPr>
  </w:style>
  <w:style w:type="character" w:customStyle="1" w:styleId="Heading7Char">
    <w:name w:val="Heading 7 Char"/>
    <w:basedOn w:val="DefaultParagraphFont"/>
    <w:link w:val="Heading7"/>
    <w:uiPriority w:val="9"/>
    <w:semiHidden/>
    <w:rsid w:val="00C24F2B"/>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C24F2B"/>
    <w:rPr>
      <w:rFonts w:asciiTheme="majorHAnsi" w:eastAsiaTheme="majorEastAsia" w:hAnsiTheme="majorHAnsi" w:cstheme="majorBidi"/>
      <w:color w:val="272727" w:themeColor="text1" w:themeTint="D8"/>
      <w:sz w:val="21"/>
      <w:szCs w:val="21"/>
    </w:rPr>
  </w:style>
  <w:style w:type="paragraph" w:styleId="Title">
    <w:name w:val="Title"/>
    <w:basedOn w:val="Normal"/>
    <w:next w:val="Normal"/>
    <w:link w:val="TitleChar"/>
    <w:uiPriority w:val="10"/>
    <w:qFormat/>
    <w:rsid w:val="00C24F2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4F2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4F2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24F2B"/>
    <w:rPr>
      <w:rFonts w:ascii="Calibri" w:eastAsiaTheme="minorEastAsia" w:hAnsi="Calibri" w:cs="David"/>
      <w:color w:val="5A5A5A" w:themeColor="text1" w:themeTint="A5"/>
      <w:spacing w:val="15"/>
      <w:sz w:val="24"/>
      <w:szCs w:val="24"/>
    </w:rPr>
  </w:style>
  <w:style w:type="paragraph" w:styleId="ListParagraph">
    <w:name w:val="List Paragraph"/>
    <w:basedOn w:val="Normal"/>
    <w:uiPriority w:val="34"/>
    <w:qFormat/>
    <w:rsid w:val="00C24F2B"/>
    <w:pPr>
      <w:ind w:left="720"/>
      <w:contextualSpacing/>
    </w:pPr>
  </w:style>
  <w:style w:type="paragraph" w:styleId="Header">
    <w:name w:val="header"/>
    <w:basedOn w:val="Normal"/>
    <w:link w:val="HeaderChar"/>
    <w:uiPriority w:val="99"/>
    <w:unhideWhenUsed/>
    <w:rsid w:val="00C24F2B"/>
    <w:pPr>
      <w:tabs>
        <w:tab w:val="center" w:pos="4680"/>
        <w:tab w:val="right" w:pos="9360"/>
      </w:tabs>
    </w:pPr>
  </w:style>
  <w:style w:type="character" w:customStyle="1" w:styleId="HeaderChar">
    <w:name w:val="Header Char"/>
    <w:basedOn w:val="DefaultParagraphFont"/>
    <w:link w:val="Header"/>
    <w:uiPriority w:val="99"/>
    <w:rsid w:val="00C24F2B"/>
    <w:rPr>
      <w:rFonts w:ascii="Calibri" w:eastAsia="David" w:hAnsi="Calibri" w:cs="David"/>
      <w:sz w:val="24"/>
      <w:szCs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bidi w:val="0"/>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after="0" w:line="240" w:lineRule="auto"/>
    </w:pPr>
    <w:rPr>
      <w:rFonts w:ascii="Calibri" w:eastAsia="David" w:hAnsi="Calibri" w:cs="David"/>
      <w:sz w:val="24"/>
      <w:szCs w:val="24"/>
    </w:rPr>
  </w:style>
  <w:style w:type="character" w:customStyle="1" w:styleId="title-text">
    <w:name w:val="title-text"/>
    <w:basedOn w:val="DefaultParagraphFont"/>
    <w:rsid w:val="00976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en.wikipedia.org/wiki/ISBN_(identifier)" TargetMode="External"/><Relationship Id="rId2" Type="http://schemas.openxmlformats.org/officeDocument/2006/relationships/hyperlink" Target="https://archive.org/details/cambridgediction00ever_0" TargetMode="External"/><Relationship Id="rId1" Type="http://schemas.openxmlformats.org/officeDocument/2006/relationships/hyperlink" Target="https://easystats.github.io/effectsize/articles/simple_htests.html" TargetMode="External"/><Relationship Id="rId4" Type="http://schemas.openxmlformats.org/officeDocument/2006/relationships/hyperlink" Target="https://en.wikipedia.org/wiki/Special:BookSources/978-0521593465"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s://sagol.tau.ac.il/yedion/987" TargetMode="External"/><Relationship Id="rId13" Type="http://schemas.microsoft.com/office/2018/08/relationships/commentsExtensible" Target="commentsExtensible.xm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sagol.tau.ac.il/yedion/987"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18</TotalTime>
  <Pages>23</Pages>
  <Words>11838</Words>
  <Characters>59192</Characters>
  <Application>Microsoft Office Word</Application>
  <DocSecurity>0</DocSecurity>
  <Lines>49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263</cp:revision>
  <dcterms:created xsi:type="dcterms:W3CDTF">2022-08-14T06:13:00Z</dcterms:created>
  <dcterms:modified xsi:type="dcterms:W3CDTF">2022-09-05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bwtDT8qJ"/&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